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295" w:rsidRDefault="00335C7B">
      <w:pPr>
        <w:rPr>
          <w:b/>
          <w:u w:val="single"/>
        </w:rPr>
      </w:pPr>
      <w:bookmarkStart w:id="0" w:name="_GoBack"/>
      <w:bookmarkEnd w:id="0"/>
      <w:r w:rsidRPr="00335C7B">
        <w:rPr>
          <w:b/>
          <w:u w:val="single"/>
        </w:rPr>
        <w:t>Manual calibration tool (for Modflow models)</w:t>
      </w:r>
    </w:p>
    <w:p w:rsidR="008C11C2" w:rsidRPr="008C11C2" w:rsidRDefault="008C11C2" w:rsidP="008C11C2">
      <w:pPr>
        <w:pStyle w:val="Default"/>
      </w:pPr>
    </w:p>
    <w:p w:rsidR="00335C7B" w:rsidRDefault="00335C7B" w:rsidP="00335C7B">
      <w:pPr>
        <w:pStyle w:val="Listenabsatz"/>
        <w:numPr>
          <w:ilvl w:val="0"/>
          <w:numId w:val="1"/>
        </w:numPr>
        <w:rPr>
          <w:b/>
        </w:rPr>
      </w:pPr>
      <w:r w:rsidRPr="00D71969">
        <w:rPr>
          <w:b/>
        </w:rPr>
        <w:t>Get data from: HOB_OUT</w:t>
      </w:r>
    </w:p>
    <w:p w:rsidR="0045649C" w:rsidRDefault="0045649C" w:rsidP="0045649C">
      <w:pPr>
        <w:pStyle w:val="Listenabsatz"/>
        <w:numPr>
          <w:ilvl w:val="0"/>
          <w:numId w:val="3"/>
        </w:numPr>
      </w:pPr>
      <w:r w:rsidRPr="0045649C">
        <w:t xml:space="preserve">Search for the corresponding model calibration file </w:t>
      </w:r>
      <w:r w:rsidRPr="0045649C">
        <w:sym w:font="Wingdings" w:char="F0E0"/>
      </w:r>
      <w:r w:rsidRPr="0045649C">
        <w:t xml:space="preserve"> for MODFLOW the file is named name_of_model.HOB_OUT</w:t>
      </w:r>
    </w:p>
    <w:p w:rsidR="0045649C" w:rsidRDefault="0045649C" w:rsidP="0045649C">
      <w:pPr>
        <w:pStyle w:val="Listenabsatz"/>
        <w:numPr>
          <w:ilvl w:val="0"/>
          <w:numId w:val="3"/>
        </w:numPr>
      </w:pPr>
      <w:r>
        <w:t xml:space="preserve">Load the data so that you have a list with </w:t>
      </w:r>
    </w:p>
    <w:p w:rsidR="0045649C" w:rsidRDefault="0045649C" w:rsidP="0045649C">
      <w:pPr>
        <w:pStyle w:val="Listenabsatz"/>
        <w:numPr>
          <w:ilvl w:val="1"/>
          <w:numId w:val="3"/>
        </w:numPr>
      </w:pPr>
      <w:r>
        <w:t>Simulated values</w:t>
      </w:r>
    </w:p>
    <w:p w:rsidR="0045649C" w:rsidRDefault="0045649C" w:rsidP="0045649C">
      <w:pPr>
        <w:pStyle w:val="Listenabsatz"/>
        <w:numPr>
          <w:ilvl w:val="1"/>
          <w:numId w:val="3"/>
        </w:numPr>
      </w:pPr>
      <w:r>
        <w:t>Observed values</w:t>
      </w:r>
    </w:p>
    <w:p w:rsidR="0045649C" w:rsidRDefault="0045649C" w:rsidP="0045649C">
      <w:pPr>
        <w:pStyle w:val="Listenabsatz"/>
        <w:numPr>
          <w:ilvl w:val="1"/>
          <w:numId w:val="3"/>
        </w:numPr>
      </w:pPr>
      <w:r>
        <w:t>Obser</w:t>
      </w:r>
      <w:r w:rsidR="00B261AE">
        <w:t>vation well names</w:t>
      </w:r>
    </w:p>
    <w:p w:rsidR="00920E89" w:rsidRDefault="00920E89" w:rsidP="00920E89">
      <w:pPr>
        <w:pStyle w:val="Listenabsatz"/>
        <w:numPr>
          <w:ilvl w:val="1"/>
          <w:numId w:val="3"/>
        </w:numPr>
      </w:pPr>
      <w:r>
        <w:t>point arrays (simulated, observed, observation name)</w:t>
      </w:r>
    </w:p>
    <w:p w:rsidR="00400F63" w:rsidRPr="00400F63" w:rsidRDefault="00400F63" w:rsidP="00400F63">
      <w:pPr>
        <w:rPr>
          <w:i/>
        </w:rPr>
      </w:pPr>
      <w:r>
        <w:rPr>
          <w:i/>
        </w:rPr>
        <w:t>Structure of e</w:t>
      </w:r>
      <w:r w:rsidRPr="00400F63">
        <w:rPr>
          <w:i/>
        </w:rPr>
        <w:t>xample HOB_OUT data file</w:t>
      </w:r>
    </w:p>
    <w:p w:rsidR="00335C7B" w:rsidRDefault="00335C7B" w:rsidP="00335C7B">
      <w:r>
        <w:rPr>
          <w:noProof/>
        </w:rPr>
        <mc:AlternateContent>
          <mc:Choice Requires="wps">
            <w:drawing>
              <wp:inline distT="0" distB="0" distL="0" distR="0" wp14:anchorId="237723BE" wp14:editId="2CA2EA05">
                <wp:extent cx="4203511" cy="2177647"/>
                <wp:effectExtent l="0" t="0" r="26035" b="13335"/>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511" cy="2177647"/>
                        </a:xfrm>
                        <a:prstGeom prst="rect">
                          <a:avLst/>
                        </a:prstGeom>
                        <a:solidFill>
                          <a:srgbClr val="FFFFFF"/>
                        </a:solidFill>
                        <a:ln w="9525">
                          <a:solidFill>
                            <a:srgbClr val="000000"/>
                          </a:solidFill>
                          <a:miter lim="800000"/>
                          <a:headEnd/>
                          <a:tailEnd/>
                        </a:ln>
                      </wps:spPr>
                      <wps:txbx>
                        <w:txbxContent>
                          <w:p w:rsidR="008C11C2" w:rsidRPr="00335C7B" w:rsidRDefault="008C11C2" w:rsidP="00335C7B">
                            <w:pPr>
                              <w:rPr>
                                <w:sz w:val="18"/>
                              </w:rPr>
                            </w:pPr>
                            <w:r w:rsidRPr="00335C7B">
                              <w:rPr>
                                <w:sz w:val="18"/>
                              </w:rPr>
                              <w:t>"SIMULATED EQUIVALENT"   "OBSERVED VALUE"    "OBSERVATION NAME"</w:t>
                            </w:r>
                          </w:p>
                          <w:p w:rsidR="008C11C2" w:rsidRPr="00335C7B" w:rsidRDefault="008C11C2" w:rsidP="00335C7B">
                            <w:pPr>
                              <w:rPr>
                                <w:sz w:val="18"/>
                                <w:lang w:val="de-DE"/>
                              </w:rPr>
                            </w:pPr>
                            <w:r w:rsidRPr="00335C7B">
                              <w:rPr>
                                <w:sz w:val="18"/>
                              </w:rPr>
                              <w:t xml:space="preserve">  </w:t>
                            </w:r>
                            <w:r w:rsidRPr="00335C7B">
                              <w:rPr>
                                <w:sz w:val="18"/>
                                <w:lang w:val="de-DE"/>
                              </w:rPr>
                              <w:t xml:space="preserve">-2.18750953674E+01  -1.92800006866E+01  Q_63_1      </w:t>
                            </w:r>
                          </w:p>
                          <w:p w:rsidR="008C11C2" w:rsidRPr="00335C7B" w:rsidRDefault="008C11C2" w:rsidP="00335C7B">
                            <w:pPr>
                              <w:rPr>
                                <w:sz w:val="18"/>
                                <w:lang w:val="de-DE"/>
                              </w:rPr>
                            </w:pPr>
                            <w:r w:rsidRPr="00335C7B">
                              <w:rPr>
                                <w:sz w:val="18"/>
                                <w:lang w:val="de-DE"/>
                              </w:rPr>
                              <w:t xml:space="preserve">  -2.15291500092E+01  -1.93500003815E+01  Q_63_2      </w:t>
                            </w:r>
                          </w:p>
                          <w:p w:rsidR="008C11C2" w:rsidRPr="00335C7B" w:rsidRDefault="008C11C2" w:rsidP="00335C7B">
                            <w:pPr>
                              <w:rPr>
                                <w:sz w:val="18"/>
                                <w:lang w:val="de-DE"/>
                              </w:rPr>
                            </w:pPr>
                            <w:r w:rsidRPr="00335C7B">
                              <w:rPr>
                                <w:sz w:val="18"/>
                                <w:lang w:val="de-DE"/>
                              </w:rPr>
                              <w:t xml:space="preserve">  -2.13394184113E+01  -1.93299999237E+01  Q_63_3      </w:t>
                            </w:r>
                          </w:p>
                          <w:p w:rsidR="008C11C2" w:rsidRPr="00335C7B" w:rsidRDefault="008C11C2" w:rsidP="00335C7B">
                            <w:pPr>
                              <w:rPr>
                                <w:sz w:val="18"/>
                                <w:lang w:val="de-DE"/>
                              </w:rPr>
                            </w:pPr>
                            <w:r w:rsidRPr="00335C7B">
                              <w:rPr>
                                <w:sz w:val="18"/>
                                <w:lang w:val="de-DE"/>
                              </w:rPr>
                              <w:t xml:space="preserve">  -2.12163772583E+01  -1.93199996948E+01  Q_63_4      </w:t>
                            </w:r>
                          </w:p>
                          <w:p w:rsidR="008C11C2" w:rsidRPr="00335C7B" w:rsidRDefault="008C11C2" w:rsidP="00335C7B">
                            <w:pPr>
                              <w:rPr>
                                <w:sz w:val="18"/>
                                <w:lang w:val="de-DE"/>
                              </w:rPr>
                            </w:pPr>
                            <w:r w:rsidRPr="00335C7B">
                              <w:rPr>
                                <w:sz w:val="18"/>
                                <w:lang w:val="de-DE"/>
                              </w:rPr>
                              <w:t xml:space="preserve">  -2.11094913483E+01  -1.93500003815E+01  Q_63_5      </w:t>
                            </w:r>
                          </w:p>
                          <w:p w:rsidR="008C11C2" w:rsidRPr="00335C7B" w:rsidRDefault="008C11C2" w:rsidP="00335C7B">
                            <w:pPr>
                              <w:rPr>
                                <w:sz w:val="18"/>
                                <w:lang w:val="de-DE"/>
                              </w:rPr>
                            </w:pPr>
                            <w:r w:rsidRPr="00335C7B">
                              <w:rPr>
                                <w:sz w:val="18"/>
                                <w:lang w:val="de-DE"/>
                              </w:rPr>
                              <w:t xml:space="preserve">  -2.10158500671E+01  -1.93999996185E+01  Q_63_6      </w:t>
                            </w:r>
                          </w:p>
                          <w:p w:rsidR="008C11C2" w:rsidRPr="00335C7B" w:rsidRDefault="008C11C2" w:rsidP="00335C7B">
                            <w:pPr>
                              <w:rPr>
                                <w:sz w:val="18"/>
                                <w:lang w:val="de-DE"/>
                              </w:rPr>
                            </w:pPr>
                            <w:r w:rsidRPr="00335C7B">
                              <w:rPr>
                                <w:sz w:val="18"/>
                                <w:lang w:val="de-DE"/>
                              </w:rPr>
                              <w:t xml:space="preserve">  -2.09342689514E+01  -1.96200008392E+01  Q_63_7      </w:t>
                            </w:r>
                          </w:p>
                          <w:p w:rsidR="008C11C2" w:rsidRPr="00335C7B" w:rsidRDefault="008C11C2" w:rsidP="00335C7B">
                            <w:pPr>
                              <w:rPr>
                                <w:sz w:val="18"/>
                                <w:lang w:val="de-DE"/>
                              </w:rPr>
                            </w:pPr>
                            <w:r w:rsidRPr="00335C7B">
                              <w:rPr>
                                <w:sz w:val="18"/>
                                <w:lang w:val="de-DE"/>
                              </w:rPr>
                              <w:t xml:space="preserve">  -2.08705024719E+01  -1.97099990845E+01  Q_63_8      </w:t>
                            </w:r>
                          </w:p>
                          <w:p w:rsidR="008C11C2" w:rsidRPr="00335C7B" w:rsidRDefault="008C11C2" w:rsidP="00335C7B">
                            <w:pPr>
                              <w:rPr>
                                <w:sz w:val="18"/>
                                <w:lang w:val="de-DE"/>
                              </w:rPr>
                            </w:pPr>
                            <w:r w:rsidRPr="00335C7B">
                              <w:rPr>
                                <w:sz w:val="18"/>
                                <w:lang w:val="de-DE"/>
                              </w:rPr>
                              <w:t xml:space="preserve">  -2.08180007935E+01  -1.97700004578E+01  Q_63_9      </w:t>
                            </w:r>
                          </w:p>
                          <w:p w:rsidR="008C11C2" w:rsidRPr="00335C7B" w:rsidRDefault="008C11C2" w:rsidP="00335C7B">
                            <w:pPr>
                              <w:rPr>
                                <w:sz w:val="18"/>
                                <w:lang w:val="de-DE"/>
                              </w:rPr>
                            </w:pPr>
                            <w:r w:rsidRPr="00335C7B">
                              <w:rPr>
                                <w:sz w:val="18"/>
                                <w:lang w:val="de-DE"/>
                              </w:rPr>
                              <w:t xml:space="preserve">  -2.07679672241E+01  -1.97500000000E+01  Q_63_10     </w:t>
                            </w:r>
                          </w:p>
                          <w:p w:rsidR="008C11C2" w:rsidRPr="00335C7B" w:rsidRDefault="008C11C2" w:rsidP="00335C7B">
                            <w:pPr>
                              <w:rPr>
                                <w:sz w:val="18"/>
                                <w:lang w:val="de-DE"/>
                              </w:rPr>
                            </w:pPr>
                            <w:r w:rsidRPr="00335C7B">
                              <w:rPr>
                                <w:sz w:val="18"/>
                                <w:lang w:val="de-DE"/>
                              </w:rPr>
                              <w:t xml:space="preserve">  -2.07239513397E+01  -1.96900005341E+01  Q_63_11     </w:t>
                            </w:r>
                          </w:p>
                          <w:p w:rsidR="008C11C2" w:rsidRPr="00335C7B" w:rsidRDefault="008C11C2" w:rsidP="00335C7B">
                            <w:pPr>
                              <w:rPr>
                                <w:sz w:val="18"/>
                                <w:lang w:val="de-DE"/>
                              </w:rPr>
                            </w:pPr>
                            <w:r w:rsidRPr="00335C7B">
                              <w:rPr>
                                <w:sz w:val="18"/>
                                <w:lang w:val="de-DE"/>
                              </w:rPr>
                              <w:t xml:space="preserve">  -2.06876773834E+01  -1.97399997711E+01  Q_63_12     </w:t>
                            </w:r>
                          </w:p>
                          <w:p w:rsidR="008C11C2" w:rsidRPr="00335C7B" w:rsidRDefault="008C11C2" w:rsidP="00335C7B">
                            <w:pPr>
                              <w:rPr>
                                <w:sz w:val="18"/>
                                <w:lang w:val="de-DE"/>
                              </w:rPr>
                            </w:pPr>
                            <w:r w:rsidRPr="00335C7B">
                              <w:rPr>
                                <w:sz w:val="18"/>
                                <w:lang w:val="de-DE"/>
                              </w:rPr>
                              <w:t xml:space="preserve">  -2.06606826782E+01  -1.98199996948E+01  Q_63_13     </w:t>
                            </w:r>
                          </w:p>
                          <w:p w:rsidR="008C11C2" w:rsidRPr="00335C7B" w:rsidRDefault="008C11C2" w:rsidP="00335C7B">
                            <w:pPr>
                              <w:rPr>
                                <w:sz w:val="18"/>
                                <w:lang w:val="de-DE"/>
                              </w:rPr>
                            </w:pPr>
                            <w:r w:rsidRPr="00335C7B">
                              <w:rPr>
                                <w:sz w:val="18"/>
                                <w:lang w:val="de-DE"/>
                              </w:rPr>
                              <w:t xml:space="preserve">  -2.06429767609E+01  -1.98500003815E+01  Q_63_14     </w:t>
                            </w:r>
                          </w:p>
                          <w:p w:rsidR="008C11C2" w:rsidRPr="00335C7B" w:rsidRDefault="008C11C2" w:rsidP="00335C7B">
                            <w:pPr>
                              <w:rPr>
                                <w:sz w:val="18"/>
                                <w:lang w:val="de-DE"/>
                              </w:rPr>
                            </w:pPr>
                            <w:r w:rsidRPr="00335C7B">
                              <w:rPr>
                                <w:sz w:val="18"/>
                                <w:lang w:val="de-DE"/>
                              </w:rPr>
                              <w:t xml:space="preserve">  -2.06300010681E+01  -1.98700008392E+01  Q_63_15     </w:t>
                            </w:r>
                          </w:p>
                          <w:p w:rsidR="008C11C2" w:rsidRPr="00335C7B" w:rsidRDefault="008C11C2" w:rsidP="00335C7B">
                            <w:pPr>
                              <w:rPr>
                                <w:sz w:val="18"/>
                                <w:lang w:val="de-DE"/>
                              </w:rPr>
                            </w:pPr>
                            <w:r w:rsidRPr="00335C7B">
                              <w:rPr>
                                <w:sz w:val="18"/>
                                <w:lang w:val="de-DE"/>
                              </w:rPr>
                              <w:t xml:space="preserve">  -2.06260299683E+01  -1.99500007629E+01  Q_63_16     </w:t>
                            </w:r>
                          </w:p>
                          <w:p w:rsidR="008C11C2" w:rsidRPr="00335C7B" w:rsidRDefault="008C11C2" w:rsidP="00335C7B">
                            <w:pPr>
                              <w:rPr>
                                <w:sz w:val="18"/>
                                <w:lang w:val="de-DE"/>
                              </w:rPr>
                            </w:pPr>
                            <w:r w:rsidRPr="00335C7B">
                              <w:rPr>
                                <w:sz w:val="18"/>
                                <w:lang w:val="de-DE"/>
                              </w:rPr>
                              <w:t xml:space="preserve">  -2.06240901947E+01  -1.99400005341E+01  Q_63_17     </w:t>
                            </w:r>
                          </w:p>
                          <w:p w:rsidR="008C11C2" w:rsidRPr="00335C7B" w:rsidRDefault="008C11C2" w:rsidP="00335C7B">
                            <w:pPr>
                              <w:rPr>
                                <w:sz w:val="18"/>
                                <w:lang w:val="de-DE"/>
                              </w:rPr>
                            </w:pPr>
                            <w:r w:rsidRPr="00335C7B">
                              <w:rPr>
                                <w:sz w:val="18"/>
                                <w:lang w:val="de-DE"/>
                              </w:rPr>
                              <w:t xml:space="preserve">  -2.06174030304E+01  -1.98299999237E+01  Q_63_18     </w:t>
                            </w:r>
                          </w:p>
                          <w:p w:rsidR="008C11C2" w:rsidRPr="00335C7B" w:rsidRDefault="008C11C2" w:rsidP="00335C7B">
                            <w:pPr>
                              <w:rPr>
                                <w:sz w:val="18"/>
                                <w:lang w:val="de-DE"/>
                              </w:rPr>
                            </w:pPr>
                            <w:r w:rsidRPr="00335C7B">
                              <w:rPr>
                                <w:sz w:val="18"/>
                                <w:lang w:val="de-DE"/>
                              </w:rPr>
                              <w:t xml:space="preserve">  -2.06147861481E+01  -2.00699996948E+01  Q_63_19     </w:t>
                            </w:r>
                          </w:p>
                          <w:p w:rsidR="008C11C2" w:rsidRPr="00335C7B" w:rsidRDefault="008C11C2" w:rsidP="00335C7B">
                            <w:pPr>
                              <w:rPr>
                                <w:sz w:val="18"/>
                                <w:lang w:val="de-DE"/>
                              </w:rPr>
                            </w:pPr>
                            <w:r w:rsidRPr="00335C7B">
                              <w:rPr>
                                <w:sz w:val="18"/>
                                <w:lang w:val="de-DE"/>
                              </w:rPr>
                              <w:t xml:space="preserve">  -2.06222057343E+01  -2.03299999237E+01  Q_63_20     </w:t>
                            </w:r>
                          </w:p>
                          <w:p w:rsidR="008C11C2" w:rsidRPr="00335C7B" w:rsidRDefault="008C11C2" w:rsidP="00335C7B">
                            <w:pPr>
                              <w:rPr>
                                <w:sz w:val="18"/>
                                <w:lang w:val="de-DE"/>
                              </w:rPr>
                            </w:pPr>
                            <w:r w:rsidRPr="00335C7B">
                              <w:rPr>
                                <w:sz w:val="18"/>
                                <w:lang w:val="de-DE"/>
                              </w:rPr>
                              <w:t xml:space="preserve">  -2.06416893005E+01  -2.05100002289E+01  Q_63_21     </w:t>
                            </w:r>
                          </w:p>
                          <w:p w:rsidR="008C11C2" w:rsidRPr="00335C7B" w:rsidRDefault="008C11C2" w:rsidP="00335C7B">
                            <w:pPr>
                              <w:rPr>
                                <w:sz w:val="18"/>
                                <w:lang w:val="de-DE"/>
                              </w:rPr>
                            </w:pPr>
                            <w:r w:rsidRPr="00335C7B">
                              <w:rPr>
                                <w:sz w:val="18"/>
                                <w:lang w:val="de-DE"/>
                              </w:rPr>
                              <w:t xml:space="preserve">  -2.06759414673E+01  -2.07099990845E+01  Q_63_22     </w:t>
                            </w:r>
                          </w:p>
                          <w:p w:rsidR="008C11C2" w:rsidRPr="00335C7B" w:rsidRDefault="008C11C2" w:rsidP="00335C7B">
                            <w:pPr>
                              <w:rPr>
                                <w:sz w:val="18"/>
                                <w:lang w:val="de-DE"/>
                              </w:rPr>
                            </w:pPr>
                            <w:r w:rsidRPr="00335C7B">
                              <w:rPr>
                                <w:sz w:val="18"/>
                                <w:lang w:val="de-DE"/>
                              </w:rPr>
                              <w:t xml:space="preserve">  -2.07225456238E+01  -2.08799991608E+01  Q_63_23     </w:t>
                            </w:r>
                          </w:p>
                          <w:p w:rsidR="008C11C2" w:rsidRPr="00335C7B" w:rsidRDefault="008C11C2" w:rsidP="00335C7B">
                            <w:pPr>
                              <w:rPr>
                                <w:sz w:val="18"/>
                                <w:lang w:val="de-DE"/>
                              </w:rPr>
                            </w:pPr>
                            <w:r w:rsidRPr="00335C7B">
                              <w:rPr>
                                <w:sz w:val="18"/>
                                <w:lang w:val="de-DE"/>
                              </w:rPr>
                              <w:t xml:space="preserve">  -2.07748527527E+01  -2.08600006104E+01  Q_63_24     </w:t>
                            </w:r>
                          </w:p>
                          <w:p w:rsidR="008C11C2" w:rsidRPr="00335C7B" w:rsidRDefault="008C11C2" w:rsidP="00335C7B">
                            <w:pPr>
                              <w:rPr>
                                <w:sz w:val="18"/>
                                <w:lang w:val="de-DE"/>
                              </w:rPr>
                            </w:pPr>
                            <w:r w:rsidRPr="00335C7B">
                              <w:rPr>
                                <w:sz w:val="18"/>
                                <w:lang w:val="de-DE"/>
                              </w:rPr>
                              <w:t xml:space="preserve">  -2.08271293640E+01  -2.09500007629E+01  Q_63_25     </w:t>
                            </w:r>
                          </w:p>
                          <w:p w:rsidR="008C11C2" w:rsidRPr="00335C7B" w:rsidRDefault="008C11C2" w:rsidP="00335C7B">
                            <w:pPr>
                              <w:rPr>
                                <w:sz w:val="18"/>
                                <w:lang w:val="de-DE"/>
                              </w:rPr>
                            </w:pPr>
                            <w:r w:rsidRPr="00335C7B">
                              <w:rPr>
                                <w:sz w:val="18"/>
                                <w:lang w:val="de-DE"/>
                              </w:rPr>
                              <w:t xml:space="preserve">  -2.08734531403E+01  -2.10000000000E+01  Q_63_26     </w:t>
                            </w:r>
                          </w:p>
                          <w:p w:rsidR="008C11C2" w:rsidRPr="00335C7B" w:rsidRDefault="008C11C2" w:rsidP="00335C7B">
                            <w:pPr>
                              <w:rPr>
                                <w:sz w:val="18"/>
                                <w:lang w:val="de-DE"/>
                              </w:rPr>
                            </w:pPr>
                            <w:r w:rsidRPr="00335C7B">
                              <w:rPr>
                                <w:sz w:val="18"/>
                                <w:lang w:val="de-DE"/>
                              </w:rPr>
                              <w:t xml:space="preserve">  -2.09212265015E+01  -2.09799995422E+01  Q_63_27     </w:t>
                            </w:r>
                          </w:p>
                          <w:p w:rsidR="008C11C2" w:rsidRPr="00335C7B" w:rsidRDefault="008C11C2" w:rsidP="00335C7B">
                            <w:pPr>
                              <w:rPr>
                                <w:sz w:val="18"/>
                                <w:lang w:val="de-DE"/>
                              </w:rPr>
                            </w:pPr>
                            <w:r w:rsidRPr="00335C7B">
                              <w:rPr>
                                <w:sz w:val="18"/>
                                <w:lang w:val="de-DE"/>
                              </w:rPr>
                              <w:t xml:space="preserve">  -2.09752731323E+01  -2.12500000000E+01  Q_63_28     </w:t>
                            </w:r>
                          </w:p>
                          <w:p w:rsidR="008C11C2" w:rsidRPr="00335C7B" w:rsidRDefault="008C11C2" w:rsidP="00335C7B">
                            <w:pPr>
                              <w:rPr>
                                <w:sz w:val="18"/>
                                <w:lang w:val="de-DE"/>
                              </w:rPr>
                            </w:pPr>
                            <w:r w:rsidRPr="00335C7B">
                              <w:rPr>
                                <w:sz w:val="18"/>
                                <w:lang w:val="de-DE"/>
                              </w:rPr>
                              <w:t xml:space="preserve">  -2.10322189331E+01  -2.11499996185E+01  Q_63_29     </w:t>
                            </w:r>
                          </w:p>
                          <w:p w:rsidR="008C11C2" w:rsidRPr="00335C7B" w:rsidRDefault="008C11C2" w:rsidP="00335C7B">
                            <w:pPr>
                              <w:rPr>
                                <w:sz w:val="18"/>
                                <w:lang w:val="de-DE"/>
                              </w:rPr>
                            </w:pPr>
                            <w:r w:rsidRPr="00335C7B">
                              <w:rPr>
                                <w:sz w:val="18"/>
                                <w:lang w:val="de-DE"/>
                              </w:rPr>
                              <w:t xml:space="preserve">  -2.10842552185E+01  -2.07999992371E+01  Q_63_30     </w:t>
                            </w:r>
                          </w:p>
                          <w:p w:rsidR="008C11C2" w:rsidRPr="00335C7B" w:rsidRDefault="008C11C2" w:rsidP="00335C7B">
                            <w:pPr>
                              <w:rPr>
                                <w:sz w:val="18"/>
                                <w:lang w:val="de-DE"/>
                              </w:rPr>
                            </w:pPr>
                            <w:r w:rsidRPr="00335C7B">
                              <w:rPr>
                                <w:sz w:val="18"/>
                                <w:lang w:val="de-DE"/>
                              </w:rPr>
                              <w:t xml:space="preserve">  -2.11291408539E+01  -2.05499992371E+01  Q_63_31     </w:t>
                            </w:r>
                          </w:p>
                          <w:p w:rsidR="008C11C2" w:rsidRPr="00335C7B" w:rsidRDefault="008C11C2" w:rsidP="00335C7B">
                            <w:pPr>
                              <w:rPr>
                                <w:sz w:val="18"/>
                                <w:lang w:val="de-DE"/>
                              </w:rPr>
                            </w:pPr>
                            <w:r w:rsidRPr="00335C7B">
                              <w:rPr>
                                <w:sz w:val="18"/>
                                <w:lang w:val="de-DE"/>
                              </w:rPr>
                              <w:t xml:space="preserve">  -2.11632099152E+01  -2.03199996948E+01  Q_63_32     </w:t>
                            </w:r>
                          </w:p>
                          <w:p w:rsidR="008C11C2" w:rsidRPr="00335C7B" w:rsidRDefault="008C11C2" w:rsidP="00335C7B">
                            <w:pPr>
                              <w:rPr>
                                <w:sz w:val="18"/>
                                <w:lang w:val="de-DE"/>
                              </w:rPr>
                            </w:pPr>
                            <w:r w:rsidRPr="00335C7B">
                              <w:rPr>
                                <w:sz w:val="18"/>
                                <w:lang w:val="de-DE"/>
                              </w:rPr>
                              <w:t xml:space="preserve">  -2.11905250549E+01  -2.00200004578E+01  Q_63_33     </w:t>
                            </w:r>
                          </w:p>
                          <w:p w:rsidR="008C11C2" w:rsidRPr="00335C7B" w:rsidRDefault="008C11C2" w:rsidP="00335C7B">
                            <w:pPr>
                              <w:rPr>
                                <w:sz w:val="18"/>
                                <w:lang w:val="de-DE"/>
                              </w:rPr>
                            </w:pPr>
                            <w:r w:rsidRPr="00335C7B">
                              <w:rPr>
                                <w:sz w:val="18"/>
                                <w:lang w:val="de-DE"/>
                              </w:rPr>
                              <w:t xml:space="preserve">  -2.12163696289E+01  -1.97099990845E+01  Q_63_34     </w:t>
                            </w:r>
                          </w:p>
                          <w:p w:rsidR="008C11C2" w:rsidRPr="00335C7B" w:rsidRDefault="008C11C2" w:rsidP="00335C7B">
                            <w:pPr>
                              <w:rPr>
                                <w:sz w:val="18"/>
                                <w:lang w:val="de-DE"/>
                              </w:rPr>
                            </w:pPr>
                            <w:r w:rsidRPr="00335C7B">
                              <w:rPr>
                                <w:sz w:val="18"/>
                                <w:lang w:val="de-DE"/>
                              </w:rPr>
                              <w:t xml:space="preserve">  -2.12436676025E+01  -1.96499996185E+01  Q_63_35     </w:t>
                            </w:r>
                          </w:p>
                          <w:p w:rsidR="008C11C2" w:rsidRPr="00335C7B" w:rsidRDefault="008C11C2" w:rsidP="00335C7B">
                            <w:pPr>
                              <w:rPr>
                                <w:sz w:val="18"/>
                                <w:lang w:val="de-DE"/>
                              </w:rPr>
                            </w:pPr>
                            <w:r w:rsidRPr="00335C7B">
                              <w:rPr>
                                <w:sz w:val="18"/>
                                <w:lang w:val="de-DE"/>
                              </w:rPr>
                              <w:t xml:space="preserve">  -2.12740974426E+01  -1.93199996948E+01  Q_63_36     </w:t>
                            </w:r>
                          </w:p>
                          <w:p w:rsidR="008C11C2" w:rsidRPr="00335C7B" w:rsidRDefault="008C11C2" w:rsidP="00335C7B">
                            <w:pPr>
                              <w:rPr>
                                <w:sz w:val="18"/>
                                <w:lang w:val="de-DE"/>
                              </w:rPr>
                            </w:pPr>
                            <w:r w:rsidRPr="00335C7B">
                              <w:rPr>
                                <w:sz w:val="18"/>
                                <w:lang w:val="de-DE"/>
                              </w:rPr>
                              <w:t xml:space="preserve">  -1.39931554794E+01  -1.21599998474E+01  Q_65_1      </w:t>
                            </w:r>
                          </w:p>
                          <w:p w:rsidR="008C11C2" w:rsidRPr="00335C7B" w:rsidRDefault="008C11C2" w:rsidP="00335C7B">
                            <w:pPr>
                              <w:rPr>
                                <w:sz w:val="18"/>
                                <w:lang w:val="de-DE"/>
                              </w:rPr>
                            </w:pPr>
                            <w:r w:rsidRPr="00335C7B">
                              <w:rPr>
                                <w:sz w:val="18"/>
                                <w:lang w:val="de-DE"/>
                              </w:rPr>
                              <w:t xml:space="preserve">  -1.42413072586E+01  -1.24300003052E+01  Q_65_2      </w:t>
                            </w:r>
                          </w:p>
                          <w:p w:rsidR="008C11C2" w:rsidRPr="00335C7B" w:rsidRDefault="008C11C2" w:rsidP="00335C7B">
                            <w:pPr>
                              <w:rPr>
                                <w:sz w:val="18"/>
                                <w:lang w:val="de-DE"/>
                              </w:rPr>
                            </w:pPr>
                            <w:r w:rsidRPr="00335C7B">
                              <w:rPr>
                                <w:sz w:val="18"/>
                                <w:lang w:val="de-DE"/>
                              </w:rPr>
                              <w:t xml:space="preserve">  -1.45030975342E+01  -1.29899997711E+01  Q_65_3      </w:t>
                            </w:r>
                          </w:p>
                          <w:p w:rsidR="008C11C2" w:rsidRPr="00335C7B" w:rsidRDefault="008C11C2" w:rsidP="00335C7B">
                            <w:pPr>
                              <w:rPr>
                                <w:sz w:val="18"/>
                                <w:lang w:val="de-DE"/>
                              </w:rPr>
                            </w:pPr>
                            <w:r w:rsidRPr="00335C7B">
                              <w:rPr>
                                <w:sz w:val="18"/>
                                <w:lang w:val="de-DE"/>
                              </w:rPr>
                              <w:t xml:space="preserve">  -1.47377843857E+01  -1.31800003052E+01  Q_65_4      </w:t>
                            </w:r>
                          </w:p>
                          <w:p w:rsidR="008C11C2" w:rsidRPr="00335C7B" w:rsidRDefault="008C11C2" w:rsidP="00335C7B">
                            <w:pPr>
                              <w:rPr>
                                <w:sz w:val="18"/>
                                <w:lang w:val="de-DE"/>
                              </w:rPr>
                            </w:pPr>
                            <w:r w:rsidRPr="00335C7B">
                              <w:rPr>
                                <w:sz w:val="18"/>
                                <w:lang w:val="de-DE"/>
                              </w:rPr>
                              <w:t xml:space="preserve">  -1.49470338821E+01  -1.34700002670E+01  Q_65_5      </w:t>
                            </w:r>
                          </w:p>
                          <w:p w:rsidR="008C11C2" w:rsidRPr="00335C7B" w:rsidRDefault="008C11C2" w:rsidP="00335C7B">
                            <w:pPr>
                              <w:rPr>
                                <w:sz w:val="18"/>
                                <w:lang w:val="de-DE"/>
                              </w:rPr>
                            </w:pPr>
                            <w:r w:rsidRPr="00335C7B">
                              <w:rPr>
                                <w:sz w:val="18"/>
                                <w:lang w:val="de-DE"/>
                              </w:rPr>
                              <w:t xml:space="preserve">  -1.51380653381E+01  -1.33900003433E+01  Q_65_6      </w:t>
                            </w:r>
                          </w:p>
                          <w:p w:rsidR="008C11C2" w:rsidRPr="00335C7B" w:rsidRDefault="008C11C2" w:rsidP="00335C7B">
                            <w:pPr>
                              <w:rPr>
                                <w:sz w:val="18"/>
                                <w:lang w:val="de-DE"/>
                              </w:rPr>
                            </w:pPr>
                            <w:r w:rsidRPr="00335C7B">
                              <w:rPr>
                                <w:sz w:val="18"/>
                                <w:lang w:val="de-DE"/>
                              </w:rPr>
                              <w:t xml:space="preserve">  -1.53264064789E+01  -1.29300003052E+01  Q_65_7      </w:t>
                            </w:r>
                          </w:p>
                          <w:p w:rsidR="008C11C2" w:rsidRPr="00335C7B" w:rsidRDefault="008C11C2" w:rsidP="00335C7B">
                            <w:pPr>
                              <w:rPr>
                                <w:sz w:val="18"/>
                                <w:lang w:val="de-DE"/>
                              </w:rPr>
                            </w:pPr>
                            <w:r w:rsidRPr="00335C7B">
                              <w:rPr>
                                <w:sz w:val="18"/>
                                <w:lang w:val="de-DE"/>
                              </w:rPr>
                              <w:t xml:space="preserve">  -1.54876594543E+01  -1.29099998474E+01  Q_65_8      </w:t>
                            </w:r>
                          </w:p>
                          <w:p w:rsidR="008C11C2" w:rsidRPr="00335C7B" w:rsidRDefault="008C11C2" w:rsidP="00335C7B">
                            <w:pPr>
                              <w:rPr>
                                <w:sz w:val="18"/>
                                <w:lang w:val="de-DE"/>
                              </w:rPr>
                            </w:pPr>
                            <w:r w:rsidRPr="00335C7B">
                              <w:rPr>
                                <w:sz w:val="18"/>
                                <w:lang w:val="de-DE"/>
                              </w:rPr>
                              <w:t xml:space="preserve">  -1.56424999237E+01  -1.26999998093E+01  Q_65_9      </w:t>
                            </w:r>
                          </w:p>
                          <w:p w:rsidR="008C11C2" w:rsidRPr="00335C7B" w:rsidRDefault="008C11C2" w:rsidP="00335C7B">
                            <w:pPr>
                              <w:rPr>
                                <w:sz w:val="18"/>
                                <w:lang w:val="de-DE"/>
                              </w:rPr>
                            </w:pPr>
                            <w:r w:rsidRPr="00335C7B">
                              <w:rPr>
                                <w:sz w:val="18"/>
                                <w:lang w:val="de-DE"/>
                              </w:rPr>
                              <w:t xml:space="preserve">  -1.58112840652E+01  -1.23699998856E+01  Q_65_10     </w:t>
                            </w:r>
                          </w:p>
                          <w:p w:rsidR="008C11C2" w:rsidRPr="00335C7B" w:rsidRDefault="008C11C2" w:rsidP="00335C7B">
                            <w:pPr>
                              <w:rPr>
                                <w:sz w:val="18"/>
                                <w:lang w:val="de-DE"/>
                              </w:rPr>
                            </w:pPr>
                            <w:r w:rsidRPr="00335C7B">
                              <w:rPr>
                                <w:sz w:val="18"/>
                                <w:lang w:val="de-DE"/>
                              </w:rPr>
                              <w:t xml:space="preserve">  -1.59606790543E+01  -1.28699998856E+01  Q_65_11     </w:t>
                            </w:r>
                          </w:p>
                          <w:p w:rsidR="008C11C2" w:rsidRPr="00335C7B" w:rsidRDefault="008C11C2" w:rsidP="00335C7B">
                            <w:pPr>
                              <w:rPr>
                                <w:sz w:val="18"/>
                                <w:lang w:val="de-DE"/>
                              </w:rPr>
                            </w:pPr>
                            <w:r w:rsidRPr="00335C7B">
                              <w:rPr>
                                <w:sz w:val="18"/>
                                <w:lang w:val="de-DE"/>
                              </w:rPr>
                              <w:t xml:space="preserve">  -1.60300045013E+01  -1.33999996185E+01  Q_65_12     </w:t>
                            </w:r>
                          </w:p>
                          <w:p w:rsidR="008C11C2" w:rsidRPr="00335C7B" w:rsidRDefault="008C11C2" w:rsidP="00335C7B">
                            <w:pPr>
                              <w:rPr>
                                <w:sz w:val="18"/>
                                <w:lang w:val="de-DE"/>
                              </w:rPr>
                            </w:pPr>
                            <w:r w:rsidRPr="00335C7B">
                              <w:rPr>
                                <w:sz w:val="18"/>
                                <w:lang w:val="de-DE"/>
                              </w:rPr>
                              <w:t xml:space="preserve">  -1.60641689301E+01  -1.31199998856E+01  Q_65_13     </w:t>
                            </w:r>
                          </w:p>
                          <w:p w:rsidR="008C11C2" w:rsidRPr="00335C7B" w:rsidRDefault="008C11C2" w:rsidP="00335C7B">
                            <w:pPr>
                              <w:rPr>
                                <w:sz w:val="18"/>
                                <w:lang w:val="de-DE"/>
                              </w:rPr>
                            </w:pPr>
                            <w:r w:rsidRPr="00335C7B">
                              <w:rPr>
                                <w:sz w:val="18"/>
                                <w:lang w:val="de-DE"/>
                              </w:rPr>
                              <w:t xml:space="preserve">  -1.60910835266E+01  -1.32799997330E+01  Q_65_14     </w:t>
                            </w:r>
                          </w:p>
                          <w:p w:rsidR="008C11C2" w:rsidRPr="00335C7B" w:rsidRDefault="008C11C2" w:rsidP="00335C7B">
                            <w:pPr>
                              <w:rPr>
                                <w:sz w:val="18"/>
                                <w:lang w:val="de-DE"/>
                              </w:rPr>
                            </w:pPr>
                            <w:r w:rsidRPr="00335C7B">
                              <w:rPr>
                                <w:sz w:val="18"/>
                                <w:lang w:val="de-DE"/>
                              </w:rPr>
                              <w:t xml:space="preserve">  -1.61187210083E+01  -1.38100004196E+01  Q_65_15     </w:t>
                            </w:r>
                          </w:p>
                          <w:p w:rsidR="008C11C2" w:rsidRPr="00335C7B" w:rsidRDefault="008C11C2" w:rsidP="00335C7B">
                            <w:pPr>
                              <w:rPr>
                                <w:sz w:val="18"/>
                                <w:lang w:val="de-DE"/>
                              </w:rPr>
                            </w:pPr>
                            <w:r w:rsidRPr="00335C7B">
                              <w:rPr>
                                <w:sz w:val="18"/>
                                <w:lang w:val="de-DE"/>
                              </w:rPr>
                              <w:t xml:space="preserve">  -1.61331825256E+01  -1.45500001907E+01  Q_65_16     </w:t>
                            </w:r>
                          </w:p>
                          <w:p w:rsidR="008C11C2" w:rsidRPr="00335C7B" w:rsidRDefault="008C11C2" w:rsidP="00335C7B">
                            <w:pPr>
                              <w:rPr>
                                <w:sz w:val="18"/>
                                <w:lang w:val="de-DE"/>
                              </w:rPr>
                            </w:pPr>
                            <w:r w:rsidRPr="00335C7B">
                              <w:rPr>
                                <w:sz w:val="18"/>
                                <w:lang w:val="de-DE"/>
                              </w:rPr>
                              <w:t xml:space="preserve">  -1.61451873779E+01  -1.45000000000E+01  Q_65_17     </w:t>
                            </w:r>
                          </w:p>
                          <w:p w:rsidR="008C11C2" w:rsidRPr="00335C7B" w:rsidRDefault="008C11C2" w:rsidP="00335C7B">
                            <w:pPr>
                              <w:rPr>
                                <w:sz w:val="18"/>
                                <w:lang w:val="de-DE"/>
                              </w:rPr>
                            </w:pPr>
                            <w:r w:rsidRPr="00335C7B">
                              <w:rPr>
                                <w:sz w:val="18"/>
                                <w:lang w:val="de-DE"/>
                              </w:rPr>
                              <w:t xml:space="preserve">  -1.61525821686E+01  -1.44300003052E+01  Q_65_18     </w:t>
                            </w:r>
                          </w:p>
                          <w:p w:rsidR="008C11C2" w:rsidRPr="00335C7B" w:rsidRDefault="008C11C2" w:rsidP="00335C7B">
                            <w:pPr>
                              <w:rPr>
                                <w:sz w:val="18"/>
                                <w:lang w:val="de-DE"/>
                              </w:rPr>
                            </w:pPr>
                            <w:r w:rsidRPr="00335C7B">
                              <w:rPr>
                                <w:sz w:val="18"/>
                                <w:lang w:val="de-DE"/>
                              </w:rPr>
                              <w:t xml:space="preserve">  -1.61501560211E+01  -1.36999998093E+01  Q_65_19     </w:t>
                            </w:r>
                          </w:p>
                          <w:p w:rsidR="008C11C2" w:rsidRPr="00335C7B" w:rsidRDefault="008C11C2" w:rsidP="00335C7B">
                            <w:pPr>
                              <w:rPr>
                                <w:sz w:val="18"/>
                                <w:lang w:val="de-DE"/>
                              </w:rPr>
                            </w:pPr>
                            <w:r w:rsidRPr="00335C7B">
                              <w:rPr>
                                <w:sz w:val="18"/>
                                <w:lang w:val="de-DE"/>
                              </w:rPr>
                              <w:t xml:space="preserve">  -1.61600723267E+01  -1.32799997330E+01  Q_65_20     </w:t>
                            </w:r>
                          </w:p>
                          <w:p w:rsidR="008C11C2" w:rsidRPr="00335C7B" w:rsidRDefault="008C11C2" w:rsidP="00335C7B">
                            <w:pPr>
                              <w:rPr>
                                <w:sz w:val="18"/>
                                <w:lang w:val="de-DE"/>
                              </w:rPr>
                            </w:pPr>
                            <w:r w:rsidRPr="00335C7B">
                              <w:rPr>
                                <w:sz w:val="18"/>
                                <w:lang w:val="de-DE"/>
                              </w:rPr>
                              <w:t xml:space="preserve">  -1.61815967560E+01  -1.37500000000E+01  Q_65_21     </w:t>
                            </w:r>
                          </w:p>
                          <w:p w:rsidR="008C11C2" w:rsidRPr="00335C7B" w:rsidRDefault="008C11C2" w:rsidP="00335C7B">
                            <w:pPr>
                              <w:rPr>
                                <w:sz w:val="18"/>
                                <w:lang w:val="de-DE"/>
                              </w:rPr>
                            </w:pPr>
                            <w:r w:rsidRPr="00335C7B">
                              <w:rPr>
                                <w:sz w:val="18"/>
                                <w:lang w:val="de-DE"/>
                              </w:rPr>
                              <w:t xml:space="preserve">  -1.62111606598E+01  -1.39099998474E+01  Q_65_22     </w:t>
                            </w:r>
                          </w:p>
                          <w:p w:rsidR="008C11C2" w:rsidRPr="00335C7B" w:rsidRDefault="008C11C2" w:rsidP="00335C7B">
                            <w:pPr>
                              <w:rPr>
                                <w:sz w:val="18"/>
                                <w:lang w:val="de-DE"/>
                              </w:rPr>
                            </w:pPr>
                            <w:r w:rsidRPr="00335C7B">
                              <w:rPr>
                                <w:sz w:val="18"/>
                                <w:lang w:val="de-DE"/>
                              </w:rPr>
                              <w:t xml:space="preserve">  -1.62354621887E+01  -1.44899997711E+01  Q_65_23     </w:t>
                            </w:r>
                          </w:p>
                          <w:p w:rsidR="008C11C2" w:rsidRPr="00335C7B" w:rsidRDefault="008C11C2" w:rsidP="00335C7B">
                            <w:pPr>
                              <w:rPr>
                                <w:sz w:val="18"/>
                                <w:lang w:val="de-DE"/>
                              </w:rPr>
                            </w:pPr>
                            <w:r w:rsidRPr="00335C7B">
                              <w:rPr>
                                <w:sz w:val="18"/>
                                <w:lang w:val="de-DE"/>
                              </w:rPr>
                              <w:t xml:space="preserve">  -1.62589626312E+01  -1.47600002289E+01  Q_65_24     </w:t>
                            </w:r>
                          </w:p>
                          <w:p w:rsidR="008C11C2" w:rsidRPr="00335C7B" w:rsidRDefault="008C11C2" w:rsidP="00335C7B">
                            <w:pPr>
                              <w:rPr>
                                <w:sz w:val="18"/>
                                <w:lang w:val="de-DE"/>
                              </w:rPr>
                            </w:pPr>
                            <w:r w:rsidRPr="00335C7B">
                              <w:rPr>
                                <w:sz w:val="18"/>
                                <w:lang w:val="de-DE"/>
                              </w:rPr>
                              <w:t xml:space="preserve">  -1.62805824280E+01  -1.41499996185E+01  Q_65_25     </w:t>
                            </w:r>
                          </w:p>
                          <w:p w:rsidR="008C11C2" w:rsidRPr="00335C7B" w:rsidRDefault="008C11C2" w:rsidP="00335C7B">
                            <w:pPr>
                              <w:rPr>
                                <w:sz w:val="18"/>
                                <w:lang w:val="de-DE"/>
                              </w:rPr>
                            </w:pPr>
                            <w:r w:rsidRPr="00335C7B">
                              <w:rPr>
                                <w:sz w:val="18"/>
                                <w:lang w:val="de-DE"/>
                              </w:rPr>
                              <w:t xml:space="preserve">  -1.62997646332E+01  -1.41899995804E+01  Q_65_26     </w:t>
                            </w:r>
                          </w:p>
                          <w:p w:rsidR="008C11C2" w:rsidRPr="00335C7B" w:rsidRDefault="008C11C2" w:rsidP="00335C7B">
                            <w:pPr>
                              <w:rPr>
                                <w:sz w:val="18"/>
                                <w:lang w:val="de-DE"/>
                              </w:rPr>
                            </w:pPr>
                            <w:r w:rsidRPr="00335C7B">
                              <w:rPr>
                                <w:sz w:val="18"/>
                                <w:lang w:val="de-DE"/>
                              </w:rPr>
                              <w:t xml:space="preserve">  -1.63234367371E+01  -1.42200002670E+01  Q_65_27     </w:t>
                            </w:r>
                          </w:p>
                          <w:p w:rsidR="008C11C2" w:rsidRPr="00335C7B" w:rsidRDefault="008C11C2" w:rsidP="00335C7B">
                            <w:pPr>
                              <w:rPr>
                                <w:sz w:val="18"/>
                                <w:lang w:val="de-DE"/>
                              </w:rPr>
                            </w:pPr>
                            <w:r w:rsidRPr="00335C7B">
                              <w:rPr>
                                <w:sz w:val="18"/>
                                <w:lang w:val="de-DE"/>
                              </w:rPr>
                              <w:t xml:space="preserve">  -1.63414154053E+01  -1.47899999619E+01  Q_65_28     </w:t>
                            </w:r>
                          </w:p>
                          <w:p w:rsidR="008C11C2" w:rsidRPr="00335C7B" w:rsidRDefault="008C11C2" w:rsidP="00335C7B">
                            <w:pPr>
                              <w:rPr>
                                <w:sz w:val="18"/>
                                <w:lang w:val="de-DE"/>
                              </w:rPr>
                            </w:pPr>
                            <w:r w:rsidRPr="00335C7B">
                              <w:rPr>
                                <w:sz w:val="18"/>
                                <w:lang w:val="de-DE"/>
                              </w:rPr>
                              <w:t xml:space="preserve">  -1.63401412964E+01  -1.47200002670E+01  Q_65_29     </w:t>
                            </w:r>
                          </w:p>
                          <w:p w:rsidR="008C11C2" w:rsidRPr="00335C7B" w:rsidRDefault="008C11C2" w:rsidP="00335C7B">
                            <w:pPr>
                              <w:rPr>
                                <w:sz w:val="18"/>
                                <w:lang w:val="de-DE"/>
                              </w:rPr>
                            </w:pPr>
                            <w:r w:rsidRPr="00335C7B">
                              <w:rPr>
                                <w:sz w:val="18"/>
                                <w:lang w:val="de-DE"/>
                              </w:rPr>
                              <w:t xml:space="preserve">  -1.63404560089E+01  -1.48299999237E+01  Q_65_30     </w:t>
                            </w:r>
                          </w:p>
                          <w:p w:rsidR="008C11C2" w:rsidRPr="00335C7B" w:rsidRDefault="008C11C2" w:rsidP="00335C7B">
                            <w:pPr>
                              <w:rPr>
                                <w:sz w:val="18"/>
                                <w:lang w:val="de-DE"/>
                              </w:rPr>
                            </w:pPr>
                            <w:r w:rsidRPr="00335C7B">
                              <w:rPr>
                                <w:sz w:val="18"/>
                                <w:lang w:val="de-DE"/>
                              </w:rPr>
                              <w:t xml:space="preserve">  -1.63465614319E+01  -1.43400001526E+01  Q_65_31     </w:t>
                            </w:r>
                          </w:p>
                          <w:p w:rsidR="008C11C2" w:rsidRPr="00335C7B" w:rsidRDefault="008C11C2" w:rsidP="00335C7B">
                            <w:pPr>
                              <w:rPr>
                                <w:sz w:val="18"/>
                                <w:lang w:val="de-DE"/>
                              </w:rPr>
                            </w:pPr>
                            <w:r w:rsidRPr="00335C7B">
                              <w:rPr>
                                <w:sz w:val="18"/>
                                <w:lang w:val="de-DE"/>
                              </w:rPr>
                              <w:t xml:space="preserve">  -1.63406295776E+01  -1.33599996567E+01  Q_65_32     </w:t>
                            </w:r>
                          </w:p>
                          <w:p w:rsidR="008C11C2" w:rsidRPr="00335C7B" w:rsidRDefault="008C11C2" w:rsidP="00335C7B">
                            <w:pPr>
                              <w:rPr>
                                <w:sz w:val="18"/>
                                <w:lang w:val="de-DE"/>
                              </w:rPr>
                            </w:pPr>
                            <w:r w:rsidRPr="00335C7B">
                              <w:rPr>
                                <w:sz w:val="18"/>
                                <w:lang w:val="de-DE"/>
                              </w:rPr>
                              <w:t xml:space="preserve">  -1.63473548889E+01  -1.38599996567E+01  Q_65_33     </w:t>
                            </w:r>
                          </w:p>
                          <w:p w:rsidR="008C11C2" w:rsidRPr="00335C7B" w:rsidRDefault="008C11C2" w:rsidP="00335C7B">
                            <w:pPr>
                              <w:rPr>
                                <w:sz w:val="18"/>
                                <w:lang w:val="de-DE"/>
                              </w:rPr>
                            </w:pPr>
                            <w:r w:rsidRPr="00335C7B">
                              <w:rPr>
                                <w:sz w:val="18"/>
                                <w:lang w:val="de-DE"/>
                              </w:rPr>
                              <w:t xml:space="preserve">  -1.63774261475E+01  -1.39799995422E+01  Q_65_34     </w:t>
                            </w:r>
                          </w:p>
                          <w:p w:rsidR="008C11C2" w:rsidRPr="00335C7B" w:rsidRDefault="008C11C2" w:rsidP="00335C7B">
                            <w:pPr>
                              <w:rPr>
                                <w:sz w:val="18"/>
                                <w:lang w:val="de-DE"/>
                              </w:rPr>
                            </w:pPr>
                            <w:r w:rsidRPr="00335C7B">
                              <w:rPr>
                                <w:sz w:val="18"/>
                                <w:lang w:val="de-DE"/>
                              </w:rPr>
                              <w:t xml:space="preserve">  -1.64044361115E+01  -1.47700004578E+01  Q_65_35     </w:t>
                            </w:r>
                          </w:p>
                          <w:p w:rsidR="008C11C2" w:rsidRPr="00335C7B" w:rsidRDefault="008C11C2" w:rsidP="00335C7B">
                            <w:pPr>
                              <w:rPr>
                                <w:sz w:val="18"/>
                                <w:lang w:val="de-DE"/>
                              </w:rPr>
                            </w:pPr>
                            <w:r w:rsidRPr="00335C7B">
                              <w:rPr>
                                <w:sz w:val="18"/>
                                <w:lang w:val="de-DE"/>
                              </w:rPr>
                              <w:t xml:space="preserve">  -1.64295253754E+01  -1.51199998856E+01  Q_65_36     </w:t>
                            </w:r>
                          </w:p>
                          <w:p w:rsidR="008C11C2" w:rsidRPr="00335C7B" w:rsidRDefault="008C11C2" w:rsidP="00335C7B">
                            <w:pPr>
                              <w:rPr>
                                <w:sz w:val="18"/>
                                <w:lang w:val="de-DE"/>
                              </w:rPr>
                            </w:pPr>
                            <w:r w:rsidRPr="00335C7B">
                              <w:rPr>
                                <w:sz w:val="18"/>
                                <w:lang w:val="de-DE"/>
                              </w:rPr>
                              <w:t xml:space="preserve">   2.46530413628E-01  -1.44000005722E+00  Q_67_1      </w:t>
                            </w:r>
                          </w:p>
                          <w:p w:rsidR="008C11C2" w:rsidRPr="00335C7B" w:rsidRDefault="008C11C2" w:rsidP="00335C7B">
                            <w:pPr>
                              <w:rPr>
                                <w:sz w:val="18"/>
                                <w:lang w:val="de-DE"/>
                              </w:rPr>
                            </w:pPr>
                            <w:r w:rsidRPr="00335C7B">
                              <w:rPr>
                                <w:sz w:val="18"/>
                                <w:lang w:val="de-DE"/>
                              </w:rPr>
                              <w:t xml:space="preserve">   1.42941385508E-01  -1.55999994278E+00  Q_67_2      </w:t>
                            </w:r>
                          </w:p>
                          <w:p w:rsidR="008C11C2" w:rsidRPr="00335C7B" w:rsidRDefault="008C11C2" w:rsidP="00335C7B">
                            <w:pPr>
                              <w:rPr>
                                <w:sz w:val="18"/>
                                <w:lang w:val="de-DE"/>
                              </w:rPr>
                            </w:pPr>
                            <w:r w:rsidRPr="00335C7B">
                              <w:rPr>
                                <w:sz w:val="18"/>
                                <w:lang w:val="de-DE"/>
                              </w:rPr>
                              <w:t xml:space="preserve">   1.61692798138E-01  -1.66999995708E+00  Q_67_3      </w:t>
                            </w:r>
                          </w:p>
                          <w:p w:rsidR="008C11C2" w:rsidRPr="00335C7B" w:rsidRDefault="008C11C2" w:rsidP="00335C7B">
                            <w:pPr>
                              <w:rPr>
                                <w:sz w:val="18"/>
                                <w:lang w:val="de-DE"/>
                              </w:rPr>
                            </w:pPr>
                            <w:r w:rsidRPr="00335C7B">
                              <w:rPr>
                                <w:sz w:val="18"/>
                                <w:lang w:val="de-DE"/>
                              </w:rPr>
                              <w:t xml:space="preserve">   7.96123892069E-02  -1.73000001907E+00  Q_67_4      </w:t>
                            </w:r>
                          </w:p>
                          <w:p w:rsidR="008C11C2" w:rsidRPr="00335C7B" w:rsidRDefault="008C11C2" w:rsidP="00335C7B">
                            <w:pPr>
                              <w:rPr>
                                <w:sz w:val="18"/>
                                <w:lang w:val="de-DE"/>
                              </w:rPr>
                            </w:pPr>
                            <w:r w:rsidRPr="00335C7B">
                              <w:rPr>
                                <w:sz w:val="18"/>
                                <w:lang w:val="de-DE"/>
                              </w:rPr>
                              <w:t xml:space="preserve">   1.36395722628E-01  -1.71000003815E+00  Q_67_5      </w:t>
                            </w:r>
                          </w:p>
                          <w:p w:rsidR="008C11C2" w:rsidRPr="00335C7B" w:rsidRDefault="008C11C2" w:rsidP="00335C7B">
                            <w:pPr>
                              <w:rPr>
                                <w:sz w:val="18"/>
                                <w:lang w:val="de-DE"/>
                              </w:rPr>
                            </w:pPr>
                            <w:r w:rsidRPr="00335C7B">
                              <w:rPr>
                                <w:sz w:val="18"/>
                                <w:lang w:val="de-DE"/>
                              </w:rPr>
                              <w:t xml:space="preserve">   1.13632512093E+00  -8.79999995232E-01  Q_67_6      </w:t>
                            </w:r>
                          </w:p>
                          <w:p w:rsidR="008C11C2" w:rsidRPr="00335C7B" w:rsidRDefault="008C11C2" w:rsidP="00335C7B">
                            <w:pPr>
                              <w:rPr>
                                <w:sz w:val="18"/>
                                <w:lang w:val="de-DE"/>
                              </w:rPr>
                            </w:pPr>
                            <w:r w:rsidRPr="00335C7B">
                              <w:rPr>
                                <w:sz w:val="18"/>
                                <w:lang w:val="de-DE"/>
                              </w:rPr>
                              <w:t xml:space="preserve">   3.27029132843E+00   9.10000026226E-01  Q_67_7      </w:t>
                            </w:r>
                          </w:p>
                          <w:p w:rsidR="008C11C2" w:rsidRPr="00335C7B" w:rsidRDefault="008C11C2" w:rsidP="00335C7B">
                            <w:pPr>
                              <w:rPr>
                                <w:sz w:val="18"/>
                                <w:lang w:val="de-DE"/>
                              </w:rPr>
                            </w:pPr>
                            <w:r w:rsidRPr="00335C7B">
                              <w:rPr>
                                <w:sz w:val="18"/>
                                <w:lang w:val="de-DE"/>
                              </w:rPr>
                              <w:t xml:space="preserve">   4.10014486313E+00   1.89999997616E+00  Q_67_8      </w:t>
                            </w:r>
                          </w:p>
                          <w:p w:rsidR="008C11C2" w:rsidRPr="00335C7B" w:rsidRDefault="008C11C2" w:rsidP="00335C7B">
                            <w:pPr>
                              <w:rPr>
                                <w:sz w:val="18"/>
                                <w:lang w:val="de-DE"/>
                              </w:rPr>
                            </w:pPr>
                            <w:r w:rsidRPr="00335C7B">
                              <w:rPr>
                                <w:sz w:val="18"/>
                                <w:lang w:val="de-DE"/>
                              </w:rPr>
                              <w:t xml:space="preserve">   2.64157772064E+00   1.27999997139E+00  Q_67_9      </w:t>
                            </w:r>
                          </w:p>
                          <w:p w:rsidR="008C11C2" w:rsidRPr="00335C7B" w:rsidRDefault="008C11C2" w:rsidP="00335C7B">
                            <w:pPr>
                              <w:rPr>
                                <w:sz w:val="18"/>
                                <w:lang w:val="de-DE"/>
                              </w:rPr>
                            </w:pPr>
                            <w:r w:rsidRPr="00335C7B">
                              <w:rPr>
                                <w:sz w:val="18"/>
                                <w:lang w:val="de-DE"/>
                              </w:rPr>
                              <w:t xml:space="preserve">   1.42314088345E+00   2.59999990463E-01  Q_67_10     </w:t>
                            </w:r>
                          </w:p>
                          <w:p w:rsidR="008C11C2" w:rsidRPr="00335C7B" w:rsidRDefault="008C11C2" w:rsidP="00335C7B">
                            <w:pPr>
                              <w:rPr>
                                <w:sz w:val="18"/>
                                <w:lang w:val="de-DE"/>
                              </w:rPr>
                            </w:pPr>
                            <w:r w:rsidRPr="00335C7B">
                              <w:rPr>
                                <w:sz w:val="18"/>
                                <w:lang w:val="de-DE"/>
                              </w:rPr>
                              <w:t xml:space="preserve">   9.05525684357E-01  -1.29999995232E-01  Q_67_11     </w:t>
                            </w:r>
                          </w:p>
                          <w:p w:rsidR="008C11C2" w:rsidRPr="00335C7B" w:rsidRDefault="008C11C2" w:rsidP="00335C7B">
                            <w:pPr>
                              <w:rPr>
                                <w:sz w:val="18"/>
                                <w:lang w:val="de-DE"/>
                              </w:rPr>
                            </w:pPr>
                            <w:r w:rsidRPr="00335C7B">
                              <w:rPr>
                                <w:sz w:val="18"/>
                                <w:lang w:val="de-DE"/>
                              </w:rPr>
                              <w:t xml:space="preserve">   9.44953039289E-02  -1.75999999046E+00  Q_67_12     </w:t>
                            </w:r>
                          </w:p>
                          <w:p w:rsidR="008C11C2" w:rsidRPr="00335C7B" w:rsidRDefault="008C11C2" w:rsidP="00335C7B">
                            <w:pPr>
                              <w:rPr>
                                <w:sz w:val="18"/>
                                <w:lang w:val="de-DE"/>
                              </w:rPr>
                            </w:pPr>
                            <w:r w:rsidRPr="00335C7B">
                              <w:rPr>
                                <w:sz w:val="18"/>
                                <w:lang w:val="de-DE"/>
                              </w:rPr>
                              <w:t xml:space="preserve">  -3.63020300865E-01  -1.64999997616E+00  Q_67_13     </w:t>
                            </w:r>
                          </w:p>
                          <w:p w:rsidR="008C11C2" w:rsidRPr="00335C7B" w:rsidRDefault="008C11C2" w:rsidP="00335C7B">
                            <w:pPr>
                              <w:rPr>
                                <w:sz w:val="18"/>
                                <w:lang w:val="de-DE"/>
                              </w:rPr>
                            </w:pPr>
                            <w:r w:rsidRPr="00335C7B">
                              <w:rPr>
                                <w:sz w:val="18"/>
                                <w:lang w:val="de-DE"/>
                              </w:rPr>
                              <w:t xml:space="preserve">  -5.92327177525E-01  -1.91999995708E+00  Q_67_14     </w:t>
                            </w:r>
                          </w:p>
                          <w:p w:rsidR="008C11C2" w:rsidRPr="00335C7B" w:rsidRDefault="008C11C2" w:rsidP="00335C7B">
                            <w:pPr>
                              <w:rPr>
                                <w:sz w:val="18"/>
                                <w:lang w:val="de-DE"/>
                              </w:rPr>
                            </w:pPr>
                            <w:r w:rsidRPr="00335C7B">
                              <w:rPr>
                                <w:sz w:val="18"/>
                                <w:lang w:val="de-DE"/>
                              </w:rPr>
                              <w:t xml:space="preserve">  -4.25258636475E-01  -2.07999992371E+00  Q_67_15     </w:t>
                            </w:r>
                          </w:p>
                          <w:p w:rsidR="008C11C2" w:rsidRPr="00335C7B" w:rsidRDefault="008C11C2" w:rsidP="00335C7B">
                            <w:pPr>
                              <w:rPr>
                                <w:sz w:val="18"/>
                                <w:lang w:val="de-DE"/>
                              </w:rPr>
                            </w:pPr>
                            <w:r w:rsidRPr="00335C7B">
                              <w:rPr>
                                <w:sz w:val="18"/>
                                <w:lang w:val="de-DE"/>
                              </w:rPr>
                              <w:t xml:space="preserve">  -2.04987779260E-01  -2.17000007629E+00  Q_67_16     </w:t>
                            </w:r>
                          </w:p>
                          <w:p w:rsidR="008C11C2" w:rsidRPr="00335C7B" w:rsidRDefault="008C11C2" w:rsidP="00335C7B">
                            <w:pPr>
                              <w:rPr>
                                <w:sz w:val="18"/>
                                <w:lang w:val="de-DE"/>
                              </w:rPr>
                            </w:pPr>
                            <w:r w:rsidRPr="00335C7B">
                              <w:rPr>
                                <w:sz w:val="18"/>
                                <w:lang w:val="de-DE"/>
                              </w:rPr>
                              <w:t xml:space="preserve">   5.96115887165E-01  -1.89999997616E+00  Q_67_17     </w:t>
                            </w:r>
                          </w:p>
                          <w:p w:rsidR="008C11C2" w:rsidRPr="00335C7B" w:rsidRDefault="008C11C2" w:rsidP="00335C7B">
                            <w:pPr>
                              <w:rPr>
                                <w:sz w:val="18"/>
                                <w:lang w:val="de-DE"/>
                              </w:rPr>
                            </w:pPr>
                            <w:r w:rsidRPr="00335C7B">
                              <w:rPr>
                                <w:sz w:val="18"/>
                                <w:lang w:val="de-DE"/>
                              </w:rPr>
                              <w:t xml:space="preserve">   1.27452778816E+00  -1.16999995708E+00  Q_67_18     </w:t>
                            </w:r>
                          </w:p>
                          <w:p w:rsidR="008C11C2" w:rsidRPr="00335C7B" w:rsidRDefault="008C11C2" w:rsidP="00335C7B">
                            <w:pPr>
                              <w:rPr>
                                <w:sz w:val="18"/>
                                <w:lang w:val="de-DE"/>
                              </w:rPr>
                            </w:pPr>
                            <w:r w:rsidRPr="00335C7B">
                              <w:rPr>
                                <w:sz w:val="18"/>
                                <w:lang w:val="de-DE"/>
                              </w:rPr>
                              <w:t xml:space="preserve">   2.87134146690E+00   9.20000016689E-01  Q_67_19     </w:t>
                            </w:r>
                          </w:p>
                          <w:p w:rsidR="008C11C2" w:rsidRPr="00335C7B" w:rsidRDefault="008C11C2" w:rsidP="00335C7B">
                            <w:pPr>
                              <w:rPr>
                                <w:sz w:val="18"/>
                                <w:lang w:val="de-DE"/>
                              </w:rPr>
                            </w:pPr>
                            <w:r w:rsidRPr="00335C7B">
                              <w:rPr>
                                <w:sz w:val="18"/>
                                <w:lang w:val="de-DE"/>
                              </w:rPr>
                              <w:t xml:space="preserve">   3.86391472816E+00   1.12000000477E+00  Q_67_20     </w:t>
                            </w:r>
                          </w:p>
                          <w:p w:rsidR="008C11C2" w:rsidRPr="00335C7B" w:rsidRDefault="008C11C2" w:rsidP="00335C7B">
                            <w:pPr>
                              <w:rPr>
                                <w:sz w:val="18"/>
                                <w:lang w:val="de-DE"/>
                              </w:rPr>
                            </w:pPr>
                            <w:r w:rsidRPr="00335C7B">
                              <w:rPr>
                                <w:sz w:val="18"/>
                                <w:lang w:val="de-DE"/>
                              </w:rPr>
                              <w:t xml:space="preserve">   2.46542000771E+00  -3.19999992847E-01  Q_67_21     </w:t>
                            </w:r>
                          </w:p>
                          <w:p w:rsidR="008C11C2" w:rsidRPr="00335C7B" w:rsidRDefault="008C11C2" w:rsidP="00335C7B">
                            <w:pPr>
                              <w:rPr>
                                <w:sz w:val="18"/>
                                <w:lang w:val="de-DE"/>
                              </w:rPr>
                            </w:pPr>
                            <w:r w:rsidRPr="00335C7B">
                              <w:rPr>
                                <w:sz w:val="18"/>
                                <w:lang w:val="de-DE"/>
                              </w:rPr>
                              <w:t xml:space="preserve">   1.39589834213E+00  -2.30000004172E-01  Q_67_22     </w:t>
                            </w:r>
                          </w:p>
                          <w:p w:rsidR="008C11C2" w:rsidRPr="00335C7B" w:rsidRDefault="008C11C2" w:rsidP="00335C7B">
                            <w:pPr>
                              <w:rPr>
                                <w:sz w:val="18"/>
                                <w:lang w:val="de-DE"/>
                              </w:rPr>
                            </w:pPr>
                            <w:r w:rsidRPr="00335C7B">
                              <w:rPr>
                                <w:sz w:val="18"/>
                                <w:lang w:val="de-DE"/>
                              </w:rPr>
                              <w:t xml:space="preserve">   1.06780230999E+00  -1.34000003338E+00  Q_67_23     </w:t>
                            </w:r>
                          </w:p>
                          <w:p w:rsidR="008C11C2" w:rsidRPr="00335C7B" w:rsidRDefault="008C11C2" w:rsidP="00335C7B">
                            <w:pPr>
                              <w:rPr>
                                <w:sz w:val="18"/>
                                <w:lang w:val="de-DE"/>
                              </w:rPr>
                            </w:pPr>
                            <w:r w:rsidRPr="00335C7B">
                              <w:rPr>
                                <w:sz w:val="18"/>
                                <w:lang w:val="de-DE"/>
                              </w:rPr>
                              <w:t xml:space="preserve">   1.07325382531E-01  -1.44000005722E+00  Q_67_24     </w:t>
                            </w:r>
                          </w:p>
                          <w:p w:rsidR="008C11C2" w:rsidRPr="00335C7B" w:rsidRDefault="008C11C2" w:rsidP="00335C7B">
                            <w:pPr>
                              <w:rPr>
                                <w:sz w:val="18"/>
                                <w:lang w:val="de-DE"/>
                              </w:rPr>
                            </w:pPr>
                            <w:r w:rsidRPr="00335C7B">
                              <w:rPr>
                                <w:sz w:val="18"/>
                                <w:lang w:val="de-DE"/>
                              </w:rPr>
                              <w:t xml:space="preserve">  -1.76362082362E-01  -2.02999997139E+00  Q_67_25     </w:t>
                            </w:r>
                          </w:p>
                          <w:p w:rsidR="008C11C2" w:rsidRPr="00335C7B" w:rsidRDefault="008C11C2" w:rsidP="00335C7B">
                            <w:pPr>
                              <w:rPr>
                                <w:sz w:val="18"/>
                                <w:lang w:val="de-DE"/>
                              </w:rPr>
                            </w:pPr>
                            <w:r w:rsidRPr="00335C7B">
                              <w:rPr>
                                <w:sz w:val="18"/>
                                <w:lang w:val="de-DE"/>
                              </w:rPr>
                              <w:t xml:space="preserve">  -3.56063365936E-01  -2.49000000954E+00  Q_67_26     </w:t>
                            </w:r>
                          </w:p>
                          <w:p w:rsidR="008C11C2" w:rsidRPr="00335C7B" w:rsidRDefault="008C11C2" w:rsidP="00335C7B">
                            <w:pPr>
                              <w:rPr>
                                <w:sz w:val="18"/>
                                <w:lang w:val="de-DE"/>
                              </w:rPr>
                            </w:pPr>
                            <w:r w:rsidRPr="00335C7B">
                              <w:rPr>
                                <w:sz w:val="18"/>
                                <w:lang w:val="de-DE"/>
                              </w:rPr>
                              <w:t xml:space="preserve">  -2.56802260876E-01  -2.67000007629E+00  Q_67_27     </w:t>
                            </w:r>
                          </w:p>
                          <w:p w:rsidR="008C11C2" w:rsidRPr="00335C7B" w:rsidRDefault="008C11C2" w:rsidP="00335C7B">
                            <w:pPr>
                              <w:rPr>
                                <w:sz w:val="18"/>
                                <w:lang w:val="de-DE"/>
                              </w:rPr>
                            </w:pPr>
                            <w:r w:rsidRPr="00335C7B">
                              <w:rPr>
                                <w:sz w:val="18"/>
                                <w:lang w:val="de-DE"/>
                              </w:rPr>
                              <w:t xml:space="preserve">   3.15741658211E-01  -3.02999997139E+00  Q_67_28     </w:t>
                            </w:r>
                          </w:p>
                          <w:p w:rsidR="008C11C2" w:rsidRPr="00335C7B" w:rsidRDefault="008C11C2" w:rsidP="00335C7B">
                            <w:pPr>
                              <w:rPr>
                                <w:sz w:val="18"/>
                                <w:lang w:val="de-DE"/>
                              </w:rPr>
                            </w:pPr>
                            <w:r w:rsidRPr="00335C7B">
                              <w:rPr>
                                <w:sz w:val="18"/>
                                <w:lang w:val="de-DE"/>
                              </w:rPr>
                              <w:t xml:space="preserve">   6.18528090417E-02  -2.26999998093E+00  Q_67_29     </w:t>
                            </w:r>
                          </w:p>
                          <w:p w:rsidR="008C11C2" w:rsidRPr="00335C7B" w:rsidRDefault="008C11C2" w:rsidP="00335C7B">
                            <w:pPr>
                              <w:rPr>
                                <w:sz w:val="18"/>
                                <w:lang w:val="de-DE"/>
                              </w:rPr>
                            </w:pPr>
                            <w:r w:rsidRPr="00335C7B">
                              <w:rPr>
                                <w:sz w:val="18"/>
                                <w:lang w:val="de-DE"/>
                              </w:rPr>
                              <w:t xml:space="preserve">   7.57592320442E-02  -1.34000003338E+00  Q_67_30     </w:t>
                            </w:r>
                          </w:p>
                          <w:p w:rsidR="008C11C2" w:rsidRPr="00335C7B" w:rsidRDefault="008C11C2" w:rsidP="00335C7B">
                            <w:pPr>
                              <w:rPr>
                                <w:sz w:val="18"/>
                                <w:lang w:val="de-DE"/>
                              </w:rPr>
                            </w:pPr>
                            <w:r w:rsidRPr="00335C7B">
                              <w:rPr>
                                <w:sz w:val="18"/>
                                <w:lang w:val="de-DE"/>
                              </w:rPr>
                              <w:t xml:space="preserve">   2.87854671478E+00   9.70000028610E-01  Q_67_31     </w:t>
                            </w:r>
                          </w:p>
                          <w:p w:rsidR="008C11C2" w:rsidRPr="00335C7B" w:rsidRDefault="008C11C2" w:rsidP="00335C7B">
                            <w:pPr>
                              <w:rPr>
                                <w:sz w:val="18"/>
                                <w:lang w:val="de-DE"/>
                              </w:rPr>
                            </w:pPr>
                            <w:r w:rsidRPr="00335C7B">
                              <w:rPr>
                                <w:sz w:val="18"/>
                                <w:lang w:val="de-DE"/>
                              </w:rPr>
                              <w:t xml:space="preserve">   2.84454083443E+00   1.26999998093E+00  Q_67_32     </w:t>
                            </w:r>
                          </w:p>
                          <w:p w:rsidR="008C11C2" w:rsidRPr="00335C7B" w:rsidRDefault="008C11C2" w:rsidP="00335C7B">
                            <w:pPr>
                              <w:rPr>
                                <w:sz w:val="18"/>
                                <w:lang w:val="de-DE"/>
                              </w:rPr>
                            </w:pPr>
                            <w:r w:rsidRPr="00335C7B">
                              <w:rPr>
                                <w:sz w:val="18"/>
                                <w:lang w:val="de-DE"/>
                              </w:rPr>
                              <w:t xml:space="preserve">   2.36055421829E+00   1.05999994278E+00  Q_67_33     </w:t>
                            </w:r>
                          </w:p>
                          <w:p w:rsidR="008C11C2" w:rsidRPr="00335C7B" w:rsidRDefault="008C11C2" w:rsidP="00335C7B">
                            <w:pPr>
                              <w:rPr>
                                <w:sz w:val="18"/>
                                <w:lang w:val="de-DE"/>
                              </w:rPr>
                            </w:pPr>
                            <w:r w:rsidRPr="00335C7B">
                              <w:rPr>
                                <w:sz w:val="18"/>
                                <w:lang w:val="de-DE"/>
                              </w:rPr>
                              <w:t xml:space="preserve">   1.99595332146E+00   3.70000004768E-01  Q_67_34     </w:t>
                            </w:r>
                          </w:p>
                          <w:p w:rsidR="008C11C2" w:rsidRPr="00335C7B" w:rsidRDefault="008C11C2" w:rsidP="00335C7B">
                            <w:pPr>
                              <w:rPr>
                                <w:sz w:val="18"/>
                                <w:lang w:val="de-DE"/>
                              </w:rPr>
                            </w:pPr>
                            <w:r w:rsidRPr="00335C7B">
                              <w:rPr>
                                <w:sz w:val="18"/>
                                <w:lang w:val="de-DE"/>
                              </w:rPr>
                              <w:t xml:space="preserve">   4.70962643623E-01  -1.35000002384E+00  Q_67_35     </w:t>
                            </w:r>
                          </w:p>
                          <w:p w:rsidR="008C11C2" w:rsidRPr="00335C7B" w:rsidRDefault="008C11C2" w:rsidP="00335C7B">
                            <w:pPr>
                              <w:rPr>
                                <w:sz w:val="18"/>
                                <w:lang w:val="de-DE"/>
                              </w:rPr>
                            </w:pPr>
                            <w:r w:rsidRPr="00335C7B">
                              <w:rPr>
                                <w:sz w:val="18"/>
                                <w:lang w:val="de-DE"/>
                              </w:rPr>
                              <w:t xml:space="preserve">  -5.33858984709E-02  -2.00999999046E+00  Q_67_36     </w:t>
                            </w:r>
                          </w:p>
                          <w:p w:rsidR="008C11C2" w:rsidRPr="00335C7B" w:rsidRDefault="008C11C2" w:rsidP="00335C7B">
                            <w:pPr>
                              <w:rPr>
                                <w:sz w:val="18"/>
                                <w:lang w:val="de-DE"/>
                              </w:rPr>
                            </w:pPr>
                            <w:r w:rsidRPr="00335C7B">
                              <w:rPr>
                                <w:sz w:val="18"/>
                                <w:lang w:val="de-DE"/>
                              </w:rPr>
                              <w:t xml:space="preserve">   2.12374258041E+00   2.53999996185E+00  Q_23_1      </w:t>
                            </w:r>
                          </w:p>
                          <w:p w:rsidR="008C11C2" w:rsidRPr="00335C7B" w:rsidRDefault="008C11C2" w:rsidP="00335C7B">
                            <w:pPr>
                              <w:rPr>
                                <w:sz w:val="18"/>
                                <w:lang w:val="de-DE"/>
                              </w:rPr>
                            </w:pPr>
                            <w:r w:rsidRPr="00335C7B">
                              <w:rPr>
                                <w:sz w:val="18"/>
                                <w:lang w:val="de-DE"/>
                              </w:rPr>
                              <w:t xml:space="preserve">   2.08834838867E+00   2.55999994278E+00  Q_23_2      </w:t>
                            </w:r>
                          </w:p>
                          <w:p w:rsidR="008C11C2" w:rsidRPr="00335C7B" w:rsidRDefault="008C11C2" w:rsidP="00335C7B">
                            <w:pPr>
                              <w:rPr>
                                <w:sz w:val="18"/>
                                <w:lang w:val="de-DE"/>
                              </w:rPr>
                            </w:pPr>
                            <w:r w:rsidRPr="00335C7B">
                              <w:rPr>
                                <w:sz w:val="18"/>
                                <w:lang w:val="de-DE"/>
                              </w:rPr>
                              <w:t xml:space="preserve">   2.16136908531E+00   2.31999993324E+00  Q_23_3      </w:t>
                            </w:r>
                          </w:p>
                          <w:p w:rsidR="008C11C2" w:rsidRPr="00335C7B" w:rsidRDefault="008C11C2" w:rsidP="00335C7B">
                            <w:pPr>
                              <w:rPr>
                                <w:sz w:val="18"/>
                                <w:lang w:val="de-DE"/>
                              </w:rPr>
                            </w:pPr>
                            <w:r w:rsidRPr="00335C7B">
                              <w:rPr>
                                <w:sz w:val="18"/>
                                <w:lang w:val="de-DE"/>
                              </w:rPr>
                              <w:t xml:space="preserve">   2.19688081741E+00   2.60999989510E+00  Q_23_4      </w:t>
                            </w:r>
                          </w:p>
                          <w:p w:rsidR="008C11C2" w:rsidRPr="00335C7B" w:rsidRDefault="008C11C2" w:rsidP="00335C7B">
                            <w:pPr>
                              <w:rPr>
                                <w:sz w:val="18"/>
                                <w:lang w:val="de-DE"/>
                              </w:rPr>
                            </w:pPr>
                            <w:r w:rsidRPr="00335C7B">
                              <w:rPr>
                                <w:sz w:val="18"/>
                                <w:lang w:val="de-DE"/>
                              </w:rPr>
                              <w:t xml:space="preserve">   2.31878995895E+00   2.43000006676E+00  Q_23_5      </w:t>
                            </w:r>
                          </w:p>
                          <w:p w:rsidR="008C11C2" w:rsidRPr="00335C7B" w:rsidRDefault="008C11C2" w:rsidP="00335C7B">
                            <w:pPr>
                              <w:rPr>
                                <w:sz w:val="18"/>
                                <w:lang w:val="de-DE"/>
                              </w:rPr>
                            </w:pPr>
                            <w:r w:rsidRPr="00335C7B">
                              <w:rPr>
                                <w:sz w:val="18"/>
                                <w:lang w:val="de-DE"/>
                              </w:rPr>
                              <w:t xml:space="preserve">   3.47222256660E+00   3.56999993324E+00  Q_23_6      </w:t>
                            </w:r>
                          </w:p>
                          <w:p w:rsidR="008C11C2" w:rsidRPr="00335C7B" w:rsidRDefault="008C11C2" w:rsidP="00335C7B">
                            <w:pPr>
                              <w:rPr>
                                <w:sz w:val="18"/>
                                <w:lang w:val="de-DE"/>
                              </w:rPr>
                            </w:pPr>
                            <w:r w:rsidRPr="00335C7B">
                              <w:rPr>
                                <w:sz w:val="18"/>
                                <w:lang w:val="de-DE"/>
                              </w:rPr>
                              <w:t xml:space="preserve">   5.83746767044E+00   4.57999992371E+00  Q_23_7      </w:t>
                            </w:r>
                          </w:p>
                          <w:p w:rsidR="008C11C2" w:rsidRPr="00335C7B" w:rsidRDefault="008C11C2" w:rsidP="00335C7B">
                            <w:pPr>
                              <w:rPr>
                                <w:sz w:val="18"/>
                                <w:lang w:val="de-DE"/>
                              </w:rPr>
                            </w:pPr>
                            <w:r w:rsidRPr="00335C7B">
                              <w:rPr>
                                <w:sz w:val="18"/>
                                <w:lang w:val="de-DE"/>
                              </w:rPr>
                              <w:t xml:space="preserve">   6.64333629608E+00   5.98000001907E+00  Q_23_8      </w:t>
                            </w:r>
                          </w:p>
                          <w:p w:rsidR="008C11C2" w:rsidRPr="00335C7B" w:rsidRDefault="008C11C2" w:rsidP="00335C7B">
                            <w:pPr>
                              <w:rPr>
                                <w:sz w:val="18"/>
                                <w:lang w:val="de-DE"/>
                              </w:rPr>
                            </w:pPr>
                            <w:r w:rsidRPr="00335C7B">
                              <w:rPr>
                                <w:sz w:val="18"/>
                                <w:lang w:val="de-DE"/>
                              </w:rPr>
                              <w:t xml:space="preserve">   4.97108173370E+00   5.82000017166E+00  Q_23_9      </w:t>
                            </w:r>
                          </w:p>
                          <w:p w:rsidR="008C11C2" w:rsidRPr="00335C7B" w:rsidRDefault="008C11C2" w:rsidP="00335C7B">
                            <w:pPr>
                              <w:rPr>
                                <w:sz w:val="18"/>
                                <w:lang w:val="de-DE"/>
                              </w:rPr>
                            </w:pPr>
                            <w:r w:rsidRPr="00335C7B">
                              <w:rPr>
                                <w:sz w:val="18"/>
                                <w:lang w:val="de-DE"/>
                              </w:rPr>
                              <w:t xml:space="preserve">   3.70424723625E+00   4.26999998093E+00  Q_23_10     </w:t>
                            </w:r>
                          </w:p>
                          <w:p w:rsidR="008C11C2" w:rsidRPr="00335C7B" w:rsidRDefault="008C11C2" w:rsidP="00335C7B">
                            <w:pPr>
                              <w:rPr>
                                <w:sz w:val="18"/>
                                <w:lang w:val="de-DE"/>
                              </w:rPr>
                            </w:pPr>
                            <w:r w:rsidRPr="00335C7B">
                              <w:rPr>
                                <w:sz w:val="18"/>
                                <w:lang w:val="de-DE"/>
                              </w:rPr>
                              <w:t xml:space="preserve">   3.12897276878E+00   3.45000004768E+00  Q_23_11     </w:t>
                            </w:r>
                          </w:p>
                          <w:p w:rsidR="008C11C2" w:rsidRPr="00335C7B" w:rsidRDefault="008C11C2" w:rsidP="00335C7B">
                            <w:pPr>
                              <w:rPr>
                                <w:sz w:val="18"/>
                                <w:lang w:val="de-DE"/>
                              </w:rPr>
                            </w:pPr>
                            <w:r w:rsidRPr="00335C7B">
                              <w:rPr>
                                <w:sz w:val="18"/>
                                <w:lang w:val="de-DE"/>
                              </w:rPr>
                              <w:t xml:space="preserve">   2.23058199883E+00   2.78999996185E+00  Q_23_12     </w:t>
                            </w:r>
                          </w:p>
                          <w:p w:rsidR="008C11C2" w:rsidRPr="00335C7B" w:rsidRDefault="008C11C2" w:rsidP="00335C7B">
                            <w:pPr>
                              <w:rPr>
                                <w:sz w:val="18"/>
                                <w:lang w:val="de-DE"/>
                              </w:rPr>
                            </w:pPr>
                            <w:r w:rsidRPr="00335C7B">
                              <w:rPr>
                                <w:sz w:val="18"/>
                                <w:lang w:val="de-DE"/>
                              </w:rPr>
                              <w:t xml:space="preserve">   1.79800486565E+00   2.50999999046E+00  Q_23_13     </w:t>
                            </w:r>
                          </w:p>
                          <w:p w:rsidR="008C11C2" w:rsidRPr="00335C7B" w:rsidRDefault="008C11C2" w:rsidP="00335C7B">
                            <w:pPr>
                              <w:rPr>
                                <w:sz w:val="18"/>
                                <w:lang w:val="de-DE"/>
                              </w:rPr>
                            </w:pPr>
                            <w:r w:rsidRPr="00335C7B">
                              <w:rPr>
                                <w:sz w:val="18"/>
                                <w:lang w:val="de-DE"/>
                              </w:rPr>
                              <w:t xml:space="preserve">   1.58229720592E+00   2.24000000954E+00  Q_23_14     </w:t>
                            </w:r>
                          </w:p>
                          <w:p w:rsidR="008C11C2" w:rsidRPr="00335C7B" w:rsidRDefault="008C11C2" w:rsidP="00335C7B">
                            <w:pPr>
                              <w:rPr>
                                <w:sz w:val="18"/>
                                <w:lang w:val="de-DE"/>
                              </w:rPr>
                            </w:pPr>
                            <w:r w:rsidRPr="00335C7B">
                              <w:rPr>
                                <w:sz w:val="18"/>
                                <w:lang w:val="de-DE"/>
                              </w:rPr>
                              <w:t xml:space="preserve">   1.80007255077E+00   2.05999994278E+00  Q_23_15     </w:t>
                            </w:r>
                          </w:p>
                          <w:p w:rsidR="008C11C2" w:rsidRPr="00335C7B" w:rsidRDefault="008C11C2" w:rsidP="00335C7B">
                            <w:pPr>
                              <w:rPr>
                                <w:sz w:val="18"/>
                                <w:lang w:val="de-DE"/>
                              </w:rPr>
                            </w:pPr>
                            <w:r w:rsidRPr="00335C7B">
                              <w:rPr>
                                <w:sz w:val="18"/>
                                <w:lang w:val="de-DE"/>
                              </w:rPr>
                              <w:t xml:space="preserve">   2.06475806236E+00   1.90999996662E+00  Q_23_16     </w:t>
                            </w:r>
                          </w:p>
                          <w:p w:rsidR="008C11C2" w:rsidRPr="00335C7B" w:rsidRDefault="008C11C2" w:rsidP="00335C7B">
                            <w:pPr>
                              <w:rPr>
                                <w:sz w:val="18"/>
                                <w:lang w:val="de-DE"/>
                              </w:rPr>
                            </w:pPr>
                            <w:r w:rsidRPr="00335C7B">
                              <w:rPr>
                                <w:sz w:val="18"/>
                                <w:lang w:val="de-DE"/>
                              </w:rPr>
                              <w:t xml:space="preserve">   2.92186689377E+00   2.18000006676E+00  Q_23_17     </w:t>
                            </w:r>
                          </w:p>
                          <w:p w:rsidR="008C11C2" w:rsidRPr="00335C7B" w:rsidRDefault="008C11C2" w:rsidP="00335C7B">
                            <w:pPr>
                              <w:rPr>
                                <w:sz w:val="18"/>
                                <w:lang w:val="de-DE"/>
                              </w:rPr>
                            </w:pPr>
                            <w:r w:rsidRPr="00335C7B">
                              <w:rPr>
                                <w:sz w:val="18"/>
                                <w:lang w:val="de-DE"/>
                              </w:rPr>
                              <w:t xml:space="preserve">   3.66516041756E+00   2.90000009537E+00  Q_23_18     </w:t>
                            </w:r>
                          </w:p>
                          <w:p w:rsidR="008C11C2" w:rsidRPr="00335C7B" w:rsidRDefault="008C11C2" w:rsidP="00335C7B">
                            <w:pPr>
                              <w:rPr>
                                <w:sz w:val="18"/>
                                <w:lang w:val="de-DE"/>
                              </w:rPr>
                            </w:pPr>
                            <w:r w:rsidRPr="00335C7B">
                              <w:rPr>
                                <w:sz w:val="18"/>
                                <w:lang w:val="de-DE"/>
                              </w:rPr>
                              <w:t xml:space="preserve">   5.48056888580E+00   5.01999998093E+00  Q_23_19     </w:t>
                            </w:r>
                          </w:p>
                          <w:p w:rsidR="008C11C2" w:rsidRPr="00335C7B" w:rsidRDefault="008C11C2" w:rsidP="00335C7B">
                            <w:pPr>
                              <w:rPr>
                                <w:sz w:val="18"/>
                                <w:lang w:val="de-DE"/>
                              </w:rPr>
                            </w:pPr>
                            <w:r w:rsidRPr="00335C7B">
                              <w:rPr>
                                <w:sz w:val="18"/>
                                <w:lang w:val="de-DE"/>
                              </w:rPr>
                              <w:t xml:space="preserve">   6.50867128372E+00   5.17000007629E+00  Q_23_20     </w:t>
                            </w:r>
                          </w:p>
                          <w:p w:rsidR="008C11C2" w:rsidRPr="00335C7B" w:rsidRDefault="008C11C2" w:rsidP="00335C7B">
                            <w:pPr>
                              <w:rPr>
                                <w:sz w:val="18"/>
                                <w:lang w:val="de-DE"/>
                              </w:rPr>
                            </w:pPr>
                            <w:r w:rsidRPr="00335C7B">
                              <w:rPr>
                                <w:sz w:val="18"/>
                                <w:lang w:val="de-DE"/>
                              </w:rPr>
                              <w:t xml:space="preserve">   4.75792264938E+00   3.66000008583E+00  Q_23_21     </w:t>
                            </w:r>
                          </w:p>
                          <w:p w:rsidR="008C11C2" w:rsidRPr="00335C7B" w:rsidRDefault="008C11C2" w:rsidP="00335C7B">
                            <w:pPr>
                              <w:rPr>
                                <w:sz w:val="18"/>
                                <w:lang w:val="de-DE"/>
                              </w:rPr>
                            </w:pPr>
                            <w:r w:rsidRPr="00335C7B">
                              <w:rPr>
                                <w:sz w:val="18"/>
                                <w:lang w:val="de-DE"/>
                              </w:rPr>
                              <w:t xml:space="preserve">   3.63983583450E+00   3.72000002861E+00  Q_23_22     </w:t>
                            </w:r>
                          </w:p>
                          <w:p w:rsidR="008C11C2" w:rsidRPr="00335C7B" w:rsidRDefault="008C11C2" w:rsidP="00335C7B">
                            <w:pPr>
                              <w:rPr>
                                <w:sz w:val="18"/>
                                <w:lang w:val="de-DE"/>
                              </w:rPr>
                            </w:pPr>
                            <w:r w:rsidRPr="00335C7B">
                              <w:rPr>
                                <w:sz w:val="18"/>
                                <w:lang w:val="de-DE"/>
                              </w:rPr>
                              <w:t xml:space="preserve">   3.57332324982E+00   2.51999998093E+00  Q_23_23     </w:t>
                            </w:r>
                          </w:p>
                          <w:p w:rsidR="008C11C2" w:rsidRPr="00335C7B" w:rsidRDefault="008C11C2" w:rsidP="00335C7B">
                            <w:pPr>
                              <w:rPr>
                                <w:sz w:val="18"/>
                                <w:lang w:val="de-DE"/>
                              </w:rPr>
                            </w:pPr>
                            <w:r w:rsidRPr="00335C7B">
                              <w:rPr>
                                <w:sz w:val="18"/>
                                <w:lang w:val="de-DE"/>
                              </w:rPr>
                              <w:t xml:space="preserve">   2.26784920692E+00   1.85000002384E+00  Q_23_24     </w:t>
                            </w:r>
                          </w:p>
                          <w:p w:rsidR="008C11C2" w:rsidRPr="00335C7B" w:rsidRDefault="008C11C2" w:rsidP="00335C7B">
                            <w:pPr>
                              <w:rPr>
                                <w:sz w:val="18"/>
                                <w:lang w:val="de-DE"/>
                              </w:rPr>
                            </w:pPr>
                            <w:r w:rsidRPr="00335C7B">
                              <w:rPr>
                                <w:sz w:val="18"/>
                                <w:lang w:val="de-DE"/>
                              </w:rPr>
                              <w:t xml:space="preserve">   1.97621536255E+00   1.61000001431E+00  Q_23_25     </w:t>
                            </w:r>
                          </w:p>
                          <w:p w:rsidR="008C11C2" w:rsidRPr="00335C7B" w:rsidRDefault="008C11C2" w:rsidP="00335C7B">
                            <w:pPr>
                              <w:rPr>
                                <w:sz w:val="18"/>
                                <w:lang w:val="de-DE"/>
                              </w:rPr>
                            </w:pPr>
                            <w:r w:rsidRPr="00335C7B">
                              <w:rPr>
                                <w:sz w:val="18"/>
                                <w:lang w:val="de-DE"/>
                              </w:rPr>
                              <w:t xml:space="preserve">   1.80975949764E+00   1.59000003338E+00  Q_23_26     </w:t>
                            </w:r>
                          </w:p>
                          <w:p w:rsidR="008C11C2" w:rsidRPr="00335C7B" w:rsidRDefault="008C11C2" w:rsidP="00335C7B">
                            <w:pPr>
                              <w:rPr>
                                <w:sz w:val="18"/>
                                <w:lang w:val="de-DE"/>
                              </w:rPr>
                            </w:pPr>
                            <w:r w:rsidRPr="00335C7B">
                              <w:rPr>
                                <w:sz w:val="18"/>
                                <w:lang w:val="de-DE"/>
                              </w:rPr>
                              <w:t xml:space="preserve">   1.98415780067E+00   1.51999998093E+00  Q_23_27     </w:t>
                            </w:r>
                          </w:p>
                          <w:p w:rsidR="008C11C2" w:rsidRPr="00335C7B" w:rsidRDefault="008C11C2" w:rsidP="00335C7B">
                            <w:pPr>
                              <w:rPr>
                                <w:sz w:val="18"/>
                                <w:lang w:val="de-DE"/>
                              </w:rPr>
                            </w:pPr>
                            <w:r w:rsidRPr="00335C7B">
                              <w:rPr>
                                <w:sz w:val="18"/>
                                <w:lang w:val="de-DE"/>
                              </w:rPr>
                              <w:t xml:space="preserve">   2.63378381729E+00   1.22000002861E+00  Q_23_28     </w:t>
                            </w:r>
                          </w:p>
                          <w:p w:rsidR="008C11C2" w:rsidRPr="00335C7B" w:rsidRDefault="008C11C2" w:rsidP="00335C7B">
                            <w:pPr>
                              <w:rPr>
                                <w:sz w:val="18"/>
                                <w:lang w:val="de-DE"/>
                              </w:rPr>
                            </w:pPr>
                            <w:r w:rsidRPr="00335C7B">
                              <w:rPr>
                                <w:sz w:val="18"/>
                                <w:lang w:val="de-DE"/>
                              </w:rPr>
                              <w:t xml:space="preserve">   2.30690765381E+00   1.85000002384E+00  Q_23_29     </w:t>
                            </w:r>
                          </w:p>
                          <w:p w:rsidR="008C11C2" w:rsidRPr="00335C7B" w:rsidRDefault="008C11C2" w:rsidP="00335C7B">
                            <w:pPr>
                              <w:rPr>
                                <w:sz w:val="18"/>
                                <w:lang w:val="de-DE"/>
                              </w:rPr>
                            </w:pPr>
                            <w:r w:rsidRPr="00335C7B">
                              <w:rPr>
                                <w:sz w:val="18"/>
                                <w:lang w:val="de-DE"/>
                              </w:rPr>
                              <w:t xml:space="preserve">   2.36222958565E+00   2.56999993324E+00  Q_23_30     </w:t>
                            </w:r>
                          </w:p>
                          <w:p w:rsidR="008C11C2" w:rsidRPr="00335C7B" w:rsidRDefault="008C11C2" w:rsidP="00335C7B">
                            <w:pPr>
                              <w:rPr>
                                <w:sz w:val="18"/>
                                <w:lang w:val="de-DE"/>
                              </w:rPr>
                            </w:pPr>
                            <w:r w:rsidRPr="00335C7B">
                              <w:rPr>
                                <w:sz w:val="18"/>
                                <w:lang w:val="de-DE"/>
                              </w:rPr>
                              <w:t xml:space="preserve">   5.66590452194E+00   4.25000000000E+00  Q_23_31     </w:t>
                            </w:r>
                          </w:p>
                          <w:p w:rsidR="008C11C2" w:rsidRPr="00335C7B" w:rsidRDefault="008C11C2" w:rsidP="00335C7B">
                            <w:pPr>
                              <w:rPr>
                                <w:sz w:val="18"/>
                                <w:lang w:val="de-DE"/>
                              </w:rPr>
                            </w:pPr>
                            <w:r w:rsidRPr="00335C7B">
                              <w:rPr>
                                <w:sz w:val="18"/>
                                <w:lang w:val="de-DE"/>
                              </w:rPr>
                              <w:t xml:space="preserve">   5.42617321014E+00   4.53999996185E+00  Q_23_32     </w:t>
                            </w:r>
                          </w:p>
                          <w:p w:rsidR="008C11C2" w:rsidRPr="00335C7B" w:rsidRDefault="008C11C2" w:rsidP="00335C7B">
                            <w:pPr>
                              <w:rPr>
                                <w:sz w:val="18"/>
                                <w:lang w:val="de-DE"/>
                              </w:rPr>
                            </w:pPr>
                            <w:r w:rsidRPr="00335C7B">
                              <w:rPr>
                                <w:sz w:val="18"/>
                                <w:lang w:val="de-DE"/>
                              </w:rPr>
                              <w:t xml:space="preserve">   4.78538846970E+00   4.13000011444E+00  Q_23_33     </w:t>
                            </w:r>
                          </w:p>
                          <w:p w:rsidR="008C11C2" w:rsidRPr="00335C7B" w:rsidRDefault="008C11C2" w:rsidP="00335C7B">
                            <w:pPr>
                              <w:rPr>
                                <w:sz w:val="18"/>
                                <w:lang w:val="de-DE"/>
                              </w:rPr>
                            </w:pPr>
                            <w:r w:rsidRPr="00335C7B">
                              <w:rPr>
                                <w:sz w:val="18"/>
                                <w:lang w:val="de-DE"/>
                              </w:rPr>
                              <w:t xml:space="preserve">   4.37188577652E+00   3.39000010490E+00  Q_23_34     </w:t>
                            </w:r>
                          </w:p>
                          <w:p w:rsidR="008C11C2" w:rsidRPr="00335C7B" w:rsidRDefault="008C11C2" w:rsidP="00335C7B">
                            <w:pPr>
                              <w:rPr>
                                <w:sz w:val="18"/>
                                <w:lang w:val="de-DE"/>
                              </w:rPr>
                            </w:pPr>
                            <w:r w:rsidRPr="00335C7B">
                              <w:rPr>
                                <w:sz w:val="18"/>
                                <w:lang w:val="de-DE"/>
                              </w:rPr>
                              <w:t xml:space="preserve">   2.62748479843E+00   2.04999995232E+00  Q_23_35     </w:t>
                            </w:r>
                          </w:p>
                          <w:p w:rsidR="008C11C2" w:rsidRPr="00335C7B" w:rsidRDefault="008C11C2" w:rsidP="00335C7B">
                            <w:pPr>
                              <w:rPr>
                                <w:sz w:val="18"/>
                                <w:lang w:val="de-DE"/>
                              </w:rPr>
                            </w:pPr>
                            <w:r w:rsidRPr="00335C7B">
                              <w:rPr>
                                <w:sz w:val="18"/>
                                <w:lang w:val="de-DE"/>
                              </w:rPr>
                              <w:t xml:space="preserve">   2.10308241844E+00   1.48000001907E+00  Q_23_36     </w:t>
                            </w:r>
                          </w:p>
                          <w:p w:rsidR="008C11C2" w:rsidRPr="00335C7B" w:rsidRDefault="008C11C2" w:rsidP="00335C7B">
                            <w:pPr>
                              <w:rPr>
                                <w:sz w:val="18"/>
                                <w:lang w:val="de-DE"/>
                              </w:rPr>
                            </w:pPr>
                            <w:r w:rsidRPr="00335C7B">
                              <w:rPr>
                                <w:sz w:val="18"/>
                                <w:lang w:val="de-DE"/>
                              </w:rPr>
                              <w:t xml:space="preserve">  -1.48849773407E+01  -1.38100004196E+01  P_16_1      </w:t>
                            </w:r>
                          </w:p>
                          <w:p w:rsidR="008C11C2" w:rsidRPr="00335C7B" w:rsidRDefault="008C11C2" w:rsidP="00335C7B">
                            <w:pPr>
                              <w:rPr>
                                <w:sz w:val="18"/>
                                <w:lang w:val="de-DE"/>
                              </w:rPr>
                            </w:pPr>
                            <w:r w:rsidRPr="00335C7B">
                              <w:rPr>
                                <w:sz w:val="18"/>
                                <w:lang w:val="de-DE"/>
                              </w:rPr>
                              <w:t xml:space="preserve">  -1.49480552673E+01  -1.38400001526E+01  P_16_2      </w:t>
                            </w:r>
                          </w:p>
                          <w:p w:rsidR="008C11C2" w:rsidRPr="00335C7B" w:rsidRDefault="008C11C2" w:rsidP="00335C7B">
                            <w:pPr>
                              <w:rPr>
                                <w:sz w:val="18"/>
                                <w:lang w:val="de-DE"/>
                              </w:rPr>
                            </w:pPr>
                            <w:r w:rsidRPr="00335C7B">
                              <w:rPr>
                                <w:sz w:val="18"/>
                                <w:lang w:val="de-DE"/>
                              </w:rPr>
                              <w:t xml:space="preserve">  -1.49643182755E+01  -1.38900003433E+01  P_16_3      </w:t>
                            </w:r>
                          </w:p>
                          <w:p w:rsidR="008C11C2" w:rsidRPr="00335C7B" w:rsidRDefault="008C11C2" w:rsidP="00335C7B">
                            <w:pPr>
                              <w:rPr>
                                <w:sz w:val="18"/>
                                <w:lang w:val="de-DE"/>
                              </w:rPr>
                            </w:pPr>
                            <w:r w:rsidRPr="00335C7B">
                              <w:rPr>
                                <w:sz w:val="18"/>
                                <w:lang w:val="de-DE"/>
                              </w:rPr>
                              <w:t xml:space="preserve">  -1.49450454712E+01  -1.40100002289E+01  P_16_4      </w:t>
                            </w:r>
                          </w:p>
                          <w:p w:rsidR="008C11C2" w:rsidRPr="00335C7B" w:rsidRDefault="008C11C2" w:rsidP="00335C7B">
                            <w:pPr>
                              <w:rPr>
                                <w:sz w:val="18"/>
                                <w:lang w:val="de-DE"/>
                              </w:rPr>
                            </w:pPr>
                            <w:r w:rsidRPr="00335C7B">
                              <w:rPr>
                                <w:sz w:val="18"/>
                                <w:lang w:val="de-DE"/>
                              </w:rPr>
                              <w:t xml:space="preserve">  -1.48977661133E+01  -1.41199998856E+01  P_16_5      </w:t>
                            </w:r>
                          </w:p>
                          <w:p w:rsidR="008C11C2" w:rsidRPr="00335C7B" w:rsidRDefault="008C11C2" w:rsidP="00335C7B">
                            <w:pPr>
                              <w:rPr>
                                <w:sz w:val="18"/>
                                <w:lang w:val="de-DE"/>
                              </w:rPr>
                            </w:pPr>
                            <w:r w:rsidRPr="00335C7B">
                              <w:rPr>
                                <w:sz w:val="18"/>
                                <w:lang w:val="de-DE"/>
                              </w:rPr>
                              <w:t xml:space="preserve">  -1.48300838470E+01  -1.40699996948E+01  P_16_6      </w:t>
                            </w:r>
                          </w:p>
                          <w:p w:rsidR="008C11C2" w:rsidRPr="00335C7B" w:rsidRDefault="008C11C2" w:rsidP="00335C7B">
                            <w:pPr>
                              <w:rPr>
                                <w:sz w:val="18"/>
                                <w:lang w:val="de-DE"/>
                              </w:rPr>
                            </w:pPr>
                            <w:r w:rsidRPr="00335C7B">
                              <w:rPr>
                                <w:sz w:val="18"/>
                                <w:lang w:val="de-DE"/>
                              </w:rPr>
                              <w:t xml:space="preserve">  -1.47511129379E+01  -1.41000003815E+01  P_16_7      </w:t>
                            </w:r>
                          </w:p>
                          <w:p w:rsidR="008C11C2" w:rsidRPr="00335C7B" w:rsidRDefault="008C11C2" w:rsidP="00335C7B">
                            <w:pPr>
                              <w:rPr>
                                <w:sz w:val="18"/>
                                <w:lang w:val="de-DE"/>
                              </w:rPr>
                            </w:pPr>
                            <w:r w:rsidRPr="00335C7B">
                              <w:rPr>
                                <w:sz w:val="18"/>
                                <w:lang w:val="de-DE"/>
                              </w:rPr>
                              <w:t xml:space="preserve">  -1.46337327957E+01  -1.41300001144E+01  P_16_8      </w:t>
                            </w:r>
                          </w:p>
                          <w:p w:rsidR="008C11C2" w:rsidRPr="00335C7B" w:rsidRDefault="008C11C2" w:rsidP="00335C7B">
                            <w:pPr>
                              <w:rPr>
                                <w:sz w:val="18"/>
                                <w:lang w:val="de-DE"/>
                              </w:rPr>
                            </w:pPr>
                            <w:r w:rsidRPr="00335C7B">
                              <w:rPr>
                                <w:sz w:val="18"/>
                                <w:lang w:val="de-DE"/>
                              </w:rPr>
                              <w:t xml:space="preserve">  -1.45379333496E+01  -1.42500000000E+01  P_16_9      </w:t>
                            </w:r>
                          </w:p>
                          <w:p w:rsidR="008C11C2" w:rsidRPr="00335C7B" w:rsidRDefault="008C11C2" w:rsidP="00335C7B">
                            <w:pPr>
                              <w:rPr>
                                <w:sz w:val="18"/>
                                <w:lang w:val="de-DE"/>
                              </w:rPr>
                            </w:pPr>
                            <w:r w:rsidRPr="00335C7B">
                              <w:rPr>
                                <w:sz w:val="18"/>
                                <w:lang w:val="de-DE"/>
                              </w:rPr>
                              <w:t xml:space="preserve">  -1.45164613724E+01  -1.42899999619E+01  P_16_10     </w:t>
                            </w:r>
                          </w:p>
                          <w:p w:rsidR="008C11C2" w:rsidRPr="00335C7B" w:rsidRDefault="008C11C2" w:rsidP="00335C7B">
                            <w:pPr>
                              <w:rPr>
                                <w:sz w:val="18"/>
                                <w:lang w:val="de-DE"/>
                              </w:rPr>
                            </w:pPr>
                            <w:r w:rsidRPr="00335C7B">
                              <w:rPr>
                                <w:sz w:val="18"/>
                                <w:lang w:val="de-DE"/>
                              </w:rPr>
                              <w:t xml:space="preserve">  -1.45325441360E+01  -1.43800001144E+01  P_16_11     </w:t>
                            </w:r>
                          </w:p>
                          <w:p w:rsidR="008C11C2" w:rsidRPr="00335C7B" w:rsidRDefault="008C11C2" w:rsidP="00335C7B">
                            <w:pPr>
                              <w:rPr>
                                <w:sz w:val="18"/>
                                <w:lang w:val="de-DE"/>
                              </w:rPr>
                            </w:pPr>
                            <w:r w:rsidRPr="00335C7B">
                              <w:rPr>
                                <w:sz w:val="18"/>
                                <w:lang w:val="de-DE"/>
                              </w:rPr>
                              <w:t xml:space="preserve">  -1.45712738037E+01  -1.43400001526E+01  P_16_12     </w:t>
                            </w:r>
                          </w:p>
                          <w:p w:rsidR="008C11C2" w:rsidRPr="00335C7B" w:rsidRDefault="008C11C2" w:rsidP="00335C7B">
                            <w:pPr>
                              <w:rPr>
                                <w:sz w:val="18"/>
                                <w:lang w:val="de-DE"/>
                              </w:rPr>
                            </w:pPr>
                            <w:r w:rsidRPr="00335C7B">
                              <w:rPr>
                                <w:sz w:val="18"/>
                                <w:lang w:val="de-DE"/>
                              </w:rPr>
                              <w:t xml:space="preserve">  -1.46214599609E+01  -1.44600000381E+01  P_16_13     </w:t>
                            </w:r>
                          </w:p>
                          <w:p w:rsidR="008C11C2" w:rsidRPr="00335C7B" w:rsidRDefault="008C11C2" w:rsidP="00335C7B">
                            <w:pPr>
                              <w:rPr>
                                <w:sz w:val="18"/>
                                <w:lang w:val="de-DE"/>
                              </w:rPr>
                            </w:pPr>
                            <w:r w:rsidRPr="00335C7B">
                              <w:rPr>
                                <w:sz w:val="18"/>
                                <w:lang w:val="de-DE"/>
                              </w:rPr>
                              <w:t xml:space="preserve">  -1.46688222885E+01  -1.42100000381E+01  P_16_14     </w:t>
                            </w:r>
                          </w:p>
                          <w:p w:rsidR="008C11C2" w:rsidRPr="00335C7B" w:rsidRDefault="008C11C2" w:rsidP="00335C7B">
                            <w:pPr>
                              <w:rPr>
                                <w:sz w:val="18"/>
                                <w:lang w:val="de-DE"/>
                              </w:rPr>
                            </w:pPr>
                            <w:r w:rsidRPr="00335C7B">
                              <w:rPr>
                                <w:sz w:val="18"/>
                                <w:lang w:val="de-DE"/>
                              </w:rPr>
                              <w:t xml:space="preserve">  -1.47218132019E+01  -1.42700004578E+01  P_16_15     </w:t>
                            </w:r>
                          </w:p>
                          <w:p w:rsidR="008C11C2" w:rsidRPr="00335C7B" w:rsidRDefault="008C11C2" w:rsidP="00335C7B">
                            <w:pPr>
                              <w:rPr>
                                <w:sz w:val="18"/>
                                <w:lang w:val="de-DE"/>
                              </w:rPr>
                            </w:pPr>
                            <w:r w:rsidRPr="00335C7B">
                              <w:rPr>
                                <w:sz w:val="18"/>
                                <w:lang w:val="de-DE"/>
                              </w:rPr>
                              <w:t xml:space="preserve">  -1.47646112442E+01  -1.43599996567E+01  P_16_16     </w:t>
                            </w:r>
                          </w:p>
                          <w:p w:rsidR="008C11C2" w:rsidRPr="00335C7B" w:rsidRDefault="008C11C2" w:rsidP="00335C7B">
                            <w:pPr>
                              <w:rPr>
                                <w:sz w:val="18"/>
                                <w:lang w:val="de-DE"/>
                              </w:rPr>
                            </w:pPr>
                            <w:r w:rsidRPr="00335C7B">
                              <w:rPr>
                                <w:sz w:val="18"/>
                                <w:lang w:val="de-DE"/>
                              </w:rPr>
                              <w:t xml:space="preserve">  -1.47966318130E+01  -1.43500003815E+01  P_16_17     </w:t>
                            </w:r>
                          </w:p>
                          <w:p w:rsidR="008C11C2" w:rsidRPr="00335C7B" w:rsidRDefault="008C11C2" w:rsidP="00335C7B">
                            <w:pPr>
                              <w:rPr>
                                <w:sz w:val="18"/>
                                <w:lang w:val="de-DE"/>
                              </w:rPr>
                            </w:pPr>
                            <w:r w:rsidRPr="00335C7B">
                              <w:rPr>
                                <w:sz w:val="18"/>
                                <w:lang w:val="de-DE"/>
                              </w:rPr>
                              <w:t xml:space="preserve">  -1.47942323685E+01  -1.43400001526E+01  P_16_18     </w:t>
                            </w:r>
                          </w:p>
                          <w:p w:rsidR="008C11C2" w:rsidRPr="00335C7B" w:rsidRDefault="008C11C2" w:rsidP="00335C7B">
                            <w:pPr>
                              <w:rPr>
                                <w:sz w:val="18"/>
                                <w:lang w:val="de-DE"/>
                              </w:rPr>
                            </w:pPr>
                            <w:r w:rsidRPr="00335C7B">
                              <w:rPr>
                                <w:sz w:val="18"/>
                                <w:lang w:val="de-DE"/>
                              </w:rPr>
                              <w:t xml:space="preserve">  -1.47353315353E+01  -1.44300003052E+01  P_16_19     </w:t>
                            </w:r>
                          </w:p>
                          <w:p w:rsidR="008C11C2" w:rsidRPr="00335C7B" w:rsidRDefault="008C11C2" w:rsidP="00335C7B">
                            <w:pPr>
                              <w:rPr>
                                <w:sz w:val="18"/>
                                <w:lang w:val="de-DE"/>
                              </w:rPr>
                            </w:pPr>
                            <w:r w:rsidRPr="00335C7B">
                              <w:rPr>
                                <w:sz w:val="18"/>
                                <w:lang w:val="de-DE"/>
                              </w:rPr>
                              <w:t xml:space="preserve">  -1.46906337738E+01  -1.44899997711E+01  P_16_20     </w:t>
                            </w:r>
                          </w:p>
                          <w:p w:rsidR="008C11C2" w:rsidRPr="00335C7B" w:rsidRDefault="008C11C2" w:rsidP="00335C7B">
                            <w:pPr>
                              <w:rPr>
                                <w:sz w:val="18"/>
                                <w:lang w:val="de-DE"/>
                              </w:rPr>
                            </w:pPr>
                            <w:r w:rsidRPr="00335C7B">
                              <w:rPr>
                                <w:sz w:val="18"/>
                                <w:lang w:val="de-DE"/>
                              </w:rPr>
                              <w:t xml:space="preserve">  -1.47161273956E+01  -1.46300001144E+01  P_16_21     </w:t>
                            </w:r>
                          </w:p>
                          <w:p w:rsidR="008C11C2" w:rsidRPr="00335C7B" w:rsidRDefault="008C11C2" w:rsidP="00335C7B">
                            <w:pPr>
                              <w:rPr>
                                <w:sz w:val="18"/>
                                <w:lang w:val="de-DE"/>
                              </w:rPr>
                            </w:pPr>
                            <w:r w:rsidRPr="00335C7B">
                              <w:rPr>
                                <w:sz w:val="18"/>
                                <w:lang w:val="de-DE"/>
                              </w:rPr>
                              <w:t xml:space="preserve">  -1.47830963135E+01  -1.50500001907E+01  P_16_22     </w:t>
                            </w:r>
                          </w:p>
                          <w:p w:rsidR="008C11C2" w:rsidRPr="00335C7B" w:rsidRDefault="008C11C2" w:rsidP="00335C7B">
                            <w:pPr>
                              <w:rPr>
                                <w:sz w:val="18"/>
                                <w:lang w:val="de-DE"/>
                              </w:rPr>
                            </w:pPr>
                            <w:r w:rsidRPr="00335C7B">
                              <w:rPr>
                                <w:sz w:val="18"/>
                                <w:lang w:val="de-DE"/>
                              </w:rPr>
                              <w:t xml:space="preserve">  -1.48813056946E+01  -1.51999998093E+01  P_16_23     </w:t>
                            </w:r>
                          </w:p>
                          <w:p w:rsidR="008C11C2" w:rsidRPr="00335C7B" w:rsidRDefault="008C11C2" w:rsidP="00335C7B">
                            <w:pPr>
                              <w:rPr>
                                <w:sz w:val="18"/>
                                <w:lang w:val="de-DE"/>
                              </w:rPr>
                            </w:pPr>
                            <w:r w:rsidRPr="00335C7B">
                              <w:rPr>
                                <w:sz w:val="18"/>
                                <w:lang w:val="de-DE"/>
                              </w:rPr>
                              <w:t xml:space="preserve">  -1.50000829697E+01  -1.53000001907E+01  P_16_24     </w:t>
                            </w:r>
                          </w:p>
                          <w:p w:rsidR="008C11C2" w:rsidRPr="00335C7B" w:rsidRDefault="008C11C2" w:rsidP="00335C7B">
                            <w:pPr>
                              <w:rPr>
                                <w:sz w:val="18"/>
                                <w:lang w:val="de-DE"/>
                              </w:rPr>
                            </w:pPr>
                            <w:r w:rsidRPr="00335C7B">
                              <w:rPr>
                                <w:sz w:val="18"/>
                                <w:lang w:val="de-DE"/>
                              </w:rPr>
                              <w:t xml:space="preserve">  -1.51225805283E+01  -1.53000001907E+01  P_16_25     </w:t>
                            </w:r>
                          </w:p>
                          <w:p w:rsidR="008C11C2" w:rsidRPr="00335C7B" w:rsidRDefault="008C11C2" w:rsidP="00335C7B">
                            <w:pPr>
                              <w:rPr>
                                <w:sz w:val="18"/>
                                <w:lang w:val="de-DE"/>
                              </w:rPr>
                            </w:pPr>
                            <w:r w:rsidRPr="00335C7B">
                              <w:rPr>
                                <w:sz w:val="18"/>
                                <w:lang w:val="de-DE"/>
                              </w:rPr>
                              <w:t xml:space="preserve">  -1.52288951874E+01  -1.52600002289E+01  P_16_26     </w:t>
                            </w:r>
                          </w:p>
                          <w:p w:rsidR="008C11C2" w:rsidRPr="00335C7B" w:rsidRDefault="008C11C2" w:rsidP="00335C7B">
                            <w:pPr>
                              <w:rPr>
                                <w:sz w:val="18"/>
                                <w:lang w:val="de-DE"/>
                              </w:rPr>
                            </w:pPr>
                            <w:r w:rsidRPr="00335C7B">
                              <w:rPr>
                                <w:sz w:val="18"/>
                                <w:lang w:val="de-DE"/>
                              </w:rPr>
                              <w:t xml:space="preserve">  -1.53381061554E+01  -1.52799997330E+01  P_16_27     </w:t>
                            </w:r>
                          </w:p>
                          <w:p w:rsidR="008C11C2" w:rsidRPr="00335C7B" w:rsidRDefault="008C11C2" w:rsidP="00335C7B">
                            <w:pPr>
                              <w:rPr>
                                <w:sz w:val="18"/>
                                <w:lang w:val="de-DE"/>
                              </w:rPr>
                            </w:pPr>
                            <w:r w:rsidRPr="00335C7B">
                              <w:rPr>
                                <w:sz w:val="18"/>
                                <w:lang w:val="de-DE"/>
                              </w:rPr>
                              <w:t xml:space="preserve">  -1.54494857788E+01  -1.53199996948E+01  P_16_28     </w:t>
                            </w:r>
                          </w:p>
                          <w:p w:rsidR="008C11C2" w:rsidRPr="00335C7B" w:rsidRDefault="008C11C2" w:rsidP="00335C7B">
                            <w:pPr>
                              <w:rPr>
                                <w:sz w:val="18"/>
                                <w:lang w:val="de-DE"/>
                              </w:rPr>
                            </w:pPr>
                            <w:r w:rsidRPr="00335C7B">
                              <w:rPr>
                                <w:sz w:val="18"/>
                                <w:lang w:val="de-DE"/>
                              </w:rPr>
                              <w:t xml:space="preserve">  -1.55229473114E+01  -1.53500003815E+01  P_16_29     </w:t>
                            </w:r>
                          </w:p>
                          <w:p w:rsidR="008C11C2" w:rsidRPr="00335C7B" w:rsidRDefault="008C11C2" w:rsidP="00335C7B">
                            <w:pPr>
                              <w:rPr>
                                <w:sz w:val="18"/>
                                <w:lang w:val="de-DE"/>
                              </w:rPr>
                            </w:pPr>
                            <w:r w:rsidRPr="00335C7B">
                              <w:rPr>
                                <w:sz w:val="18"/>
                                <w:lang w:val="de-DE"/>
                              </w:rPr>
                              <w:t xml:space="preserve">  -1.55608577728E+01  -1.53800001144E+01  P_16_30     </w:t>
                            </w:r>
                          </w:p>
                          <w:p w:rsidR="008C11C2" w:rsidRPr="00335C7B" w:rsidRDefault="008C11C2" w:rsidP="00335C7B">
                            <w:pPr>
                              <w:rPr>
                                <w:sz w:val="18"/>
                                <w:lang w:val="de-DE"/>
                              </w:rPr>
                            </w:pPr>
                            <w:r w:rsidRPr="00335C7B">
                              <w:rPr>
                                <w:sz w:val="18"/>
                                <w:lang w:val="de-DE"/>
                              </w:rPr>
                              <w:t xml:space="preserve">  -1.55541372299E+01  -1.55100002289E+01  P_16_31     </w:t>
                            </w:r>
                          </w:p>
                          <w:p w:rsidR="008C11C2" w:rsidRPr="00335C7B" w:rsidRDefault="008C11C2" w:rsidP="00335C7B">
                            <w:pPr>
                              <w:rPr>
                                <w:sz w:val="18"/>
                                <w:lang w:val="de-DE"/>
                              </w:rPr>
                            </w:pPr>
                            <w:r w:rsidRPr="00335C7B">
                              <w:rPr>
                                <w:sz w:val="18"/>
                                <w:lang w:val="de-DE"/>
                              </w:rPr>
                              <w:t xml:space="preserve">  -1.55097131729E+01  -1.54600000381E+01  P_16_32     </w:t>
                            </w:r>
                          </w:p>
                          <w:p w:rsidR="008C11C2" w:rsidRPr="00335C7B" w:rsidRDefault="008C11C2" w:rsidP="00335C7B">
                            <w:pPr>
                              <w:rPr>
                                <w:sz w:val="18"/>
                                <w:lang w:val="de-DE"/>
                              </w:rPr>
                            </w:pPr>
                            <w:r w:rsidRPr="00335C7B">
                              <w:rPr>
                                <w:sz w:val="18"/>
                                <w:lang w:val="de-DE"/>
                              </w:rPr>
                              <w:t xml:space="preserve">  -1.54858007431E+01  -1.55100002289E+01  P_16_33     </w:t>
                            </w:r>
                          </w:p>
                          <w:p w:rsidR="008C11C2" w:rsidRPr="00335C7B" w:rsidRDefault="008C11C2" w:rsidP="00335C7B">
                            <w:pPr>
                              <w:rPr>
                                <w:sz w:val="18"/>
                                <w:lang w:val="de-DE"/>
                              </w:rPr>
                            </w:pPr>
                            <w:r w:rsidRPr="00335C7B">
                              <w:rPr>
                                <w:sz w:val="18"/>
                                <w:lang w:val="de-DE"/>
                              </w:rPr>
                              <w:t xml:space="preserve">  -1.55117797852E+01  -1.55200004578E+01  P_16_34     </w:t>
                            </w:r>
                          </w:p>
                          <w:p w:rsidR="008C11C2" w:rsidRPr="00335C7B" w:rsidRDefault="008C11C2" w:rsidP="00335C7B">
                            <w:pPr>
                              <w:rPr>
                                <w:sz w:val="18"/>
                                <w:lang w:val="de-DE"/>
                              </w:rPr>
                            </w:pPr>
                            <w:r w:rsidRPr="00335C7B">
                              <w:rPr>
                                <w:sz w:val="18"/>
                                <w:lang w:val="de-DE"/>
                              </w:rPr>
                              <w:t xml:space="preserve">  -1.55732088089E+01  -1.56099996567E+01  P_16_35     </w:t>
                            </w:r>
                          </w:p>
                          <w:p w:rsidR="008C11C2" w:rsidRPr="00335C7B" w:rsidRDefault="008C11C2" w:rsidP="00335C7B">
                            <w:pPr>
                              <w:rPr>
                                <w:sz w:val="18"/>
                                <w:lang w:val="de-DE"/>
                              </w:rPr>
                            </w:pPr>
                            <w:r w:rsidRPr="00335C7B">
                              <w:rPr>
                                <w:sz w:val="18"/>
                                <w:lang w:val="de-DE"/>
                              </w:rPr>
                              <w:t xml:space="preserve">  -1.56548748016E+01  -1.57100000381E+01  P_16_36     </w:t>
                            </w:r>
                          </w:p>
                          <w:p w:rsidR="008C11C2" w:rsidRPr="00335C7B" w:rsidRDefault="008C11C2" w:rsidP="00335C7B">
                            <w:pPr>
                              <w:rPr>
                                <w:sz w:val="18"/>
                                <w:lang w:val="de-DE"/>
                              </w:rPr>
                            </w:pPr>
                            <w:r w:rsidRPr="00335C7B">
                              <w:rPr>
                                <w:sz w:val="18"/>
                                <w:lang w:val="de-DE"/>
                              </w:rPr>
                              <w:t xml:space="preserve">  -1.33546781540E+01  -1.23800001144E+01  P_43_1      </w:t>
                            </w:r>
                          </w:p>
                          <w:p w:rsidR="008C11C2" w:rsidRPr="00335C7B" w:rsidRDefault="008C11C2" w:rsidP="00335C7B">
                            <w:pPr>
                              <w:rPr>
                                <w:sz w:val="18"/>
                                <w:lang w:val="de-DE"/>
                              </w:rPr>
                            </w:pPr>
                            <w:r w:rsidRPr="00335C7B">
                              <w:rPr>
                                <w:sz w:val="18"/>
                                <w:lang w:val="de-DE"/>
                              </w:rPr>
                              <w:t xml:space="preserve">  -1.34717292786E+01  -1.25000000000E+01  P_43_2      </w:t>
                            </w:r>
                          </w:p>
                          <w:p w:rsidR="008C11C2" w:rsidRPr="00335C7B" w:rsidRDefault="008C11C2" w:rsidP="00335C7B">
                            <w:pPr>
                              <w:rPr>
                                <w:sz w:val="18"/>
                                <w:lang w:val="de-DE"/>
                              </w:rPr>
                            </w:pPr>
                            <w:r w:rsidRPr="00335C7B">
                              <w:rPr>
                                <w:sz w:val="18"/>
                                <w:lang w:val="de-DE"/>
                              </w:rPr>
                              <w:t xml:space="preserve">  -1.35448589325E+01  -1.25699996948E+01  P_43_3      </w:t>
                            </w:r>
                          </w:p>
                          <w:p w:rsidR="008C11C2" w:rsidRPr="00335C7B" w:rsidRDefault="008C11C2" w:rsidP="00335C7B">
                            <w:pPr>
                              <w:rPr>
                                <w:sz w:val="18"/>
                                <w:lang w:val="de-DE"/>
                              </w:rPr>
                            </w:pPr>
                            <w:r w:rsidRPr="00335C7B">
                              <w:rPr>
                                <w:sz w:val="18"/>
                                <w:lang w:val="de-DE"/>
                              </w:rPr>
                              <w:t xml:space="preserve">  -1.35817613602E+01  -1.26099996567E+01  P_43_4      </w:t>
                            </w:r>
                          </w:p>
                          <w:p w:rsidR="008C11C2" w:rsidRPr="00335C7B" w:rsidRDefault="008C11C2" w:rsidP="00335C7B">
                            <w:pPr>
                              <w:rPr>
                                <w:sz w:val="18"/>
                                <w:lang w:val="de-DE"/>
                              </w:rPr>
                            </w:pPr>
                            <w:r w:rsidRPr="00335C7B">
                              <w:rPr>
                                <w:sz w:val="18"/>
                                <w:lang w:val="de-DE"/>
                              </w:rPr>
                              <w:t xml:space="preserve">  -1.35993003845E+01  -1.27799997330E+01  P_43_5      </w:t>
                            </w:r>
                          </w:p>
                          <w:p w:rsidR="008C11C2" w:rsidRPr="00335C7B" w:rsidRDefault="008C11C2" w:rsidP="00335C7B">
                            <w:pPr>
                              <w:rPr>
                                <w:sz w:val="18"/>
                                <w:lang w:val="de-DE"/>
                              </w:rPr>
                            </w:pPr>
                            <w:r w:rsidRPr="00335C7B">
                              <w:rPr>
                                <w:sz w:val="18"/>
                                <w:lang w:val="de-DE"/>
                              </w:rPr>
                              <w:t xml:space="preserve">  -1.36049995422E+01  -1.28100004196E+01  P_43_6      </w:t>
                            </w:r>
                          </w:p>
                          <w:p w:rsidR="008C11C2" w:rsidRPr="00335C7B" w:rsidRDefault="008C11C2" w:rsidP="00335C7B">
                            <w:pPr>
                              <w:rPr>
                                <w:sz w:val="18"/>
                                <w:lang w:val="de-DE"/>
                              </w:rPr>
                            </w:pPr>
                            <w:r w:rsidRPr="00335C7B">
                              <w:rPr>
                                <w:sz w:val="18"/>
                                <w:lang w:val="de-DE"/>
                              </w:rPr>
                              <w:t xml:space="preserve">  -1.36067380905E+01  -1.27799997330E+01  P_43_7      </w:t>
                            </w:r>
                          </w:p>
                          <w:p w:rsidR="008C11C2" w:rsidRPr="00335C7B" w:rsidRDefault="008C11C2" w:rsidP="00335C7B">
                            <w:pPr>
                              <w:rPr>
                                <w:sz w:val="18"/>
                                <w:lang w:val="de-DE"/>
                              </w:rPr>
                            </w:pPr>
                            <w:r w:rsidRPr="00335C7B">
                              <w:rPr>
                                <w:sz w:val="18"/>
                                <w:lang w:val="de-DE"/>
                              </w:rPr>
                              <w:t xml:space="preserve">  -1.36097764969E+01  -1.27600002289E+01  P_43_8      </w:t>
                            </w:r>
                          </w:p>
                          <w:p w:rsidR="008C11C2" w:rsidRPr="00335C7B" w:rsidRDefault="008C11C2" w:rsidP="00335C7B">
                            <w:pPr>
                              <w:rPr>
                                <w:sz w:val="18"/>
                                <w:lang w:val="de-DE"/>
                              </w:rPr>
                            </w:pPr>
                            <w:r w:rsidRPr="00335C7B">
                              <w:rPr>
                                <w:sz w:val="18"/>
                                <w:lang w:val="de-DE"/>
                              </w:rPr>
                              <w:t xml:space="preserve">  -1.36170129776E+01  -1.25600004196E+01  P_43_9      </w:t>
                            </w:r>
                          </w:p>
                          <w:p w:rsidR="008C11C2" w:rsidRPr="00335C7B" w:rsidRDefault="008C11C2" w:rsidP="00335C7B">
                            <w:pPr>
                              <w:rPr>
                                <w:sz w:val="18"/>
                                <w:lang w:val="de-DE"/>
                              </w:rPr>
                            </w:pPr>
                            <w:r w:rsidRPr="00335C7B">
                              <w:rPr>
                                <w:sz w:val="18"/>
                                <w:lang w:val="de-DE"/>
                              </w:rPr>
                              <w:t xml:space="preserve">  -1.36300439835E+01  -1.25200004578E+01  P_43_10     </w:t>
                            </w:r>
                          </w:p>
                          <w:p w:rsidR="008C11C2" w:rsidRPr="00335C7B" w:rsidRDefault="008C11C2" w:rsidP="00335C7B">
                            <w:pPr>
                              <w:rPr>
                                <w:sz w:val="18"/>
                                <w:lang w:val="de-DE"/>
                              </w:rPr>
                            </w:pPr>
                            <w:r w:rsidRPr="00335C7B">
                              <w:rPr>
                                <w:sz w:val="18"/>
                                <w:lang w:val="de-DE"/>
                              </w:rPr>
                              <w:t xml:space="preserve">  -1.36485939026E+01  -1.24300003052E+01  P_43_11     </w:t>
                            </w:r>
                          </w:p>
                          <w:p w:rsidR="008C11C2" w:rsidRPr="00335C7B" w:rsidRDefault="008C11C2" w:rsidP="00335C7B">
                            <w:pPr>
                              <w:rPr>
                                <w:sz w:val="18"/>
                                <w:lang w:val="de-DE"/>
                              </w:rPr>
                            </w:pPr>
                            <w:r w:rsidRPr="00335C7B">
                              <w:rPr>
                                <w:sz w:val="18"/>
                                <w:lang w:val="de-DE"/>
                              </w:rPr>
                              <w:t xml:space="preserve">  -1.36738195419E+01  -1.25600004196E+01  P_43_12     </w:t>
                            </w:r>
                          </w:p>
                          <w:p w:rsidR="008C11C2" w:rsidRPr="00335C7B" w:rsidRDefault="008C11C2" w:rsidP="00335C7B">
                            <w:pPr>
                              <w:rPr>
                                <w:sz w:val="18"/>
                                <w:lang w:val="de-DE"/>
                              </w:rPr>
                            </w:pPr>
                            <w:r w:rsidRPr="00335C7B">
                              <w:rPr>
                                <w:sz w:val="18"/>
                                <w:lang w:val="de-DE"/>
                              </w:rPr>
                              <w:t xml:space="preserve">  -1.37046384811E+01  -1.27399997711E+01  P_43_13     </w:t>
                            </w:r>
                          </w:p>
                          <w:p w:rsidR="008C11C2" w:rsidRPr="00335C7B" w:rsidRDefault="008C11C2" w:rsidP="00335C7B">
                            <w:pPr>
                              <w:rPr>
                                <w:sz w:val="18"/>
                                <w:lang w:val="de-DE"/>
                              </w:rPr>
                            </w:pPr>
                            <w:r w:rsidRPr="00335C7B">
                              <w:rPr>
                                <w:sz w:val="18"/>
                                <w:lang w:val="de-DE"/>
                              </w:rPr>
                              <w:t xml:space="preserve">  -1.37366962433E+01  -1.27700004578E+01  P_43_14     </w:t>
                            </w:r>
                          </w:p>
                          <w:p w:rsidR="008C11C2" w:rsidRPr="00335C7B" w:rsidRDefault="008C11C2" w:rsidP="00335C7B">
                            <w:pPr>
                              <w:rPr>
                                <w:sz w:val="18"/>
                                <w:lang w:val="de-DE"/>
                              </w:rPr>
                            </w:pPr>
                            <w:r w:rsidRPr="00335C7B">
                              <w:rPr>
                                <w:sz w:val="18"/>
                                <w:lang w:val="de-DE"/>
                              </w:rPr>
                              <w:t xml:space="preserve">  -1.37763195038E+01  -1.29399995804E+01  P_43_15     </w:t>
                            </w:r>
                          </w:p>
                          <w:p w:rsidR="008C11C2" w:rsidRPr="00335C7B" w:rsidRDefault="008C11C2" w:rsidP="00335C7B">
                            <w:pPr>
                              <w:rPr>
                                <w:sz w:val="18"/>
                                <w:lang w:val="de-DE"/>
                              </w:rPr>
                            </w:pPr>
                            <w:r w:rsidRPr="00335C7B">
                              <w:rPr>
                                <w:sz w:val="18"/>
                                <w:lang w:val="de-DE"/>
                              </w:rPr>
                              <w:t xml:space="preserve">  -1.38183698654E+01  -1.30299997330E+01  P_43_16     </w:t>
                            </w:r>
                          </w:p>
                          <w:p w:rsidR="008C11C2" w:rsidRPr="00335C7B" w:rsidRDefault="008C11C2" w:rsidP="00335C7B">
                            <w:pPr>
                              <w:rPr>
                                <w:sz w:val="18"/>
                                <w:lang w:val="de-DE"/>
                              </w:rPr>
                            </w:pPr>
                            <w:r w:rsidRPr="00335C7B">
                              <w:rPr>
                                <w:sz w:val="18"/>
                                <w:lang w:val="de-DE"/>
                              </w:rPr>
                              <w:t xml:space="preserve">  -1.38652744293E+01  -1.31599998474E+01  P_43_17     </w:t>
                            </w:r>
                          </w:p>
                          <w:p w:rsidR="008C11C2" w:rsidRPr="00335C7B" w:rsidRDefault="008C11C2" w:rsidP="00335C7B">
                            <w:pPr>
                              <w:rPr>
                                <w:sz w:val="18"/>
                                <w:lang w:val="de-DE"/>
                              </w:rPr>
                            </w:pPr>
                            <w:r w:rsidRPr="00335C7B">
                              <w:rPr>
                                <w:sz w:val="18"/>
                                <w:lang w:val="de-DE"/>
                              </w:rPr>
                              <w:t xml:space="preserve">  -1.39137115479E+01  -1.30799999237E+01  P_43_18     </w:t>
                            </w:r>
                          </w:p>
                          <w:p w:rsidR="008C11C2" w:rsidRPr="00335C7B" w:rsidRDefault="008C11C2" w:rsidP="00335C7B">
                            <w:pPr>
                              <w:rPr>
                                <w:sz w:val="18"/>
                                <w:lang w:val="de-DE"/>
                              </w:rPr>
                            </w:pPr>
                            <w:r w:rsidRPr="00335C7B">
                              <w:rPr>
                                <w:sz w:val="18"/>
                                <w:lang w:val="de-DE"/>
                              </w:rPr>
                              <w:t xml:space="preserve">  -1.39666576385E+01  -1.31300001144E+01  P_43_19     </w:t>
                            </w:r>
                          </w:p>
                          <w:p w:rsidR="008C11C2" w:rsidRPr="00335C7B" w:rsidRDefault="008C11C2" w:rsidP="00335C7B">
                            <w:pPr>
                              <w:rPr>
                                <w:sz w:val="18"/>
                                <w:lang w:val="de-DE"/>
                              </w:rPr>
                            </w:pPr>
                            <w:r w:rsidRPr="00335C7B">
                              <w:rPr>
                                <w:sz w:val="18"/>
                                <w:lang w:val="de-DE"/>
                              </w:rPr>
                              <w:t xml:space="preserve">  -1.40223426819E+01  -1.30500001907E+01  P_43_20     </w:t>
                            </w:r>
                          </w:p>
                          <w:p w:rsidR="008C11C2" w:rsidRPr="00335C7B" w:rsidRDefault="008C11C2" w:rsidP="00335C7B">
                            <w:pPr>
                              <w:rPr>
                                <w:sz w:val="18"/>
                                <w:lang w:val="de-DE"/>
                              </w:rPr>
                            </w:pPr>
                            <w:r w:rsidRPr="00335C7B">
                              <w:rPr>
                                <w:sz w:val="18"/>
                                <w:lang w:val="de-DE"/>
                              </w:rPr>
                              <w:t xml:space="preserve">  -1.40785341263E+01  -1.26300001144E+01  P_43_21     </w:t>
                            </w:r>
                          </w:p>
                          <w:p w:rsidR="008C11C2" w:rsidRPr="00335C7B" w:rsidRDefault="008C11C2" w:rsidP="00335C7B">
                            <w:pPr>
                              <w:rPr>
                                <w:sz w:val="18"/>
                                <w:lang w:val="de-DE"/>
                              </w:rPr>
                            </w:pPr>
                            <w:r w:rsidRPr="00335C7B">
                              <w:rPr>
                                <w:sz w:val="18"/>
                                <w:lang w:val="de-DE"/>
                              </w:rPr>
                              <w:t xml:space="preserve">  -1.41386480331E+01  -1.32299995422E+01  P_43_22     </w:t>
                            </w:r>
                          </w:p>
                          <w:p w:rsidR="008C11C2" w:rsidRPr="00335C7B" w:rsidRDefault="008C11C2" w:rsidP="00335C7B">
                            <w:pPr>
                              <w:rPr>
                                <w:sz w:val="18"/>
                                <w:lang w:val="de-DE"/>
                              </w:rPr>
                            </w:pPr>
                            <w:r w:rsidRPr="00335C7B">
                              <w:rPr>
                                <w:sz w:val="18"/>
                                <w:lang w:val="de-DE"/>
                              </w:rPr>
                              <w:t xml:space="preserve">  -1.41984376907E+01  -1.33299999237E+01  P_43_23     </w:t>
                            </w:r>
                          </w:p>
                          <w:p w:rsidR="008C11C2" w:rsidRPr="00335C7B" w:rsidRDefault="008C11C2" w:rsidP="00335C7B">
                            <w:pPr>
                              <w:rPr>
                                <w:sz w:val="18"/>
                                <w:lang w:val="de-DE"/>
                              </w:rPr>
                            </w:pPr>
                            <w:r w:rsidRPr="00335C7B">
                              <w:rPr>
                                <w:sz w:val="18"/>
                                <w:lang w:val="de-DE"/>
                              </w:rPr>
                              <w:t xml:space="preserve">  -1.42613391876E+01  -1.33999996185E+01  P_43_24     </w:t>
                            </w:r>
                          </w:p>
                          <w:p w:rsidR="008C11C2" w:rsidRPr="00335C7B" w:rsidRDefault="008C11C2" w:rsidP="00335C7B">
                            <w:pPr>
                              <w:rPr>
                                <w:sz w:val="18"/>
                                <w:lang w:val="de-DE"/>
                              </w:rPr>
                            </w:pPr>
                            <w:r w:rsidRPr="00335C7B">
                              <w:rPr>
                                <w:sz w:val="18"/>
                                <w:lang w:val="de-DE"/>
                              </w:rPr>
                              <w:t xml:space="preserve">  -1.43251314163E+01  -1.34499998093E+01  P_43_25     </w:t>
                            </w:r>
                          </w:p>
                          <w:p w:rsidR="008C11C2" w:rsidRPr="00335C7B" w:rsidRDefault="008C11C2" w:rsidP="00335C7B">
                            <w:pPr>
                              <w:rPr>
                                <w:sz w:val="18"/>
                                <w:lang w:val="de-DE"/>
                              </w:rPr>
                            </w:pPr>
                            <w:r w:rsidRPr="00335C7B">
                              <w:rPr>
                                <w:sz w:val="18"/>
                                <w:lang w:val="de-DE"/>
                              </w:rPr>
                              <w:t xml:space="preserve">  -1.43831052780E+01  -1.35000000000E+01  P_43_26     </w:t>
                            </w:r>
                          </w:p>
                          <w:p w:rsidR="008C11C2" w:rsidRPr="00335C7B" w:rsidRDefault="008C11C2" w:rsidP="00335C7B">
                            <w:pPr>
                              <w:rPr>
                                <w:sz w:val="18"/>
                                <w:lang w:val="de-DE"/>
                              </w:rPr>
                            </w:pPr>
                            <w:r w:rsidRPr="00335C7B">
                              <w:rPr>
                                <w:sz w:val="18"/>
                                <w:lang w:val="de-DE"/>
                              </w:rPr>
                              <w:t xml:space="preserve">  -1.44473667145E+01  -1.35299997330E+01  P_43_27     </w:t>
                            </w:r>
                          </w:p>
                          <w:p w:rsidR="008C11C2" w:rsidRPr="00335C7B" w:rsidRDefault="008C11C2" w:rsidP="00335C7B">
                            <w:pPr>
                              <w:rPr>
                                <w:sz w:val="18"/>
                                <w:lang w:val="de-DE"/>
                              </w:rPr>
                            </w:pPr>
                            <w:r w:rsidRPr="00335C7B">
                              <w:rPr>
                                <w:sz w:val="18"/>
                                <w:lang w:val="de-DE"/>
                              </w:rPr>
                              <w:t xml:space="preserve">  -1.45095272064E+01  -1.35500001907E+01  P_43_28     </w:t>
                            </w:r>
                          </w:p>
                          <w:p w:rsidR="008C11C2" w:rsidRPr="00335C7B" w:rsidRDefault="008C11C2" w:rsidP="00335C7B">
                            <w:pPr>
                              <w:rPr>
                                <w:sz w:val="18"/>
                                <w:lang w:val="de-DE"/>
                              </w:rPr>
                            </w:pPr>
                            <w:r w:rsidRPr="00335C7B">
                              <w:rPr>
                                <w:sz w:val="18"/>
                                <w:lang w:val="de-DE"/>
                              </w:rPr>
                              <w:t xml:space="preserve">  -1.45736732483E+01  -1.36000003815E+01  P_43_29     </w:t>
                            </w:r>
                          </w:p>
                          <w:p w:rsidR="008C11C2" w:rsidRPr="00335C7B" w:rsidRDefault="008C11C2" w:rsidP="00335C7B">
                            <w:pPr>
                              <w:rPr>
                                <w:sz w:val="18"/>
                                <w:lang w:val="de-DE"/>
                              </w:rPr>
                            </w:pPr>
                            <w:r w:rsidRPr="00335C7B">
                              <w:rPr>
                                <w:sz w:val="18"/>
                                <w:lang w:val="de-DE"/>
                              </w:rPr>
                              <w:t xml:space="preserve">  -1.46356563568E+01  -1.35799999237E+01  P_43_30     </w:t>
                            </w:r>
                          </w:p>
                          <w:p w:rsidR="008C11C2" w:rsidRPr="00335C7B" w:rsidRDefault="008C11C2" w:rsidP="00335C7B">
                            <w:pPr>
                              <w:rPr>
                                <w:sz w:val="18"/>
                                <w:lang w:val="de-DE"/>
                              </w:rPr>
                            </w:pPr>
                            <w:r w:rsidRPr="00335C7B">
                              <w:rPr>
                                <w:sz w:val="18"/>
                                <w:lang w:val="de-DE"/>
                              </w:rPr>
                              <w:t xml:space="preserve">  -1.46996679306E+01  -1.36099996567E+01  P_43_31     </w:t>
                            </w:r>
                          </w:p>
                          <w:p w:rsidR="008C11C2" w:rsidRPr="00335C7B" w:rsidRDefault="008C11C2" w:rsidP="00335C7B">
                            <w:pPr>
                              <w:rPr>
                                <w:sz w:val="18"/>
                                <w:lang w:val="de-DE"/>
                              </w:rPr>
                            </w:pPr>
                            <w:r w:rsidRPr="00335C7B">
                              <w:rPr>
                                <w:sz w:val="18"/>
                                <w:lang w:val="de-DE"/>
                              </w:rPr>
                              <w:t xml:space="preserve">  -1.47636823654E+01  -1.35699996948E+01  P_43_32     </w:t>
                            </w:r>
                          </w:p>
                          <w:p w:rsidR="008C11C2" w:rsidRPr="00335C7B" w:rsidRDefault="008C11C2" w:rsidP="00335C7B">
                            <w:pPr>
                              <w:rPr>
                                <w:sz w:val="18"/>
                                <w:lang w:val="de-DE"/>
                              </w:rPr>
                            </w:pPr>
                            <w:r w:rsidRPr="00335C7B">
                              <w:rPr>
                                <w:sz w:val="18"/>
                                <w:lang w:val="de-DE"/>
                              </w:rPr>
                              <w:t xml:space="preserve">  -1.48256378174E+01  -1.34799995422E+01  P_43_33     </w:t>
                            </w:r>
                          </w:p>
                          <w:p w:rsidR="008C11C2" w:rsidRPr="00335C7B" w:rsidRDefault="008C11C2" w:rsidP="00335C7B">
                            <w:pPr>
                              <w:rPr>
                                <w:sz w:val="18"/>
                                <w:lang w:val="de-DE"/>
                              </w:rPr>
                            </w:pPr>
                            <w:r w:rsidRPr="00335C7B">
                              <w:rPr>
                                <w:sz w:val="18"/>
                                <w:lang w:val="de-DE"/>
                              </w:rPr>
                              <w:t xml:space="preserve">  -1.48896265030E+01  -1.32799997330E+01  P_43_34     </w:t>
                            </w:r>
                          </w:p>
                          <w:p w:rsidR="008C11C2" w:rsidRPr="00335C7B" w:rsidRDefault="008C11C2" w:rsidP="00335C7B">
                            <w:pPr>
                              <w:rPr>
                                <w:sz w:val="18"/>
                                <w:lang w:val="de-DE"/>
                              </w:rPr>
                            </w:pPr>
                            <w:r w:rsidRPr="00335C7B">
                              <w:rPr>
                                <w:sz w:val="18"/>
                                <w:lang w:val="de-DE"/>
                              </w:rPr>
                              <w:t xml:space="preserve">  -1.49514579773E+01  -1.32500000000E+01  P_43_35     </w:t>
                            </w:r>
                          </w:p>
                          <w:p w:rsidR="008C11C2" w:rsidRPr="00335C7B" w:rsidRDefault="008C11C2" w:rsidP="00335C7B">
                            <w:pPr>
                              <w:rPr>
                                <w:sz w:val="18"/>
                                <w:lang w:val="de-DE"/>
                              </w:rPr>
                            </w:pPr>
                            <w:r w:rsidRPr="00335C7B">
                              <w:rPr>
                                <w:sz w:val="18"/>
                                <w:lang w:val="de-DE"/>
                              </w:rPr>
                              <w:t xml:space="preserve">  -1.50151863098E+01  -1.32899999619E+01  P_43_36     </w:t>
                            </w:r>
                          </w:p>
                          <w:p w:rsidR="008C11C2" w:rsidRPr="00335C7B" w:rsidRDefault="008C11C2" w:rsidP="00335C7B">
                            <w:pPr>
                              <w:rPr>
                                <w:sz w:val="18"/>
                                <w:lang w:val="de-DE"/>
                              </w:rPr>
                            </w:pPr>
                            <w:r w:rsidRPr="00335C7B">
                              <w:rPr>
                                <w:sz w:val="18"/>
                                <w:lang w:val="de-DE"/>
                              </w:rPr>
                              <w:t xml:space="preserve">  -2.23334479332E+00  -2.24000000954E+00  P_17_1      </w:t>
                            </w:r>
                          </w:p>
                          <w:p w:rsidR="008C11C2" w:rsidRPr="00335C7B" w:rsidRDefault="008C11C2" w:rsidP="00335C7B">
                            <w:pPr>
                              <w:rPr>
                                <w:sz w:val="18"/>
                                <w:lang w:val="de-DE"/>
                              </w:rPr>
                            </w:pPr>
                            <w:r w:rsidRPr="00335C7B">
                              <w:rPr>
                                <w:sz w:val="18"/>
                                <w:lang w:val="de-DE"/>
                              </w:rPr>
                              <w:t xml:space="preserve">  -2.36822080612E+00  -2.42000007629E+00  P_17_2      </w:t>
                            </w:r>
                          </w:p>
                          <w:p w:rsidR="008C11C2" w:rsidRPr="00335C7B" w:rsidRDefault="008C11C2" w:rsidP="00335C7B">
                            <w:pPr>
                              <w:rPr>
                                <w:sz w:val="18"/>
                                <w:lang w:val="de-DE"/>
                              </w:rPr>
                            </w:pPr>
                            <w:r w:rsidRPr="00335C7B">
                              <w:rPr>
                                <w:sz w:val="18"/>
                                <w:lang w:val="de-DE"/>
                              </w:rPr>
                              <w:t xml:space="preserve">  -2.49514961243E+00  -2.65000009537E+00  P_17_3      </w:t>
                            </w:r>
                          </w:p>
                          <w:p w:rsidR="008C11C2" w:rsidRPr="00335C7B" w:rsidRDefault="008C11C2" w:rsidP="00335C7B">
                            <w:pPr>
                              <w:rPr>
                                <w:sz w:val="18"/>
                                <w:lang w:val="de-DE"/>
                              </w:rPr>
                            </w:pPr>
                            <w:r w:rsidRPr="00335C7B">
                              <w:rPr>
                                <w:sz w:val="18"/>
                                <w:lang w:val="de-DE"/>
                              </w:rPr>
                              <w:t xml:space="preserve">  -2.59233355522E+00  -2.96000003815E+00  P_17_4      </w:t>
                            </w:r>
                          </w:p>
                          <w:p w:rsidR="008C11C2" w:rsidRPr="00335C7B" w:rsidRDefault="008C11C2" w:rsidP="00335C7B">
                            <w:pPr>
                              <w:rPr>
                                <w:sz w:val="18"/>
                                <w:lang w:val="de-DE"/>
                              </w:rPr>
                            </w:pPr>
                            <w:r w:rsidRPr="00335C7B">
                              <w:rPr>
                                <w:sz w:val="18"/>
                                <w:lang w:val="de-DE"/>
                              </w:rPr>
                              <w:t xml:space="preserve">  -2.68340396881E+00  -3.14000010490E+00  P_17_5      </w:t>
                            </w:r>
                          </w:p>
                          <w:p w:rsidR="008C11C2" w:rsidRPr="00335C7B" w:rsidRDefault="008C11C2" w:rsidP="00335C7B">
                            <w:pPr>
                              <w:rPr>
                                <w:sz w:val="18"/>
                                <w:lang w:val="de-DE"/>
                              </w:rPr>
                            </w:pPr>
                            <w:r w:rsidRPr="00335C7B">
                              <w:rPr>
                                <w:sz w:val="18"/>
                                <w:lang w:val="de-DE"/>
                              </w:rPr>
                              <w:t xml:space="preserve">  -2.70683646202E+00  -3.02999997139E+00  P_17_6      </w:t>
                            </w:r>
                          </w:p>
                          <w:p w:rsidR="008C11C2" w:rsidRPr="00335C7B" w:rsidRDefault="008C11C2" w:rsidP="00335C7B">
                            <w:pPr>
                              <w:rPr>
                                <w:sz w:val="18"/>
                                <w:lang w:val="de-DE"/>
                              </w:rPr>
                            </w:pPr>
                            <w:r w:rsidRPr="00335C7B">
                              <w:rPr>
                                <w:sz w:val="18"/>
                                <w:lang w:val="de-DE"/>
                              </w:rPr>
                              <w:t xml:space="preserve">  -2.28704190254E+00  -2.54999995232E+00  P_17_7      </w:t>
                            </w:r>
                          </w:p>
                          <w:p w:rsidR="008C11C2" w:rsidRPr="00335C7B" w:rsidRDefault="008C11C2" w:rsidP="00335C7B">
                            <w:pPr>
                              <w:rPr>
                                <w:sz w:val="18"/>
                                <w:lang w:val="de-DE"/>
                              </w:rPr>
                            </w:pPr>
                            <w:r w:rsidRPr="00335C7B">
                              <w:rPr>
                                <w:sz w:val="18"/>
                                <w:lang w:val="de-DE"/>
                              </w:rPr>
                              <w:t xml:space="preserve">  -1.61900222301E+00  -1.79999995232E+00  P_17_8      </w:t>
                            </w:r>
                          </w:p>
                          <w:p w:rsidR="008C11C2" w:rsidRPr="00335C7B" w:rsidRDefault="008C11C2" w:rsidP="00335C7B">
                            <w:pPr>
                              <w:rPr>
                                <w:sz w:val="18"/>
                                <w:lang w:val="de-DE"/>
                              </w:rPr>
                            </w:pPr>
                            <w:r w:rsidRPr="00335C7B">
                              <w:rPr>
                                <w:sz w:val="18"/>
                                <w:lang w:val="de-DE"/>
                              </w:rPr>
                              <w:t xml:space="preserve">  -1.42769289017E+00  -1.12000000477E+00  P_17_9      </w:t>
                            </w:r>
                          </w:p>
                          <w:p w:rsidR="008C11C2" w:rsidRPr="00335C7B" w:rsidRDefault="008C11C2" w:rsidP="00335C7B">
                            <w:pPr>
                              <w:rPr>
                                <w:sz w:val="18"/>
                                <w:lang w:val="de-DE"/>
                              </w:rPr>
                            </w:pPr>
                            <w:r w:rsidRPr="00335C7B">
                              <w:rPr>
                                <w:sz w:val="18"/>
                                <w:lang w:val="de-DE"/>
                              </w:rPr>
                              <w:t xml:space="preserve">  -1.68382775784E+00  -9.59999978542E-01  P_17_10     </w:t>
                            </w:r>
                          </w:p>
                          <w:p w:rsidR="008C11C2" w:rsidRPr="00335C7B" w:rsidRDefault="008C11C2" w:rsidP="00335C7B">
                            <w:pPr>
                              <w:rPr>
                                <w:sz w:val="18"/>
                                <w:lang w:val="de-DE"/>
                              </w:rPr>
                            </w:pPr>
                            <w:r w:rsidRPr="00335C7B">
                              <w:rPr>
                                <w:sz w:val="18"/>
                                <w:lang w:val="de-DE"/>
                              </w:rPr>
                              <w:t xml:space="preserve">  -1.93240439892E+00  -1.30999994278E+00  P_17_11     </w:t>
                            </w:r>
                          </w:p>
                          <w:p w:rsidR="008C11C2" w:rsidRPr="00335C7B" w:rsidRDefault="008C11C2" w:rsidP="00335C7B">
                            <w:pPr>
                              <w:rPr>
                                <w:sz w:val="18"/>
                                <w:lang w:val="de-DE"/>
                              </w:rPr>
                            </w:pPr>
                            <w:r w:rsidRPr="00335C7B">
                              <w:rPr>
                                <w:sz w:val="18"/>
                                <w:lang w:val="de-DE"/>
                              </w:rPr>
                              <w:t xml:space="preserve">  -2.32554316521E+00  -2.00999999046E+00  P_17_12     </w:t>
                            </w:r>
                          </w:p>
                          <w:p w:rsidR="008C11C2" w:rsidRPr="00335C7B" w:rsidRDefault="008C11C2" w:rsidP="00335C7B">
                            <w:pPr>
                              <w:rPr>
                                <w:sz w:val="18"/>
                                <w:lang w:val="de-DE"/>
                              </w:rPr>
                            </w:pPr>
                            <w:r w:rsidRPr="00335C7B">
                              <w:rPr>
                                <w:sz w:val="18"/>
                                <w:lang w:val="de-DE"/>
                              </w:rPr>
                              <w:t xml:space="preserve">  -2.72301054001E+00  -2.33999991417E+00  P_17_13     </w:t>
                            </w:r>
                          </w:p>
                          <w:p w:rsidR="008C11C2" w:rsidRPr="00335C7B" w:rsidRDefault="008C11C2" w:rsidP="00335C7B">
                            <w:pPr>
                              <w:rPr>
                                <w:sz w:val="18"/>
                                <w:lang w:val="de-DE"/>
                              </w:rPr>
                            </w:pPr>
                            <w:r w:rsidRPr="00335C7B">
                              <w:rPr>
                                <w:sz w:val="18"/>
                                <w:lang w:val="de-DE"/>
                              </w:rPr>
                              <w:t xml:space="preserve">  -3.03494024277E+00  -2.67000007629E+00  P_17_14     </w:t>
                            </w:r>
                          </w:p>
                          <w:p w:rsidR="008C11C2" w:rsidRPr="00335C7B" w:rsidRDefault="008C11C2" w:rsidP="00335C7B">
                            <w:pPr>
                              <w:rPr>
                                <w:sz w:val="18"/>
                                <w:lang w:val="de-DE"/>
                              </w:rPr>
                            </w:pPr>
                            <w:r w:rsidRPr="00335C7B">
                              <w:rPr>
                                <w:sz w:val="18"/>
                                <w:lang w:val="de-DE"/>
                              </w:rPr>
                              <w:t xml:space="preserve">  -3.21413874626E+00  -2.91000008583E+00  P_17_15     </w:t>
                            </w:r>
                          </w:p>
                          <w:p w:rsidR="008C11C2" w:rsidRPr="00335C7B" w:rsidRDefault="008C11C2" w:rsidP="00335C7B">
                            <w:pPr>
                              <w:rPr>
                                <w:sz w:val="18"/>
                                <w:lang w:val="de-DE"/>
                              </w:rPr>
                            </w:pPr>
                            <w:r w:rsidRPr="00335C7B">
                              <w:rPr>
                                <w:sz w:val="18"/>
                                <w:lang w:val="de-DE"/>
                              </w:rPr>
                              <w:t xml:space="preserve">  -3.30595207214E+00  -3.27999997139E+00  P_17_16     </w:t>
                            </w:r>
                          </w:p>
                          <w:p w:rsidR="008C11C2" w:rsidRPr="00335C7B" w:rsidRDefault="008C11C2" w:rsidP="00335C7B">
                            <w:pPr>
                              <w:rPr>
                                <w:sz w:val="18"/>
                                <w:lang w:val="de-DE"/>
                              </w:rPr>
                            </w:pPr>
                            <w:r w:rsidRPr="00335C7B">
                              <w:rPr>
                                <w:sz w:val="18"/>
                                <w:lang w:val="de-DE"/>
                              </w:rPr>
                              <w:t xml:space="preserve">  -3.27595257759E+00  -3.47000002861E+00  P_17_17     </w:t>
                            </w:r>
                          </w:p>
                          <w:p w:rsidR="008C11C2" w:rsidRPr="00335C7B" w:rsidRDefault="008C11C2" w:rsidP="00335C7B">
                            <w:pPr>
                              <w:rPr>
                                <w:sz w:val="18"/>
                                <w:lang w:val="de-DE"/>
                              </w:rPr>
                            </w:pPr>
                            <w:r w:rsidRPr="00335C7B">
                              <w:rPr>
                                <w:sz w:val="18"/>
                                <w:lang w:val="de-DE"/>
                              </w:rPr>
                              <w:t xml:space="preserve">  -3.09212493896E+00  -3.46000003815E+00  P_17_18     </w:t>
                            </w:r>
                          </w:p>
                          <w:p w:rsidR="008C11C2" w:rsidRPr="00335C7B" w:rsidRDefault="008C11C2" w:rsidP="00335C7B">
                            <w:pPr>
                              <w:rPr>
                                <w:sz w:val="18"/>
                                <w:lang w:val="de-DE"/>
                              </w:rPr>
                            </w:pPr>
                            <w:r w:rsidRPr="00335C7B">
                              <w:rPr>
                                <w:sz w:val="18"/>
                                <w:lang w:val="de-DE"/>
                              </w:rPr>
                              <w:t xml:space="preserve">  -2.66551208496E+00  -3.63000011444E+00  P_17_19     </w:t>
                            </w:r>
                          </w:p>
                          <w:p w:rsidR="008C11C2" w:rsidRPr="00335C7B" w:rsidRDefault="008C11C2" w:rsidP="00335C7B">
                            <w:pPr>
                              <w:rPr>
                                <w:sz w:val="18"/>
                                <w:lang w:val="de-DE"/>
                              </w:rPr>
                            </w:pPr>
                            <w:r w:rsidRPr="00335C7B">
                              <w:rPr>
                                <w:sz w:val="18"/>
                                <w:lang w:val="de-DE"/>
                              </w:rPr>
                              <w:t xml:space="preserve">  -2.08283758163E+00  -2.44000005722E+00  P_17_20     </w:t>
                            </w:r>
                          </w:p>
                          <w:p w:rsidR="008C11C2" w:rsidRPr="00335C7B" w:rsidRDefault="008C11C2" w:rsidP="00335C7B">
                            <w:pPr>
                              <w:rPr>
                                <w:sz w:val="18"/>
                                <w:lang w:val="de-DE"/>
                              </w:rPr>
                            </w:pPr>
                            <w:r w:rsidRPr="00335C7B">
                              <w:rPr>
                                <w:sz w:val="18"/>
                                <w:lang w:val="de-DE"/>
                              </w:rPr>
                              <w:t xml:space="preserve">  -1.78222763538E+00  -1.91999995708E+00  P_17_21     </w:t>
                            </w:r>
                          </w:p>
                          <w:p w:rsidR="008C11C2" w:rsidRPr="00335C7B" w:rsidRDefault="008C11C2" w:rsidP="00335C7B">
                            <w:pPr>
                              <w:rPr>
                                <w:sz w:val="18"/>
                                <w:lang w:val="de-DE"/>
                              </w:rPr>
                            </w:pPr>
                            <w:r w:rsidRPr="00335C7B">
                              <w:rPr>
                                <w:sz w:val="18"/>
                                <w:lang w:val="de-DE"/>
                              </w:rPr>
                              <w:t xml:space="preserve">  -1.92484247684E+00  -2.09999990463E+00  P_17_22     </w:t>
                            </w:r>
                          </w:p>
                          <w:p w:rsidR="008C11C2" w:rsidRPr="00335C7B" w:rsidRDefault="008C11C2" w:rsidP="00335C7B">
                            <w:pPr>
                              <w:rPr>
                                <w:sz w:val="18"/>
                                <w:lang w:val="de-DE"/>
                              </w:rPr>
                            </w:pPr>
                            <w:r w:rsidRPr="00335C7B">
                              <w:rPr>
                                <w:sz w:val="18"/>
                                <w:lang w:val="de-DE"/>
                              </w:rPr>
                              <w:t xml:space="preserve">  -2.14659214020E+00  -2.36999988556E+00  P_17_23     </w:t>
                            </w:r>
                          </w:p>
                          <w:p w:rsidR="008C11C2" w:rsidRPr="00335C7B" w:rsidRDefault="008C11C2" w:rsidP="00335C7B">
                            <w:pPr>
                              <w:rPr>
                                <w:sz w:val="18"/>
                                <w:lang w:val="de-DE"/>
                              </w:rPr>
                            </w:pPr>
                            <w:r w:rsidRPr="00335C7B">
                              <w:rPr>
                                <w:sz w:val="18"/>
                                <w:lang w:val="de-DE"/>
                              </w:rPr>
                              <w:t xml:space="preserve">  -2.39063549042E+00  -2.64000010490E+00  P_17_24     </w:t>
                            </w:r>
                          </w:p>
                          <w:p w:rsidR="008C11C2" w:rsidRPr="00335C7B" w:rsidRDefault="008C11C2" w:rsidP="00335C7B">
                            <w:pPr>
                              <w:rPr>
                                <w:sz w:val="18"/>
                                <w:lang w:val="de-DE"/>
                              </w:rPr>
                            </w:pPr>
                            <w:r w:rsidRPr="00335C7B">
                              <w:rPr>
                                <w:sz w:val="18"/>
                                <w:lang w:val="de-DE"/>
                              </w:rPr>
                              <w:t xml:space="preserve">  -2.70473551750E+00  -3.00999999046E+00  P_17_25     </w:t>
                            </w:r>
                          </w:p>
                          <w:p w:rsidR="008C11C2" w:rsidRPr="00335C7B" w:rsidRDefault="008C11C2" w:rsidP="00335C7B">
                            <w:pPr>
                              <w:rPr>
                                <w:sz w:val="18"/>
                                <w:lang w:val="de-DE"/>
                              </w:rPr>
                            </w:pPr>
                            <w:r w:rsidRPr="00335C7B">
                              <w:rPr>
                                <w:sz w:val="18"/>
                                <w:lang w:val="de-DE"/>
                              </w:rPr>
                              <w:t xml:space="preserve">  -2.95656609535E+00  -3.29999995232E+00  P_17_26     </w:t>
                            </w:r>
                          </w:p>
                          <w:p w:rsidR="008C11C2" w:rsidRPr="00335C7B" w:rsidRDefault="008C11C2" w:rsidP="00335C7B">
                            <w:pPr>
                              <w:rPr>
                                <w:sz w:val="18"/>
                                <w:lang w:val="de-DE"/>
                              </w:rPr>
                            </w:pPr>
                            <w:r w:rsidRPr="00335C7B">
                              <w:rPr>
                                <w:sz w:val="18"/>
                                <w:lang w:val="de-DE"/>
                              </w:rPr>
                              <w:t xml:space="preserve">  -3.14923930168E+00  -3.54999995232E+00  P_17_27     </w:t>
                            </w:r>
                          </w:p>
                          <w:p w:rsidR="008C11C2" w:rsidRPr="00335C7B" w:rsidRDefault="008C11C2" w:rsidP="00335C7B">
                            <w:pPr>
                              <w:rPr>
                                <w:sz w:val="18"/>
                                <w:lang w:val="de-DE"/>
                              </w:rPr>
                            </w:pPr>
                            <w:r w:rsidRPr="00335C7B">
                              <w:rPr>
                                <w:sz w:val="18"/>
                                <w:lang w:val="de-DE"/>
                              </w:rPr>
                              <w:t xml:space="preserve">  -3.18782997131E+00  -3.66000008583E+00  P_17_28     </w:t>
                            </w:r>
                          </w:p>
                          <w:p w:rsidR="008C11C2" w:rsidRPr="00335C7B" w:rsidRDefault="008C11C2" w:rsidP="00335C7B">
                            <w:pPr>
                              <w:rPr>
                                <w:sz w:val="18"/>
                                <w:lang w:val="de-DE"/>
                              </w:rPr>
                            </w:pPr>
                            <w:r w:rsidRPr="00335C7B">
                              <w:rPr>
                                <w:sz w:val="18"/>
                                <w:lang w:val="de-DE"/>
                              </w:rPr>
                              <w:t xml:space="preserve">  -3.18513727188E+00  -4.13000011444E+00  P_17_29     </w:t>
                            </w:r>
                          </w:p>
                          <w:p w:rsidR="008C11C2" w:rsidRPr="00335C7B" w:rsidRDefault="008C11C2" w:rsidP="00335C7B">
                            <w:pPr>
                              <w:rPr>
                                <w:sz w:val="18"/>
                                <w:lang w:val="de-DE"/>
                              </w:rPr>
                            </w:pPr>
                            <w:r w:rsidRPr="00335C7B">
                              <w:rPr>
                                <w:sz w:val="18"/>
                                <w:lang w:val="de-DE"/>
                              </w:rPr>
                              <w:t xml:space="preserve">  -3.21022582054E+00  -3.53999996185E+00  P_17_30     </w:t>
                            </w:r>
                          </w:p>
                          <w:p w:rsidR="008C11C2" w:rsidRPr="00335C7B" w:rsidRDefault="008C11C2" w:rsidP="00335C7B">
                            <w:pPr>
                              <w:rPr>
                                <w:sz w:val="18"/>
                                <w:lang w:val="de-DE"/>
                              </w:rPr>
                            </w:pPr>
                            <w:r w:rsidRPr="00335C7B">
                              <w:rPr>
                                <w:sz w:val="18"/>
                                <w:lang w:val="de-DE"/>
                              </w:rPr>
                              <w:t xml:space="preserve">  -2.82704520226E+00  -3.44000005722E+00  P_17_31     </w:t>
                            </w:r>
                          </w:p>
                          <w:p w:rsidR="008C11C2" w:rsidRPr="00335C7B" w:rsidRDefault="008C11C2" w:rsidP="00335C7B">
                            <w:pPr>
                              <w:rPr>
                                <w:sz w:val="18"/>
                                <w:lang w:val="de-DE"/>
                              </w:rPr>
                            </w:pPr>
                            <w:r w:rsidRPr="00335C7B">
                              <w:rPr>
                                <w:sz w:val="18"/>
                                <w:lang w:val="de-DE"/>
                              </w:rPr>
                              <w:t xml:space="preserve">  -2.27447128296E+00  -2.77999997139E+00  P_17_32     </w:t>
                            </w:r>
                          </w:p>
                          <w:p w:rsidR="008C11C2" w:rsidRPr="00335C7B" w:rsidRDefault="008C11C2" w:rsidP="00335C7B">
                            <w:pPr>
                              <w:rPr>
                                <w:sz w:val="18"/>
                                <w:lang w:val="de-DE"/>
                              </w:rPr>
                            </w:pPr>
                            <w:r w:rsidRPr="00335C7B">
                              <w:rPr>
                                <w:sz w:val="18"/>
                                <w:lang w:val="de-DE"/>
                              </w:rPr>
                              <w:t xml:space="preserve">  -2.04869604111E+00  -2.40000009537E+00  P_17_33     </w:t>
                            </w:r>
                          </w:p>
                          <w:p w:rsidR="008C11C2" w:rsidRPr="00335C7B" w:rsidRDefault="008C11C2" w:rsidP="00335C7B">
                            <w:pPr>
                              <w:rPr>
                                <w:sz w:val="18"/>
                                <w:lang w:val="de-DE"/>
                              </w:rPr>
                            </w:pPr>
                            <w:r w:rsidRPr="00335C7B">
                              <w:rPr>
                                <w:sz w:val="18"/>
                                <w:lang w:val="de-DE"/>
                              </w:rPr>
                              <w:t xml:space="preserve">  -2.06542563438E+00  -2.28999996185E+00  P_17_34     </w:t>
                            </w:r>
                          </w:p>
                          <w:p w:rsidR="008C11C2" w:rsidRPr="00335C7B" w:rsidRDefault="008C11C2" w:rsidP="00335C7B">
                            <w:pPr>
                              <w:rPr>
                                <w:sz w:val="18"/>
                                <w:lang w:val="de-DE"/>
                              </w:rPr>
                            </w:pPr>
                            <w:r w:rsidRPr="00335C7B">
                              <w:rPr>
                                <w:sz w:val="18"/>
                                <w:lang w:val="de-DE"/>
                              </w:rPr>
                              <w:t xml:space="preserve">  -2.34154653549E+00  -2.52999997139E+00  P_17_35     </w:t>
                            </w:r>
                          </w:p>
                          <w:p w:rsidR="008C11C2" w:rsidRPr="00335C7B" w:rsidRDefault="008C11C2" w:rsidP="00335C7B">
                            <w:pPr>
                              <w:rPr>
                                <w:sz w:val="18"/>
                                <w:lang w:val="de-DE"/>
                              </w:rPr>
                            </w:pPr>
                            <w:r w:rsidRPr="00335C7B">
                              <w:rPr>
                                <w:sz w:val="18"/>
                                <w:lang w:val="de-DE"/>
                              </w:rPr>
                              <w:t xml:space="preserve">  -2.66342806816E+00  -3.18000006676E+00  P_17_36     </w:t>
                            </w:r>
                          </w:p>
                          <w:p w:rsidR="008C11C2" w:rsidRPr="00335C7B" w:rsidRDefault="008C11C2" w:rsidP="00335C7B">
                            <w:pPr>
                              <w:rPr>
                                <w:sz w:val="18"/>
                                <w:lang w:val="de-DE"/>
                              </w:rPr>
                            </w:pPr>
                            <w:r w:rsidRPr="00335C7B">
                              <w:rPr>
                                <w:sz w:val="18"/>
                                <w:lang w:val="de-DE"/>
                              </w:rPr>
                              <w:t xml:space="preserve">  -1.10199146271E+01  -9.36999988556E+00  P_32_1      </w:t>
                            </w:r>
                          </w:p>
                          <w:p w:rsidR="008C11C2" w:rsidRPr="00335C7B" w:rsidRDefault="008C11C2" w:rsidP="00335C7B">
                            <w:pPr>
                              <w:rPr>
                                <w:sz w:val="18"/>
                                <w:lang w:val="de-DE"/>
                              </w:rPr>
                            </w:pPr>
                            <w:r w:rsidRPr="00335C7B">
                              <w:rPr>
                                <w:sz w:val="18"/>
                                <w:lang w:val="de-DE"/>
                              </w:rPr>
                              <w:t xml:space="preserve">  -1.06779575348E+01  -9.47000026703E+00  P_32_2      </w:t>
                            </w:r>
                          </w:p>
                          <w:p w:rsidR="008C11C2" w:rsidRPr="00335C7B" w:rsidRDefault="008C11C2" w:rsidP="00335C7B">
                            <w:pPr>
                              <w:rPr>
                                <w:sz w:val="18"/>
                                <w:lang w:val="de-DE"/>
                              </w:rPr>
                            </w:pPr>
                            <w:r w:rsidRPr="00335C7B">
                              <w:rPr>
                                <w:sz w:val="18"/>
                                <w:lang w:val="de-DE"/>
                              </w:rPr>
                              <w:t xml:space="preserve">  -1.04840230942E+01  -9.53999996185E+00  P_32_3      </w:t>
                            </w:r>
                          </w:p>
                          <w:p w:rsidR="008C11C2" w:rsidRPr="00335C7B" w:rsidRDefault="008C11C2" w:rsidP="00335C7B">
                            <w:pPr>
                              <w:rPr>
                                <w:sz w:val="18"/>
                                <w:lang w:val="de-DE"/>
                              </w:rPr>
                            </w:pPr>
                            <w:r w:rsidRPr="00335C7B">
                              <w:rPr>
                                <w:sz w:val="18"/>
                                <w:lang w:val="de-DE"/>
                              </w:rPr>
                              <w:t xml:space="preserve">  -1.04016189575E+01  -9.68999958038E+00  P_32_4      </w:t>
                            </w:r>
                          </w:p>
                          <w:p w:rsidR="008C11C2" w:rsidRPr="00335C7B" w:rsidRDefault="008C11C2" w:rsidP="00335C7B">
                            <w:pPr>
                              <w:rPr>
                                <w:sz w:val="18"/>
                                <w:lang w:val="de-DE"/>
                              </w:rPr>
                            </w:pPr>
                            <w:r w:rsidRPr="00335C7B">
                              <w:rPr>
                                <w:sz w:val="18"/>
                                <w:lang w:val="de-DE"/>
                              </w:rPr>
                              <w:t xml:space="preserve">  -1.03768787384E+01  -9.84000015259E+00  P_32_5      </w:t>
                            </w:r>
                          </w:p>
                          <w:p w:rsidR="008C11C2" w:rsidRPr="00335C7B" w:rsidRDefault="008C11C2" w:rsidP="00335C7B">
                            <w:pPr>
                              <w:rPr>
                                <w:sz w:val="18"/>
                                <w:lang w:val="de-DE"/>
                              </w:rPr>
                            </w:pPr>
                            <w:r w:rsidRPr="00335C7B">
                              <w:rPr>
                                <w:sz w:val="18"/>
                                <w:lang w:val="de-DE"/>
                              </w:rPr>
                              <w:t xml:space="preserve">  -1.03847932816E+01  -9.72999954224E+00  P_32_6      </w:t>
                            </w:r>
                          </w:p>
                          <w:p w:rsidR="008C11C2" w:rsidRPr="00335C7B" w:rsidRDefault="008C11C2" w:rsidP="00335C7B">
                            <w:pPr>
                              <w:rPr>
                                <w:sz w:val="18"/>
                                <w:lang w:val="de-DE"/>
                              </w:rPr>
                            </w:pPr>
                            <w:r w:rsidRPr="00335C7B">
                              <w:rPr>
                                <w:sz w:val="18"/>
                                <w:lang w:val="de-DE"/>
                              </w:rPr>
                              <w:t xml:space="preserve">  -1.03825826645E+01  -9.27000045776E+00  P_32_7      </w:t>
                            </w:r>
                          </w:p>
                          <w:p w:rsidR="008C11C2" w:rsidRPr="00335C7B" w:rsidRDefault="008C11C2" w:rsidP="00335C7B">
                            <w:pPr>
                              <w:rPr>
                                <w:sz w:val="18"/>
                                <w:lang w:val="de-DE"/>
                              </w:rPr>
                            </w:pPr>
                            <w:r w:rsidRPr="00335C7B">
                              <w:rPr>
                                <w:sz w:val="18"/>
                                <w:lang w:val="de-DE"/>
                              </w:rPr>
                              <w:t xml:space="preserve">  -1.03343992233E+01  -8.73999977112E+00  P_32_8      </w:t>
                            </w:r>
                          </w:p>
                          <w:p w:rsidR="008C11C2" w:rsidRPr="00335C7B" w:rsidRDefault="008C11C2" w:rsidP="00335C7B">
                            <w:pPr>
                              <w:rPr>
                                <w:sz w:val="18"/>
                                <w:lang w:val="de-DE"/>
                              </w:rPr>
                            </w:pPr>
                            <w:r w:rsidRPr="00335C7B">
                              <w:rPr>
                                <w:sz w:val="18"/>
                                <w:lang w:val="de-DE"/>
                              </w:rPr>
                              <w:t xml:space="preserve">  -1.02512054443E+01  -8.56000041962E+00  P_32_9      </w:t>
                            </w:r>
                          </w:p>
                          <w:p w:rsidR="008C11C2" w:rsidRPr="00335C7B" w:rsidRDefault="008C11C2" w:rsidP="00335C7B">
                            <w:pPr>
                              <w:rPr>
                                <w:sz w:val="18"/>
                                <w:lang w:val="de-DE"/>
                              </w:rPr>
                            </w:pPr>
                            <w:r w:rsidRPr="00335C7B">
                              <w:rPr>
                                <w:sz w:val="18"/>
                                <w:lang w:val="de-DE"/>
                              </w:rPr>
                              <w:t xml:space="preserve">  -1.01593017578E+01  -8.61999988556E+00  P_32_10     </w:t>
                            </w:r>
                          </w:p>
                          <w:p w:rsidR="008C11C2" w:rsidRPr="00335C7B" w:rsidRDefault="008C11C2" w:rsidP="00335C7B">
                            <w:pPr>
                              <w:rPr>
                                <w:sz w:val="18"/>
                                <w:lang w:val="de-DE"/>
                              </w:rPr>
                            </w:pPr>
                            <w:r w:rsidRPr="00335C7B">
                              <w:rPr>
                                <w:sz w:val="18"/>
                                <w:lang w:val="de-DE"/>
                              </w:rPr>
                              <w:t xml:space="preserve">  -1.00911989212E+01  -9.14999961853E+00  P_32_11     </w:t>
                            </w:r>
                          </w:p>
                          <w:p w:rsidR="008C11C2" w:rsidRPr="00335C7B" w:rsidRDefault="008C11C2" w:rsidP="00335C7B">
                            <w:pPr>
                              <w:rPr>
                                <w:sz w:val="18"/>
                                <w:lang w:val="de-DE"/>
                              </w:rPr>
                            </w:pPr>
                            <w:r w:rsidRPr="00335C7B">
                              <w:rPr>
                                <w:sz w:val="18"/>
                                <w:lang w:val="de-DE"/>
                              </w:rPr>
                              <w:t xml:space="preserve">  -1.00657558441E+01  -9.35999965668E+00  P_32_12     </w:t>
                            </w:r>
                          </w:p>
                          <w:p w:rsidR="008C11C2" w:rsidRPr="00335C7B" w:rsidRDefault="008C11C2" w:rsidP="00335C7B">
                            <w:pPr>
                              <w:rPr>
                                <w:sz w:val="18"/>
                                <w:lang w:val="de-DE"/>
                              </w:rPr>
                            </w:pPr>
                            <w:r w:rsidRPr="00335C7B">
                              <w:rPr>
                                <w:sz w:val="18"/>
                                <w:lang w:val="de-DE"/>
                              </w:rPr>
                              <w:t xml:space="preserve">  -1.00874700546E+01  -9.64000034332E+00  P_32_13     </w:t>
                            </w:r>
                          </w:p>
                          <w:p w:rsidR="008C11C2" w:rsidRPr="00335C7B" w:rsidRDefault="008C11C2" w:rsidP="00335C7B">
                            <w:pPr>
                              <w:rPr>
                                <w:sz w:val="18"/>
                                <w:lang w:val="de-DE"/>
                              </w:rPr>
                            </w:pPr>
                            <w:r w:rsidRPr="00335C7B">
                              <w:rPr>
                                <w:sz w:val="18"/>
                                <w:lang w:val="de-DE"/>
                              </w:rPr>
                              <w:t xml:space="preserve">  -1.01348934174E+01  -9.77000045776E+00  P_32_14     </w:t>
                            </w:r>
                          </w:p>
                          <w:p w:rsidR="008C11C2" w:rsidRPr="00335C7B" w:rsidRDefault="008C11C2" w:rsidP="00335C7B">
                            <w:pPr>
                              <w:rPr>
                                <w:sz w:val="18"/>
                                <w:lang w:val="de-DE"/>
                              </w:rPr>
                            </w:pPr>
                            <w:r w:rsidRPr="00335C7B">
                              <w:rPr>
                                <w:sz w:val="18"/>
                                <w:lang w:val="de-DE"/>
                              </w:rPr>
                              <w:t xml:space="preserve">  -1.02124719620E+01  -9.89999961853E+00  P_32_15     </w:t>
                            </w:r>
                          </w:p>
                          <w:p w:rsidR="008C11C2" w:rsidRPr="00335C7B" w:rsidRDefault="008C11C2" w:rsidP="00335C7B">
                            <w:pPr>
                              <w:rPr>
                                <w:sz w:val="18"/>
                                <w:lang w:val="de-DE"/>
                              </w:rPr>
                            </w:pPr>
                            <w:r w:rsidRPr="00335C7B">
                              <w:rPr>
                                <w:sz w:val="18"/>
                                <w:lang w:val="de-DE"/>
                              </w:rPr>
                              <w:t xml:space="preserve">  -1.03099327087E+01  -1.01300001144E+01  P_32_16     </w:t>
                            </w:r>
                          </w:p>
                          <w:p w:rsidR="008C11C2" w:rsidRPr="00335C7B" w:rsidRDefault="008C11C2" w:rsidP="00335C7B">
                            <w:pPr>
                              <w:rPr>
                                <w:sz w:val="18"/>
                                <w:lang w:val="de-DE"/>
                              </w:rPr>
                            </w:pPr>
                            <w:r w:rsidRPr="00335C7B">
                              <w:rPr>
                                <w:sz w:val="18"/>
                                <w:lang w:val="de-DE"/>
                              </w:rPr>
                              <w:t xml:space="preserve">  -1.04188289642E+01  -1.00799999237E+01  P_32_17     </w:t>
                            </w:r>
                          </w:p>
                          <w:p w:rsidR="008C11C2" w:rsidRPr="00335C7B" w:rsidRDefault="008C11C2" w:rsidP="00335C7B">
                            <w:pPr>
                              <w:rPr>
                                <w:sz w:val="18"/>
                                <w:lang w:val="de-DE"/>
                              </w:rPr>
                            </w:pPr>
                            <w:r w:rsidRPr="00335C7B">
                              <w:rPr>
                                <w:sz w:val="18"/>
                                <w:lang w:val="de-DE"/>
                              </w:rPr>
                              <w:t xml:space="preserve">  -1.05023765564E+01  -9.92000007629E+00  P_32_18     </w:t>
                            </w:r>
                          </w:p>
                          <w:p w:rsidR="008C11C2" w:rsidRPr="00335C7B" w:rsidRDefault="008C11C2" w:rsidP="00335C7B">
                            <w:pPr>
                              <w:rPr>
                                <w:sz w:val="18"/>
                                <w:lang w:val="de-DE"/>
                              </w:rPr>
                            </w:pPr>
                            <w:r w:rsidRPr="00335C7B">
                              <w:rPr>
                                <w:sz w:val="18"/>
                                <w:lang w:val="de-DE"/>
                              </w:rPr>
                              <w:t xml:space="preserve">  -1.05517139435E+01  -9.32999992371E+00  P_32_19     </w:t>
                            </w:r>
                          </w:p>
                          <w:p w:rsidR="008C11C2" w:rsidRPr="00335C7B" w:rsidRDefault="008C11C2" w:rsidP="00335C7B">
                            <w:pPr>
                              <w:rPr>
                                <w:sz w:val="18"/>
                                <w:lang w:val="de-DE"/>
                              </w:rPr>
                            </w:pPr>
                            <w:r w:rsidRPr="00335C7B">
                              <w:rPr>
                                <w:sz w:val="18"/>
                                <w:lang w:val="de-DE"/>
                              </w:rPr>
                              <w:t xml:space="preserve">  -1.05461874008E+01  -8.67000007629E+00  P_32_20     </w:t>
                            </w:r>
                          </w:p>
                          <w:p w:rsidR="008C11C2" w:rsidRPr="00335C7B" w:rsidRDefault="008C11C2" w:rsidP="00335C7B">
                            <w:pPr>
                              <w:rPr>
                                <w:sz w:val="18"/>
                                <w:lang w:val="de-DE"/>
                              </w:rPr>
                            </w:pPr>
                            <w:r w:rsidRPr="00335C7B">
                              <w:rPr>
                                <w:sz w:val="18"/>
                                <w:lang w:val="de-DE"/>
                              </w:rPr>
                              <w:t xml:space="preserve">  -1.05040273666E+01  -9.02000045776E+00  P_32_21     </w:t>
                            </w:r>
                          </w:p>
                          <w:p w:rsidR="008C11C2" w:rsidRPr="00335C7B" w:rsidRDefault="008C11C2" w:rsidP="00335C7B">
                            <w:pPr>
                              <w:rPr>
                                <w:sz w:val="18"/>
                                <w:lang w:val="de-DE"/>
                              </w:rPr>
                            </w:pPr>
                            <w:r w:rsidRPr="00335C7B">
                              <w:rPr>
                                <w:sz w:val="18"/>
                                <w:lang w:val="de-DE"/>
                              </w:rPr>
                              <w:t xml:space="preserve">  -1.04533653259E+01  -9.18999958038E+00  P_32_22     </w:t>
                            </w:r>
                          </w:p>
                          <w:p w:rsidR="008C11C2" w:rsidRPr="00335C7B" w:rsidRDefault="008C11C2" w:rsidP="00335C7B">
                            <w:pPr>
                              <w:rPr>
                                <w:sz w:val="18"/>
                                <w:lang w:val="de-DE"/>
                              </w:rPr>
                            </w:pPr>
                            <w:r w:rsidRPr="00335C7B">
                              <w:rPr>
                                <w:sz w:val="18"/>
                                <w:lang w:val="de-DE"/>
                              </w:rPr>
                              <w:t xml:space="preserve">  -1.04241952896E+01  -9.50000000000E+00  P_32_23     </w:t>
                            </w:r>
                          </w:p>
                          <w:p w:rsidR="008C11C2" w:rsidRPr="00335C7B" w:rsidRDefault="008C11C2" w:rsidP="00335C7B">
                            <w:pPr>
                              <w:rPr>
                                <w:sz w:val="18"/>
                                <w:lang w:val="de-DE"/>
                              </w:rPr>
                            </w:pPr>
                            <w:r w:rsidRPr="00335C7B">
                              <w:rPr>
                                <w:sz w:val="18"/>
                                <w:lang w:val="de-DE"/>
                              </w:rPr>
                              <w:t xml:space="preserve">  -1.04109325409E+01  -1.08999996185E+01  P_32_24     </w:t>
                            </w:r>
                          </w:p>
                          <w:p w:rsidR="008C11C2" w:rsidRPr="00335C7B" w:rsidRDefault="008C11C2" w:rsidP="00335C7B">
                            <w:pPr>
                              <w:rPr>
                                <w:sz w:val="18"/>
                                <w:lang w:val="de-DE"/>
                              </w:rPr>
                            </w:pPr>
                            <w:r w:rsidRPr="00335C7B">
                              <w:rPr>
                                <w:sz w:val="18"/>
                                <w:lang w:val="de-DE"/>
                              </w:rPr>
                              <w:t xml:space="preserve">  -1.04354419708E+01  -9.36999988556E+00  P_32_25     </w:t>
                            </w:r>
                          </w:p>
                          <w:p w:rsidR="008C11C2" w:rsidRPr="00335C7B" w:rsidRDefault="008C11C2" w:rsidP="00335C7B">
                            <w:pPr>
                              <w:rPr>
                                <w:sz w:val="18"/>
                                <w:lang w:val="de-DE"/>
                              </w:rPr>
                            </w:pPr>
                            <w:r w:rsidRPr="00335C7B">
                              <w:rPr>
                                <w:sz w:val="18"/>
                                <w:lang w:val="de-DE"/>
                              </w:rPr>
                              <w:t xml:space="preserve">  -1.04866123199E+01  -9.86999988556E+00  P_32_26     </w:t>
                            </w:r>
                          </w:p>
                          <w:p w:rsidR="008C11C2" w:rsidRPr="00335C7B" w:rsidRDefault="008C11C2" w:rsidP="00335C7B">
                            <w:pPr>
                              <w:rPr>
                                <w:sz w:val="18"/>
                                <w:lang w:val="de-DE"/>
                              </w:rPr>
                            </w:pPr>
                            <w:r w:rsidRPr="00335C7B">
                              <w:rPr>
                                <w:sz w:val="18"/>
                                <w:lang w:val="de-DE"/>
                              </w:rPr>
                              <w:t xml:space="preserve">  -1.05659770966E+01  -9.98999977112E+00  P_32_27     </w:t>
                            </w:r>
                          </w:p>
                          <w:p w:rsidR="008C11C2" w:rsidRPr="00335C7B" w:rsidRDefault="008C11C2" w:rsidP="00335C7B">
                            <w:pPr>
                              <w:rPr>
                                <w:sz w:val="18"/>
                                <w:lang w:val="de-DE"/>
                              </w:rPr>
                            </w:pPr>
                            <w:r w:rsidRPr="00335C7B">
                              <w:rPr>
                                <w:sz w:val="18"/>
                                <w:lang w:val="de-DE"/>
                              </w:rPr>
                              <w:t xml:space="preserve">  -1.06519031525E+01  -1.03299999237E+01  P_32_28     </w:t>
                            </w:r>
                          </w:p>
                          <w:p w:rsidR="008C11C2" w:rsidRPr="00335C7B" w:rsidRDefault="008C11C2" w:rsidP="00335C7B">
                            <w:pPr>
                              <w:rPr>
                                <w:sz w:val="18"/>
                                <w:lang w:val="de-DE"/>
                              </w:rPr>
                            </w:pPr>
                            <w:r w:rsidRPr="00335C7B">
                              <w:rPr>
                                <w:sz w:val="18"/>
                                <w:lang w:val="de-DE"/>
                              </w:rPr>
                              <w:t xml:space="preserve">  -1.07361011505E+01  -1.01199998856E+01  P_32_29     </w:t>
                            </w:r>
                          </w:p>
                          <w:p w:rsidR="008C11C2" w:rsidRPr="00335C7B" w:rsidRDefault="008C11C2" w:rsidP="00335C7B">
                            <w:pPr>
                              <w:rPr>
                                <w:sz w:val="18"/>
                                <w:lang w:val="de-DE"/>
                              </w:rPr>
                            </w:pPr>
                            <w:r w:rsidRPr="00335C7B">
                              <w:rPr>
                                <w:sz w:val="18"/>
                                <w:lang w:val="de-DE"/>
                              </w:rPr>
                              <w:t xml:space="preserve">  -1.08291015625E+01  -1.00000000000E+01  P_32_30     </w:t>
                            </w:r>
                          </w:p>
                          <w:p w:rsidR="008C11C2" w:rsidRPr="00335C7B" w:rsidRDefault="008C11C2" w:rsidP="00335C7B">
                            <w:pPr>
                              <w:rPr>
                                <w:sz w:val="18"/>
                                <w:lang w:val="de-DE"/>
                              </w:rPr>
                            </w:pPr>
                            <w:r w:rsidRPr="00335C7B">
                              <w:rPr>
                                <w:sz w:val="18"/>
                                <w:lang w:val="de-DE"/>
                              </w:rPr>
                              <w:t xml:space="preserve">  -1.08948240280E+01  -9.30000019073E+00  P_32_31     </w:t>
                            </w:r>
                          </w:p>
                          <w:p w:rsidR="008C11C2" w:rsidRPr="00335C7B" w:rsidRDefault="008C11C2" w:rsidP="00335C7B">
                            <w:pPr>
                              <w:rPr>
                                <w:sz w:val="18"/>
                                <w:lang w:val="de-DE"/>
                              </w:rPr>
                            </w:pPr>
                            <w:r w:rsidRPr="00335C7B">
                              <w:rPr>
                                <w:sz w:val="18"/>
                                <w:lang w:val="de-DE"/>
                              </w:rPr>
                              <w:t xml:space="preserve">  -1.09108943939E+01  -8.32999992371E+00  P_32_32     </w:t>
                            </w:r>
                          </w:p>
                          <w:p w:rsidR="008C11C2" w:rsidRPr="009733B5" w:rsidRDefault="008C11C2" w:rsidP="00335C7B">
                            <w:pPr>
                              <w:rPr>
                                <w:sz w:val="18"/>
                                <w:lang w:val="de-DE"/>
                              </w:rPr>
                            </w:pPr>
                            <w:r w:rsidRPr="00335C7B">
                              <w:rPr>
                                <w:sz w:val="18"/>
                                <w:lang w:val="de-DE"/>
                              </w:rPr>
                              <w:t xml:space="preserve">  </w:t>
                            </w:r>
                            <w:r w:rsidRPr="009733B5">
                              <w:rPr>
                                <w:sz w:val="18"/>
                                <w:lang w:val="de-DE"/>
                              </w:rPr>
                              <w:t xml:space="preserve">-1.08963003159E+01  -8.26000022888E+00  P_32_33     </w:t>
                            </w:r>
                          </w:p>
                          <w:p w:rsidR="008C11C2" w:rsidRPr="009733B5" w:rsidRDefault="008C11C2" w:rsidP="00335C7B">
                            <w:pPr>
                              <w:rPr>
                                <w:sz w:val="18"/>
                                <w:lang w:val="de-DE"/>
                              </w:rPr>
                            </w:pPr>
                            <w:r w:rsidRPr="009733B5">
                              <w:rPr>
                                <w:sz w:val="18"/>
                                <w:lang w:val="de-DE"/>
                              </w:rPr>
                              <w:t xml:space="preserve">  -1.08624429703E+01  -8.39999961853E+00  P_32_34     </w:t>
                            </w:r>
                          </w:p>
                          <w:p w:rsidR="008C11C2" w:rsidRPr="009733B5" w:rsidRDefault="008C11C2" w:rsidP="00335C7B">
                            <w:pPr>
                              <w:rPr>
                                <w:sz w:val="18"/>
                                <w:lang w:val="de-DE"/>
                              </w:rPr>
                            </w:pPr>
                            <w:r w:rsidRPr="009733B5">
                              <w:rPr>
                                <w:sz w:val="18"/>
                                <w:lang w:val="de-DE"/>
                              </w:rPr>
                              <w:t xml:space="preserve">  -1.08384981155E+01  -9.03999996185E+00  P_32_35     </w:t>
                            </w:r>
                          </w:p>
                          <w:p w:rsidR="008C11C2" w:rsidRPr="00335C7B" w:rsidRDefault="008C11C2" w:rsidP="00335C7B">
                            <w:pPr>
                              <w:rPr>
                                <w:sz w:val="18"/>
                                <w:lang w:val="de-DE"/>
                              </w:rPr>
                            </w:pPr>
                            <w:r w:rsidRPr="009733B5">
                              <w:rPr>
                                <w:sz w:val="18"/>
                                <w:lang w:val="de-DE"/>
                              </w:rPr>
                              <w:t xml:space="preserve">  -1.08500118256E+01  -9.26000022888E+00  P_32_36     </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feld 2" o:spid="_x0000_s1026" type="#_x0000_t202" style="width:331pt;height:17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">
                <v:textbox>
                  <w:txbxContent>
                    <w:p w:rsidR="008C11C2" w:rsidRPr="00335C7B" w:rsidRDefault="008C11C2" w:rsidP="00335C7B">
                      <w:pPr>
                        <w:rPr>
                          <w:sz w:val="18"/>
                        </w:rPr>
                      </w:pPr>
                      <w:r w:rsidRPr="00335C7B">
                        <w:rPr>
                          <w:sz w:val="18"/>
                        </w:rPr>
                        <w:t>"SIMULATED EQUIVALENT"   "OBSERVED VALUE"    "OBSERVATION NAME"</w:t>
                      </w:r>
                    </w:p>
                    <w:p w:rsidR="008C11C2" w:rsidRPr="00335C7B" w:rsidRDefault="008C11C2" w:rsidP="00335C7B">
                      <w:pPr>
                        <w:rPr>
                          <w:sz w:val="18"/>
                          <w:lang w:val="de-DE"/>
                        </w:rPr>
                      </w:pPr>
                      <w:r w:rsidRPr="00335C7B">
                        <w:rPr>
                          <w:sz w:val="18"/>
                        </w:rPr>
                        <w:t xml:space="preserve">  </w:t>
                      </w:r>
                      <w:r w:rsidRPr="00335C7B">
                        <w:rPr>
                          <w:sz w:val="18"/>
                          <w:lang w:val="de-DE"/>
                        </w:rPr>
                        <w:t xml:space="preserve">-2.18750953674E+01  -1.92800006866E+01  Q_63_1      </w:t>
                      </w:r>
                    </w:p>
                    <w:p w:rsidR="008C11C2" w:rsidRPr="00335C7B" w:rsidRDefault="008C11C2" w:rsidP="00335C7B">
                      <w:pPr>
                        <w:rPr>
                          <w:sz w:val="18"/>
                          <w:lang w:val="de-DE"/>
                        </w:rPr>
                      </w:pPr>
                      <w:r w:rsidRPr="00335C7B">
                        <w:rPr>
                          <w:sz w:val="18"/>
                          <w:lang w:val="de-DE"/>
                        </w:rPr>
                        <w:t xml:space="preserve">  -2.15291500092E+01  -1.93500003815E+01  Q_63_2      </w:t>
                      </w:r>
                    </w:p>
                    <w:p w:rsidR="008C11C2" w:rsidRPr="00335C7B" w:rsidRDefault="008C11C2" w:rsidP="00335C7B">
                      <w:pPr>
                        <w:rPr>
                          <w:sz w:val="18"/>
                          <w:lang w:val="de-DE"/>
                        </w:rPr>
                      </w:pPr>
                      <w:r w:rsidRPr="00335C7B">
                        <w:rPr>
                          <w:sz w:val="18"/>
                          <w:lang w:val="de-DE"/>
                        </w:rPr>
                        <w:t xml:space="preserve">  -2.13394184113E+01  -1.93299999237E+01  Q_63_3      </w:t>
                      </w:r>
                    </w:p>
                    <w:p w:rsidR="008C11C2" w:rsidRPr="00335C7B" w:rsidRDefault="008C11C2" w:rsidP="00335C7B">
                      <w:pPr>
                        <w:rPr>
                          <w:sz w:val="18"/>
                          <w:lang w:val="de-DE"/>
                        </w:rPr>
                      </w:pPr>
                      <w:r w:rsidRPr="00335C7B">
                        <w:rPr>
                          <w:sz w:val="18"/>
                          <w:lang w:val="de-DE"/>
                        </w:rPr>
                        <w:t xml:space="preserve">  -2.12163772583E+01  -1.93199996948E+01  Q_63_4      </w:t>
                      </w:r>
                    </w:p>
                    <w:p w:rsidR="008C11C2" w:rsidRPr="00335C7B" w:rsidRDefault="008C11C2" w:rsidP="00335C7B">
                      <w:pPr>
                        <w:rPr>
                          <w:sz w:val="18"/>
                          <w:lang w:val="de-DE"/>
                        </w:rPr>
                      </w:pPr>
                      <w:r w:rsidRPr="00335C7B">
                        <w:rPr>
                          <w:sz w:val="18"/>
                          <w:lang w:val="de-DE"/>
                        </w:rPr>
                        <w:t xml:space="preserve">  -2.11094913483E+01  -1.93500003815E+01  Q_63_5      </w:t>
                      </w:r>
                    </w:p>
                    <w:p w:rsidR="008C11C2" w:rsidRPr="00335C7B" w:rsidRDefault="008C11C2" w:rsidP="00335C7B">
                      <w:pPr>
                        <w:rPr>
                          <w:sz w:val="18"/>
                          <w:lang w:val="de-DE"/>
                        </w:rPr>
                      </w:pPr>
                      <w:r w:rsidRPr="00335C7B">
                        <w:rPr>
                          <w:sz w:val="18"/>
                          <w:lang w:val="de-DE"/>
                        </w:rPr>
                        <w:t xml:space="preserve">  -2.10158500671E+01  -1.93999996185E+01  Q_63_6      </w:t>
                      </w:r>
                    </w:p>
                    <w:p w:rsidR="008C11C2" w:rsidRPr="00335C7B" w:rsidRDefault="008C11C2" w:rsidP="00335C7B">
                      <w:pPr>
                        <w:rPr>
                          <w:sz w:val="18"/>
                          <w:lang w:val="de-DE"/>
                        </w:rPr>
                      </w:pPr>
                      <w:r w:rsidRPr="00335C7B">
                        <w:rPr>
                          <w:sz w:val="18"/>
                          <w:lang w:val="de-DE"/>
                        </w:rPr>
                        <w:t xml:space="preserve">  -2.09342689514E+01  -1.96200008392E+01  Q_63_7      </w:t>
                      </w:r>
                    </w:p>
                    <w:p w:rsidR="008C11C2" w:rsidRPr="00335C7B" w:rsidRDefault="008C11C2" w:rsidP="00335C7B">
                      <w:pPr>
                        <w:rPr>
                          <w:sz w:val="18"/>
                          <w:lang w:val="de-DE"/>
                        </w:rPr>
                      </w:pPr>
                      <w:r w:rsidRPr="00335C7B">
                        <w:rPr>
                          <w:sz w:val="18"/>
                          <w:lang w:val="de-DE"/>
                        </w:rPr>
                        <w:t xml:space="preserve">  -2.08705024719E+01  -1.97099990845E+01  Q_63_8      </w:t>
                      </w:r>
                    </w:p>
                    <w:p w:rsidR="008C11C2" w:rsidRPr="00335C7B" w:rsidRDefault="008C11C2" w:rsidP="00335C7B">
                      <w:pPr>
                        <w:rPr>
                          <w:sz w:val="18"/>
                          <w:lang w:val="de-DE"/>
                        </w:rPr>
                      </w:pPr>
                      <w:r w:rsidRPr="00335C7B">
                        <w:rPr>
                          <w:sz w:val="18"/>
                          <w:lang w:val="de-DE"/>
                        </w:rPr>
                        <w:t xml:space="preserve">  -2.08180007935E+01  -1.97700004578E+01  Q_63_9      </w:t>
                      </w:r>
                    </w:p>
                    <w:p w:rsidR="008C11C2" w:rsidRPr="00335C7B" w:rsidRDefault="008C11C2" w:rsidP="00335C7B">
                      <w:pPr>
                        <w:rPr>
                          <w:sz w:val="18"/>
                          <w:lang w:val="de-DE"/>
                        </w:rPr>
                      </w:pPr>
                      <w:r w:rsidRPr="00335C7B">
                        <w:rPr>
                          <w:sz w:val="18"/>
                          <w:lang w:val="de-DE"/>
                        </w:rPr>
                        <w:t xml:space="preserve">  -2.07679672241E+01  -1.97500000000E+01  Q_63_10     </w:t>
                      </w:r>
                    </w:p>
                    <w:p w:rsidR="008C11C2" w:rsidRPr="00335C7B" w:rsidRDefault="008C11C2" w:rsidP="00335C7B">
                      <w:pPr>
                        <w:rPr>
                          <w:sz w:val="18"/>
                          <w:lang w:val="de-DE"/>
                        </w:rPr>
                      </w:pPr>
                      <w:r w:rsidRPr="00335C7B">
                        <w:rPr>
                          <w:sz w:val="18"/>
                          <w:lang w:val="de-DE"/>
                        </w:rPr>
                        <w:t xml:space="preserve">  -2.07239513397E+01  -1.96900005341E+01  Q_63_11     </w:t>
                      </w:r>
                    </w:p>
                    <w:p w:rsidR="008C11C2" w:rsidRPr="00335C7B" w:rsidRDefault="008C11C2" w:rsidP="00335C7B">
                      <w:pPr>
                        <w:rPr>
                          <w:sz w:val="18"/>
                          <w:lang w:val="de-DE"/>
                        </w:rPr>
                      </w:pPr>
                      <w:r w:rsidRPr="00335C7B">
                        <w:rPr>
                          <w:sz w:val="18"/>
                          <w:lang w:val="de-DE"/>
                        </w:rPr>
                        <w:t xml:space="preserve">  -2.06876773834E+01  -1.97399997711E+01  Q_63_12     </w:t>
                      </w:r>
                    </w:p>
                    <w:p w:rsidR="008C11C2" w:rsidRPr="00335C7B" w:rsidRDefault="008C11C2" w:rsidP="00335C7B">
                      <w:pPr>
                        <w:rPr>
                          <w:sz w:val="18"/>
                          <w:lang w:val="de-DE"/>
                        </w:rPr>
                      </w:pPr>
                      <w:r w:rsidRPr="00335C7B">
                        <w:rPr>
                          <w:sz w:val="18"/>
                          <w:lang w:val="de-DE"/>
                        </w:rPr>
                        <w:t xml:space="preserve">  -2.06606826782E+01  -1.98199996948E+01  Q_63_13     </w:t>
                      </w:r>
                    </w:p>
                    <w:p w:rsidR="008C11C2" w:rsidRPr="00335C7B" w:rsidRDefault="008C11C2" w:rsidP="00335C7B">
                      <w:pPr>
                        <w:rPr>
                          <w:sz w:val="18"/>
                          <w:lang w:val="de-DE"/>
                        </w:rPr>
                      </w:pPr>
                      <w:r w:rsidRPr="00335C7B">
                        <w:rPr>
                          <w:sz w:val="18"/>
                          <w:lang w:val="de-DE"/>
                        </w:rPr>
                        <w:t xml:space="preserve">  -2.06429767609E+01  -1.98500003815E+01  Q_63_14     </w:t>
                      </w:r>
                    </w:p>
                    <w:p w:rsidR="008C11C2" w:rsidRPr="00335C7B" w:rsidRDefault="008C11C2" w:rsidP="00335C7B">
                      <w:pPr>
                        <w:rPr>
                          <w:sz w:val="18"/>
                          <w:lang w:val="de-DE"/>
                        </w:rPr>
                      </w:pPr>
                      <w:r w:rsidRPr="00335C7B">
                        <w:rPr>
                          <w:sz w:val="18"/>
                          <w:lang w:val="de-DE"/>
                        </w:rPr>
                        <w:t xml:space="preserve">  -2.06300010681E+01  -1.98700008392E+01  Q_63_15     </w:t>
                      </w:r>
                    </w:p>
                    <w:p w:rsidR="008C11C2" w:rsidRPr="00335C7B" w:rsidRDefault="008C11C2" w:rsidP="00335C7B">
                      <w:pPr>
                        <w:rPr>
                          <w:sz w:val="18"/>
                          <w:lang w:val="de-DE"/>
                        </w:rPr>
                      </w:pPr>
                      <w:r w:rsidRPr="00335C7B">
                        <w:rPr>
                          <w:sz w:val="18"/>
                          <w:lang w:val="de-DE"/>
                        </w:rPr>
                        <w:t xml:space="preserve">  -2.06260299683E+01  -1.99500007629E+01  Q_63_16     </w:t>
                      </w:r>
                    </w:p>
                    <w:p w:rsidR="008C11C2" w:rsidRPr="00335C7B" w:rsidRDefault="008C11C2" w:rsidP="00335C7B">
                      <w:pPr>
                        <w:rPr>
                          <w:sz w:val="18"/>
                          <w:lang w:val="de-DE"/>
                        </w:rPr>
                      </w:pPr>
                      <w:r w:rsidRPr="00335C7B">
                        <w:rPr>
                          <w:sz w:val="18"/>
                          <w:lang w:val="de-DE"/>
                        </w:rPr>
                        <w:t xml:space="preserve">  -2.06240901947E+01  -1.99400005341E+01  Q_63_17     </w:t>
                      </w:r>
                    </w:p>
                    <w:p w:rsidR="008C11C2" w:rsidRPr="00335C7B" w:rsidRDefault="008C11C2" w:rsidP="00335C7B">
                      <w:pPr>
                        <w:rPr>
                          <w:sz w:val="18"/>
                          <w:lang w:val="de-DE"/>
                        </w:rPr>
                      </w:pPr>
                      <w:r w:rsidRPr="00335C7B">
                        <w:rPr>
                          <w:sz w:val="18"/>
                          <w:lang w:val="de-DE"/>
                        </w:rPr>
                        <w:t xml:space="preserve">  -2.06174030304E+01  -1.98299999237E+01  Q_63_18     </w:t>
                      </w:r>
                    </w:p>
                    <w:p w:rsidR="008C11C2" w:rsidRPr="00335C7B" w:rsidRDefault="008C11C2" w:rsidP="00335C7B">
                      <w:pPr>
                        <w:rPr>
                          <w:sz w:val="18"/>
                          <w:lang w:val="de-DE"/>
                        </w:rPr>
                      </w:pPr>
                      <w:r w:rsidRPr="00335C7B">
                        <w:rPr>
                          <w:sz w:val="18"/>
                          <w:lang w:val="de-DE"/>
                        </w:rPr>
                        <w:t xml:space="preserve">  -2.06147861481E+01  -2.00699996948E+01  Q_63_19     </w:t>
                      </w:r>
                    </w:p>
                    <w:p w:rsidR="008C11C2" w:rsidRPr="00335C7B" w:rsidRDefault="008C11C2" w:rsidP="00335C7B">
                      <w:pPr>
                        <w:rPr>
                          <w:sz w:val="18"/>
                          <w:lang w:val="de-DE"/>
                        </w:rPr>
                      </w:pPr>
                      <w:r w:rsidRPr="00335C7B">
                        <w:rPr>
                          <w:sz w:val="18"/>
                          <w:lang w:val="de-DE"/>
                        </w:rPr>
                        <w:t xml:space="preserve">  -2.06222057343E+01  -2.03299999237E+01  Q_63_20     </w:t>
                      </w:r>
                    </w:p>
                    <w:p w:rsidR="008C11C2" w:rsidRPr="00335C7B" w:rsidRDefault="008C11C2" w:rsidP="00335C7B">
                      <w:pPr>
                        <w:rPr>
                          <w:sz w:val="18"/>
                          <w:lang w:val="de-DE"/>
                        </w:rPr>
                      </w:pPr>
                      <w:r w:rsidRPr="00335C7B">
                        <w:rPr>
                          <w:sz w:val="18"/>
                          <w:lang w:val="de-DE"/>
                        </w:rPr>
                        <w:t xml:space="preserve">  -2.06416893005E+01  -2.05100002289E+01  Q_63_21     </w:t>
                      </w:r>
                    </w:p>
                    <w:p w:rsidR="008C11C2" w:rsidRPr="00335C7B" w:rsidRDefault="008C11C2" w:rsidP="00335C7B">
                      <w:pPr>
                        <w:rPr>
                          <w:sz w:val="18"/>
                          <w:lang w:val="de-DE"/>
                        </w:rPr>
                      </w:pPr>
                      <w:r w:rsidRPr="00335C7B">
                        <w:rPr>
                          <w:sz w:val="18"/>
                          <w:lang w:val="de-DE"/>
                        </w:rPr>
                        <w:t xml:space="preserve">  -2.06759414673E+01  -2.07099990845E+01  Q_63_22     </w:t>
                      </w:r>
                    </w:p>
                    <w:p w:rsidR="008C11C2" w:rsidRPr="00335C7B" w:rsidRDefault="008C11C2" w:rsidP="00335C7B">
                      <w:pPr>
                        <w:rPr>
                          <w:sz w:val="18"/>
                          <w:lang w:val="de-DE"/>
                        </w:rPr>
                      </w:pPr>
                      <w:r w:rsidRPr="00335C7B">
                        <w:rPr>
                          <w:sz w:val="18"/>
                          <w:lang w:val="de-DE"/>
                        </w:rPr>
                        <w:t xml:space="preserve">  -2.07225456238E+01  -2.08799991608E+01  Q_63_23     </w:t>
                      </w:r>
                    </w:p>
                    <w:p w:rsidR="008C11C2" w:rsidRPr="00335C7B" w:rsidRDefault="008C11C2" w:rsidP="00335C7B">
                      <w:pPr>
                        <w:rPr>
                          <w:sz w:val="18"/>
                          <w:lang w:val="de-DE"/>
                        </w:rPr>
                      </w:pPr>
                      <w:r w:rsidRPr="00335C7B">
                        <w:rPr>
                          <w:sz w:val="18"/>
                          <w:lang w:val="de-DE"/>
                        </w:rPr>
                        <w:t xml:space="preserve">  -2.07748527527E+01  -2.08600006104E+01  Q_63_24     </w:t>
                      </w:r>
                    </w:p>
                    <w:p w:rsidR="008C11C2" w:rsidRPr="00335C7B" w:rsidRDefault="008C11C2" w:rsidP="00335C7B">
                      <w:pPr>
                        <w:rPr>
                          <w:sz w:val="18"/>
                          <w:lang w:val="de-DE"/>
                        </w:rPr>
                      </w:pPr>
                      <w:r w:rsidRPr="00335C7B">
                        <w:rPr>
                          <w:sz w:val="18"/>
                          <w:lang w:val="de-DE"/>
                        </w:rPr>
                        <w:t xml:space="preserve">  -2.08271293640E+01  -2.09500007629E+01  Q_63_25     </w:t>
                      </w:r>
                    </w:p>
                    <w:p w:rsidR="008C11C2" w:rsidRPr="00335C7B" w:rsidRDefault="008C11C2" w:rsidP="00335C7B">
                      <w:pPr>
                        <w:rPr>
                          <w:sz w:val="18"/>
                          <w:lang w:val="de-DE"/>
                        </w:rPr>
                      </w:pPr>
                      <w:r w:rsidRPr="00335C7B">
                        <w:rPr>
                          <w:sz w:val="18"/>
                          <w:lang w:val="de-DE"/>
                        </w:rPr>
                        <w:t xml:space="preserve">  -2.08734531403E+01  -2.10000000000E+01  Q_63_26     </w:t>
                      </w:r>
                    </w:p>
                    <w:p w:rsidR="008C11C2" w:rsidRPr="00335C7B" w:rsidRDefault="008C11C2" w:rsidP="00335C7B">
                      <w:pPr>
                        <w:rPr>
                          <w:sz w:val="18"/>
                          <w:lang w:val="de-DE"/>
                        </w:rPr>
                      </w:pPr>
                      <w:r w:rsidRPr="00335C7B">
                        <w:rPr>
                          <w:sz w:val="18"/>
                          <w:lang w:val="de-DE"/>
                        </w:rPr>
                        <w:t xml:space="preserve">  -2.09212265015E+01  -2.09799995422E+01  Q_63_27     </w:t>
                      </w:r>
                    </w:p>
                    <w:p w:rsidR="008C11C2" w:rsidRPr="00335C7B" w:rsidRDefault="008C11C2" w:rsidP="00335C7B">
                      <w:pPr>
                        <w:rPr>
                          <w:sz w:val="18"/>
                          <w:lang w:val="de-DE"/>
                        </w:rPr>
                      </w:pPr>
                      <w:r w:rsidRPr="00335C7B">
                        <w:rPr>
                          <w:sz w:val="18"/>
                          <w:lang w:val="de-DE"/>
                        </w:rPr>
                        <w:t xml:space="preserve">  -2.09752731323E+01  -2.12500000000E+01  Q_63_28     </w:t>
                      </w:r>
                    </w:p>
                    <w:p w:rsidR="008C11C2" w:rsidRPr="00335C7B" w:rsidRDefault="008C11C2" w:rsidP="00335C7B">
                      <w:pPr>
                        <w:rPr>
                          <w:sz w:val="18"/>
                          <w:lang w:val="de-DE"/>
                        </w:rPr>
                      </w:pPr>
                      <w:r w:rsidRPr="00335C7B">
                        <w:rPr>
                          <w:sz w:val="18"/>
                          <w:lang w:val="de-DE"/>
                        </w:rPr>
                        <w:t xml:space="preserve">  -2.10322189331E+01  -2.11499996185E+01  Q_63_29     </w:t>
                      </w:r>
                    </w:p>
                    <w:p w:rsidR="008C11C2" w:rsidRPr="00335C7B" w:rsidRDefault="008C11C2" w:rsidP="00335C7B">
                      <w:pPr>
                        <w:rPr>
                          <w:sz w:val="18"/>
                          <w:lang w:val="de-DE"/>
                        </w:rPr>
                      </w:pPr>
                      <w:r w:rsidRPr="00335C7B">
                        <w:rPr>
                          <w:sz w:val="18"/>
                          <w:lang w:val="de-DE"/>
                        </w:rPr>
                        <w:t xml:space="preserve">  -2.10842552185E+01  -2.07999992371E+01  Q_63_30     </w:t>
                      </w:r>
                    </w:p>
                    <w:p w:rsidR="008C11C2" w:rsidRPr="00335C7B" w:rsidRDefault="008C11C2" w:rsidP="00335C7B">
                      <w:pPr>
                        <w:rPr>
                          <w:sz w:val="18"/>
                          <w:lang w:val="de-DE"/>
                        </w:rPr>
                      </w:pPr>
                      <w:r w:rsidRPr="00335C7B">
                        <w:rPr>
                          <w:sz w:val="18"/>
                          <w:lang w:val="de-DE"/>
                        </w:rPr>
                        <w:t xml:space="preserve">  -2.11291408539E+01  -2.05499992371E+01  Q_63_31     </w:t>
                      </w:r>
                    </w:p>
                    <w:p w:rsidR="008C11C2" w:rsidRPr="00335C7B" w:rsidRDefault="008C11C2" w:rsidP="00335C7B">
                      <w:pPr>
                        <w:rPr>
                          <w:sz w:val="18"/>
                          <w:lang w:val="de-DE"/>
                        </w:rPr>
                      </w:pPr>
                      <w:r w:rsidRPr="00335C7B">
                        <w:rPr>
                          <w:sz w:val="18"/>
                          <w:lang w:val="de-DE"/>
                        </w:rPr>
                        <w:t xml:space="preserve">  -2.11632099152E+01  -2.03199996948E+01  Q_63_32     </w:t>
                      </w:r>
                    </w:p>
                    <w:p w:rsidR="008C11C2" w:rsidRPr="00335C7B" w:rsidRDefault="008C11C2" w:rsidP="00335C7B">
                      <w:pPr>
                        <w:rPr>
                          <w:sz w:val="18"/>
                          <w:lang w:val="de-DE"/>
                        </w:rPr>
                      </w:pPr>
                      <w:r w:rsidRPr="00335C7B">
                        <w:rPr>
                          <w:sz w:val="18"/>
                          <w:lang w:val="de-DE"/>
                        </w:rPr>
                        <w:t xml:space="preserve">  -2.11905250549E+01  -2.00200004578E+01  Q_63_33     </w:t>
                      </w:r>
                    </w:p>
                    <w:p w:rsidR="008C11C2" w:rsidRPr="00335C7B" w:rsidRDefault="008C11C2" w:rsidP="00335C7B">
                      <w:pPr>
                        <w:rPr>
                          <w:sz w:val="18"/>
                          <w:lang w:val="de-DE"/>
                        </w:rPr>
                      </w:pPr>
                      <w:r w:rsidRPr="00335C7B">
                        <w:rPr>
                          <w:sz w:val="18"/>
                          <w:lang w:val="de-DE"/>
                        </w:rPr>
                        <w:t xml:space="preserve">  -2.12163696289E+01  -1.97099990845E+01  Q_63_34     </w:t>
                      </w:r>
                    </w:p>
                    <w:p w:rsidR="008C11C2" w:rsidRPr="00335C7B" w:rsidRDefault="008C11C2" w:rsidP="00335C7B">
                      <w:pPr>
                        <w:rPr>
                          <w:sz w:val="18"/>
                          <w:lang w:val="de-DE"/>
                        </w:rPr>
                      </w:pPr>
                      <w:r w:rsidRPr="00335C7B">
                        <w:rPr>
                          <w:sz w:val="18"/>
                          <w:lang w:val="de-DE"/>
                        </w:rPr>
                        <w:t xml:space="preserve">  -2.12436676025E+01  -1.96499996185E+01  Q_63_35     </w:t>
                      </w:r>
                    </w:p>
                    <w:p w:rsidR="008C11C2" w:rsidRPr="00335C7B" w:rsidRDefault="008C11C2" w:rsidP="00335C7B">
                      <w:pPr>
                        <w:rPr>
                          <w:sz w:val="18"/>
                          <w:lang w:val="de-DE"/>
                        </w:rPr>
                      </w:pPr>
                      <w:r w:rsidRPr="00335C7B">
                        <w:rPr>
                          <w:sz w:val="18"/>
                          <w:lang w:val="de-DE"/>
                        </w:rPr>
                        <w:t xml:space="preserve">  -2.12740974426E+01  -1.93199996948E+01  Q_63_36     </w:t>
                      </w:r>
                    </w:p>
                    <w:p w:rsidR="008C11C2" w:rsidRPr="00335C7B" w:rsidRDefault="008C11C2" w:rsidP="00335C7B">
                      <w:pPr>
                        <w:rPr>
                          <w:sz w:val="18"/>
                          <w:lang w:val="de-DE"/>
                        </w:rPr>
                      </w:pPr>
                      <w:r w:rsidRPr="00335C7B">
                        <w:rPr>
                          <w:sz w:val="18"/>
                          <w:lang w:val="de-DE"/>
                        </w:rPr>
                        <w:t xml:space="preserve">  -1.39931554794E+01  -1.21599998474E+01  Q_65_1      </w:t>
                      </w:r>
                    </w:p>
                    <w:p w:rsidR="008C11C2" w:rsidRPr="00335C7B" w:rsidRDefault="008C11C2" w:rsidP="00335C7B">
                      <w:pPr>
                        <w:rPr>
                          <w:sz w:val="18"/>
                          <w:lang w:val="de-DE"/>
                        </w:rPr>
                      </w:pPr>
                      <w:r w:rsidRPr="00335C7B">
                        <w:rPr>
                          <w:sz w:val="18"/>
                          <w:lang w:val="de-DE"/>
                        </w:rPr>
                        <w:t xml:space="preserve">  -1.42413072586E+01  -1.24300003052E+01  Q_65_2      </w:t>
                      </w:r>
                    </w:p>
                    <w:p w:rsidR="008C11C2" w:rsidRPr="00335C7B" w:rsidRDefault="008C11C2" w:rsidP="00335C7B">
                      <w:pPr>
                        <w:rPr>
                          <w:sz w:val="18"/>
                          <w:lang w:val="de-DE"/>
                        </w:rPr>
                      </w:pPr>
                      <w:r w:rsidRPr="00335C7B">
                        <w:rPr>
                          <w:sz w:val="18"/>
                          <w:lang w:val="de-DE"/>
                        </w:rPr>
                        <w:t xml:space="preserve">  -1.45030975342E+01  -1.29899997711E+01  Q_65_3      </w:t>
                      </w:r>
                    </w:p>
                    <w:p w:rsidR="008C11C2" w:rsidRPr="00335C7B" w:rsidRDefault="008C11C2" w:rsidP="00335C7B">
                      <w:pPr>
                        <w:rPr>
                          <w:sz w:val="18"/>
                          <w:lang w:val="de-DE"/>
                        </w:rPr>
                      </w:pPr>
                      <w:r w:rsidRPr="00335C7B">
                        <w:rPr>
                          <w:sz w:val="18"/>
                          <w:lang w:val="de-DE"/>
                        </w:rPr>
                        <w:t xml:space="preserve">  -1.47377843857E+01  -1.31800003052E+01  Q_65_4      </w:t>
                      </w:r>
                    </w:p>
                    <w:p w:rsidR="008C11C2" w:rsidRPr="00335C7B" w:rsidRDefault="008C11C2" w:rsidP="00335C7B">
                      <w:pPr>
                        <w:rPr>
                          <w:sz w:val="18"/>
                          <w:lang w:val="de-DE"/>
                        </w:rPr>
                      </w:pPr>
                      <w:r w:rsidRPr="00335C7B">
                        <w:rPr>
                          <w:sz w:val="18"/>
                          <w:lang w:val="de-DE"/>
                        </w:rPr>
                        <w:t xml:space="preserve">  -1.49470338821E+01  -1.34700002670E+01  Q_65_5      </w:t>
                      </w:r>
                    </w:p>
                    <w:p w:rsidR="008C11C2" w:rsidRPr="00335C7B" w:rsidRDefault="008C11C2" w:rsidP="00335C7B">
                      <w:pPr>
                        <w:rPr>
                          <w:sz w:val="18"/>
                          <w:lang w:val="de-DE"/>
                        </w:rPr>
                      </w:pPr>
                      <w:r w:rsidRPr="00335C7B">
                        <w:rPr>
                          <w:sz w:val="18"/>
                          <w:lang w:val="de-DE"/>
                        </w:rPr>
                        <w:t xml:space="preserve">  -1.51380653381E+01  -1.33900003433E+01  Q_65_6      </w:t>
                      </w:r>
                    </w:p>
                    <w:p w:rsidR="008C11C2" w:rsidRPr="00335C7B" w:rsidRDefault="008C11C2" w:rsidP="00335C7B">
                      <w:pPr>
                        <w:rPr>
                          <w:sz w:val="18"/>
                          <w:lang w:val="de-DE"/>
                        </w:rPr>
                      </w:pPr>
                      <w:r w:rsidRPr="00335C7B">
                        <w:rPr>
                          <w:sz w:val="18"/>
                          <w:lang w:val="de-DE"/>
                        </w:rPr>
                        <w:t xml:space="preserve">  -1.53264064789E+01  -1.29300003052E+01  Q_65_7      </w:t>
                      </w:r>
                    </w:p>
                    <w:p w:rsidR="008C11C2" w:rsidRPr="00335C7B" w:rsidRDefault="008C11C2" w:rsidP="00335C7B">
                      <w:pPr>
                        <w:rPr>
                          <w:sz w:val="18"/>
                          <w:lang w:val="de-DE"/>
                        </w:rPr>
                      </w:pPr>
                      <w:r w:rsidRPr="00335C7B">
                        <w:rPr>
                          <w:sz w:val="18"/>
                          <w:lang w:val="de-DE"/>
                        </w:rPr>
                        <w:t xml:space="preserve">  -1.54876594543E+01  -1.29099998474E+01  Q_65_8      </w:t>
                      </w:r>
                    </w:p>
                    <w:p w:rsidR="008C11C2" w:rsidRPr="00335C7B" w:rsidRDefault="008C11C2" w:rsidP="00335C7B">
                      <w:pPr>
                        <w:rPr>
                          <w:sz w:val="18"/>
                          <w:lang w:val="de-DE"/>
                        </w:rPr>
                      </w:pPr>
                      <w:r w:rsidRPr="00335C7B">
                        <w:rPr>
                          <w:sz w:val="18"/>
                          <w:lang w:val="de-DE"/>
                        </w:rPr>
                        <w:t xml:space="preserve">  -1.56424999237E+01  -1.26999998093E+01  Q_65_9      </w:t>
                      </w:r>
                    </w:p>
                    <w:p w:rsidR="008C11C2" w:rsidRPr="00335C7B" w:rsidRDefault="008C11C2" w:rsidP="00335C7B">
                      <w:pPr>
                        <w:rPr>
                          <w:sz w:val="18"/>
                          <w:lang w:val="de-DE"/>
                        </w:rPr>
                      </w:pPr>
                      <w:r w:rsidRPr="00335C7B">
                        <w:rPr>
                          <w:sz w:val="18"/>
                          <w:lang w:val="de-DE"/>
                        </w:rPr>
                        <w:t xml:space="preserve">  -1.58112840652E+01  -1.23699998856E+01  Q_65_10     </w:t>
                      </w:r>
                    </w:p>
                    <w:p w:rsidR="008C11C2" w:rsidRPr="00335C7B" w:rsidRDefault="008C11C2" w:rsidP="00335C7B">
                      <w:pPr>
                        <w:rPr>
                          <w:sz w:val="18"/>
                          <w:lang w:val="de-DE"/>
                        </w:rPr>
                      </w:pPr>
                      <w:r w:rsidRPr="00335C7B">
                        <w:rPr>
                          <w:sz w:val="18"/>
                          <w:lang w:val="de-DE"/>
                        </w:rPr>
                        <w:t xml:space="preserve">  -1.59606790543E+01  -1.28699998856E+01  Q_65_11     </w:t>
                      </w:r>
                    </w:p>
                    <w:p w:rsidR="008C11C2" w:rsidRPr="00335C7B" w:rsidRDefault="008C11C2" w:rsidP="00335C7B">
                      <w:pPr>
                        <w:rPr>
                          <w:sz w:val="18"/>
                          <w:lang w:val="de-DE"/>
                        </w:rPr>
                      </w:pPr>
                      <w:r w:rsidRPr="00335C7B">
                        <w:rPr>
                          <w:sz w:val="18"/>
                          <w:lang w:val="de-DE"/>
                        </w:rPr>
                        <w:t xml:space="preserve">  -1.60300045013E+01  -1.33999996185E+01  Q_65_12     </w:t>
                      </w:r>
                    </w:p>
                    <w:p w:rsidR="008C11C2" w:rsidRPr="00335C7B" w:rsidRDefault="008C11C2" w:rsidP="00335C7B">
                      <w:pPr>
                        <w:rPr>
                          <w:sz w:val="18"/>
                          <w:lang w:val="de-DE"/>
                        </w:rPr>
                      </w:pPr>
                      <w:r w:rsidRPr="00335C7B">
                        <w:rPr>
                          <w:sz w:val="18"/>
                          <w:lang w:val="de-DE"/>
                        </w:rPr>
                        <w:t xml:space="preserve">  -1.60641689301E+01  -1.31199998856E+01  Q_65_13     </w:t>
                      </w:r>
                    </w:p>
                    <w:p w:rsidR="008C11C2" w:rsidRPr="00335C7B" w:rsidRDefault="008C11C2" w:rsidP="00335C7B">
                      <w:pPr>
                        <w:rPr>
                          <w:sz w:val="18"/>
                          <w:lang w:val="de-DE"/>
                        </w:rPr>
                      </w:pPr>
                      <w:r w:rsidRPr="00335C7B">
                        <w:rPr>
                          <w:sz w:val="18"/>
                          <w:lang w:val="de-DE"/>
                        </w:rPr>
                        <w:t xml:space="preserve">  -1.60910835266E+01  -1.32799997330E+01  Q_65_14     </w:t>
                      </w:r>
                    </w:p>
                    <w:p w:rsidR="008C11C2" w:rsidRPr="00335C7B" w:rsidRDefault="008C11C2" w:rsidP="00335C7B">
                      <w:pPr>
                        <w:rPr>
                          <w:sz w:val="18"/>
                          <w:lang w:val="de-DE"/>
                        </w:rPr>
                      </w:pPr>
                      <w:r w:rsidRPr="00335C7B">
                        <w:rPr>
                          <w:sz w:val="18"/>
                          <w:lang w:val="de-DE"/>
                        </w:rPr>
                        <w:t xml:space="preserve">  -1.61187210083E+01  -1.38100004196E+01  Q_65_15     </w:t>
                      </w:r>
                    </w:p>
                    <w:p w:rsidR="008C11C2" w:rsidRPr="00335C7B" w:rsidRDefault="008C11C2" w:rsidP="00335C7B">
                      <w:pPr>
                        <w:rPr>
                          <w:sz w:val="18"/>
                          <w:lang w:val="de-DE"/>
                        </w:rPr>
                      </w:pPr>
                      <w:r w:rsidRPr="00335C7B">
                        <w:rPr>
                          <w:sz w:val="18"/>
                          <w:lang w:val="de-DE"/>
                        </w:rPr>
                        <w:t xml:space="preserve">  -1.61331825256E+01  -1.45500001907E+01  Q_65_16     </w:t>
                      </w:r>
                    </w:p>
                    <w:p w:rsidR="008C11C2" w:rsidRPr="00335C7B" w:rsidRDefault="008C11C2" w:rsidP="00335C7B">
                      <w:pPr>
                        <w:rPr>
                          <w:sz w:val="18"/>
                          <w:lang w:val="de-DE"/>
                        </w:rPr>
                      </w:pPr>
                      <w:r w:rsidRPr="00335C7B">
                        <w:rPr>
                          <w:sz w:val="18"/>
                          <w:lang w:val="de-DE"/>
                        </w:rPr>
                        <w:t xml:space="preserve">  -1.61451873779E+01  -1.45000000000E+01  Q_65_17     </w:t>
                      </w:r>
                    </w:p>
                    <w:p w:rsidR="008C11C2" w:rsidRPr="00335C7B" w:rsidRDefault="008C11C2" w:rsidP="00335C7B">
                      <w:pPr>
                        <w:rPr>
                          <w:sz w:val="18"/>
                          <w:lang w:val="de-DE"/>
                        </w:rPr>
                      </w:pPr>
                      <w:r w:rsidRPr="00335C7B">
                        <w:rPr>
                          <w:sz w:val="18"/>
                          <w:lang w:val="de-DE"/>
                        </w:rPr>
                        <w:t xml:space="preserve">  -1.61525821686E+01  -1.44300003052E+01  Q_65_18     </w:t>
                      </w:r>
                    </w:p>
                    <w:p w:rsidR="008C11C2" w:rsidRPr="00335C7B" w:rsidRDefault="008C11C2" w:rsidP="00335C7B">
                      <w:pPr>
                        <w:rPr>
                          <w:sz w:val="18"/>
                          <w:lang w:val="de-DE"/>
                        </w:rPr>
                      </w:pPr>
                      <w:r w:rsidRPr="00335C7B">
                        <w:rPr>
                          <w:sz w:val="18"/>
                          <w:lang w:val="de-DE"/>
                        </w:rPr>
                        <w:t xml:space="preserve">  -1.61501560211E+01  -1.36999998093E+01  Q_65_19     </w:t>
                      </w:r>
                    </w:p>
                    <w:p w:rsidR="008C11C2" w:rsidRPr="00335C7B" w:rsidRDefault="008C11C2" w:rsidP="00335C7B">
                      <w:pPr>
                        <w:rPr>
                          <w:sz w:val="18"/>
                          <w:lang w:val="de-DE"/>
                        </w:rPr>
                      </w:pPr>
                      <w:r w:rsidRPr="00335C7B">
                        <w:rPr>
                          <w:sz w:val="18"/>
                          <w:lang w:val="de-DE"/>
                        </w:rPr>
                        <w:t xml:space="preserve">  -1.61600723267E+01  -1.32799997330E+01  Q_65_20     </w:t>
                      </w:r>
                    </w:p>
                    <w:p w:rsidR="008C11C2" w:rsidRPr="00335C7B" w:rsidRDefault="008C11C2" w:rsidP="00335C7B">
                      <w:pPr>
                        <w:rPr>
                          <w:sz w:val="18"/>
                          <w:lang w:val="de-DE"/>
                        </w:rPr>
                      </w:pPr>
                      <w:r w:rsidRPr="00335C7B">
                        <w:rPr>
                          <w:sz w:val="18"/>
                          <w:lang w:val="de-DE"/>
                        </w:rPr>
                        <w:t xml:space="preserve">  -1.61815967560E+01  -1.37500000000E+01  Q_65_21     </w:t>
                      </w:r>
                    </w:p>
                    <w:p w:rsidR="008C11C2" w:rsidRPr="00335C7B" w:rsidRDefault="008C11C2" w:rsidP="00335C7B">
                      <w:pPr>
                        <w:rPr>
                          <w:sz w:val="18"/>
                          <w:lang w:val="de-DE"/>
                        </w:rPr>
                      </w:pPr>
                      <w:r w:rsidRPr="00335C7B">
                        <w:rPr>
                          <w:sz w:val="18"/>
                          <w:lang w:val="de-DE"/>
                        </w:rPr>
                        <w:t xml:space="preserve">  -1.62111606598E+01  -1.39099998474E+01  Q_65_22     </w:t>
                      </w:r>
                    </w:p>
                    <w:p w:rsidR="008C11C2" w:rsidRPr="00335C7B" w:rsidRDefault="008C11C2" w:rsidP="00335C7B">
                      <w:pPr>
                        <w:rPr>
                          <w:sz w:val="18"/>
                          <w:lang w:val="de-DE"/>
                        </w:rPr>
                      </w:pPr>
                      <w:r w:rsidRPr="00335C7B">
                        <w:rPr>
                          <w:sz w:val="18"/>
                          <w:lang w:val="de-DE"/>
                        </w:rPr>
                        <w:t xml:space="preserve">  -1.62354621887E+01  -1.44899997711E+01  Q_65_23     </w:t>
                      </w:r>
                    </w:p>
                    <w:p w:rsidR="008C11C2" w:rsidRPr="00335C7B" w:rsidRDefault="008C11C2" w:rsidP="00335C7B">
                      <w:pPr>
                        <w:rPr>
                          <w:sz w:val="18"/>
                          <w:lang w:val="de-DE"/>
                        </w:rPr>
                      </w:pPr>
                      <w:r w:rsidRPr="00335C7B">
                        <w:rPr>
                          <w:sz w:val="18"/>
                          <w:lang w:val="de-DE"/>
                        </w:rPr>
                        <w:t xml:space="preserve">  -1.62589626312E+01  -1.47600002289E+01  Q_65_24     </w:t>
                      </w:r>
                    </w:p>
                    <w:p w:rsidR="008C11C2" w:rsidRPr="00335C7B" w:rsidRDefault="008C11C2" w:rsidP="00335C7B">
                      <w:pPr>
                        <w:rPr>
                          <w:sz w:val="18"/>
                          <w:lang w:val="de-DE"/>
                        </w:rPr>
                      </w:pPr>
                      <w:r w:rsidRPr="00335C7B">
                        <w:rPr>
                          <w:sz w:val="18"/>
                          <w:lang w:val="de-DE"/>
                        </w:rPr>
                        <w:t xml:space="preserve">  -1.62805824280E+01  -1.41499996185E+01  Q_65_25     </w:t>
                      </w:r>
                    </w:p>
                    <w:p w:rsidR="008C11C2" w:rsidRPr="00335C7B" w:rsidRDefault="008C11C2" w:rsidP="00335C7B">
                      <w:pPr>
                        <w:rPr>
                          <w:sz w:val="18"/>
                          <w:lang w:val="de-DE"/>
                        </w:rPr>
                      </w:pPr>
                      <w:r w:rsidRPr="00335C7B">
                        <w:rPr>
                          <w:sz w:val="18"/>
                          <w:lang w:val="de-DE"/>
                        </w:rPr>
                        <w:t xml:space="preserve">  -1.62997646332E+01  -1.41899995804E+01  Q_65_26     </w:t>
                      </w:r>
                    </w:p>
                    <w:p w:rsidR="008C11C2" w:rsidRPr="00335C7B" w:rsidRDefault="008C11C2" w:rsidP="00335C7B">
                      <w:pPr>
                        <w:rPr>
                          <w:sz w:val="18"/>
                          <w:lang w:val="de-DE"/>
                        </w:rPr>
                      </w:pPr>
                      <w:r w:rsidRPr="00335C7B">
                        <w:rPr>
                          <w:sz w:val="18"/>
                          <w:lang w:val="de-DE"/>
                        </w:rPr>
                        <w:t xml:space="preserve">  -1.63234367371E+01  -1.42200002670E+01  Q_65_27     </w:t>
                      </w:r>
                    </w:p>
                    <w:p w:rsidR="008C11C2" w:rsidRPr="00335C7B" w:rsidRDefault="008C11C2" w:rsidP="00335C7B">
                      <w:pPr>
                        <w:rPr>
                          <w:sz w:val="18"/>
                          <w:lang w:val="de-DE"/>
                        </w:rPr>
                      </w:pPr>
                      <w:r w:rsidRPr="00335C7B">
                        <w:rPr>
                          <w:sz w:val="18"/>
                          <w:lang w:val="de-DE"/>
                        </w:rPr>
                        <w:t xml:space="preserve">  -1.63414154053E+01  -1.47899999619E+01  Q_65_28     </w:t>
                      </w:r>
                    </w:p>
                    <w:p w:rsidR="008C11C2" w:rsidRPr="00335C7B" w:rsidRDefault="008C11C2" w:rsidP="00335C7B">
                      <w:pPr>
                        <w:rPr>
                          <w:sz w:val="18"/>
                          <w:lang w:val="de-DE"/>
                        </w:rPr>
                      </w:pPr>
                      <w:r w:rsidRPr="00335C7B">
                        <w:rPr>
                          <w:sz w:val="18"/>
                          <w:lang w:val="de-DE"/>
                        </w:rPr>
                        <w:t xml:space="preserve">  -1.63401412964E+01  -1.47200002670E+01  Q_65_29     </w:t>
                      </w:r>
                    </w:p>
                    <w:p w:rsidR="008C11C2" w:rsidRPr="00335C7B" w:rsidRDefault="008C11C2" w:rsidP="00335C7B">
                      <w:pPr>
                        <w:rPr>
                          <w:sz w:val="18"/>
                          <w:lang w:val="de-DE"/>
                        </w:rPr>
                      </w:pPr>
                      <w:r w:rsidRPr="00335C7B">
                        <w:rPr>
                          <w:sz w:val="18"/>
                          <w:lang w:val="de-DE"/>
                        </w:rPr>
                        <w:t xml:space="preserve">  -1.63404560089E+01  -1.48299999237E+01  Q_65_30     </w:t>
                      </w:r>
                    </w:p>
                    <w:p w:rsidR="008C11C2" w:rsidRPr="00335C7B" w:rsidRDefault="008C11C2" w:rsidP="00335C7B">
                      <w:pPr>
                        <w:rPr>
                          <w:sz w:val="18"/>
                          <w:lang w:val="de-DE"/>
                        </w:rPr>
                      </w:pPr>
                      <w:r w:rsidRPr="00335C7B">
                        <w:rPr>
                          <w:sz w:val="18"/>
                          <w:lang w:val="de-DE"/>
                        </w:rPr>
                        <w:t xml:space="preserve">  -1.63465614319E+01  -1.43400001526E+01  Q_65_31     </w:t>
                      </w:r>
                    </w:p>
                    <w:p w:rsidR="008C11C2" w:rsidRPr="00335C7B" w:rsidRDefault="008C11C2" w:rsidP="00335C7B">
                      <w:pPr>
                        <w:rPr>
                          <w:sz w:val="18"/>
                          <w:lang w:val="de-DE"/>
                        </w:rPr>
                      </w:pPr>
                      <w:r w:rsidRPr="00335C7B">
                        <w:rPr>
                          <w:sz w:val="18"/>
                          <w:lang w:val="de-DE"/>
                        </w:rPr>
                        <w:t xml:space="preserve">  -1.63406295776E+01  -1.33599996567E+01  Q_65_32     </w:t>
                      </w:r>
                    </w:p>
                    <w:p w:rsidR="008C11C2" w:rsidRPr="00335C7B" w:rsidRDefault="008C11C2" w:rsidP="00335C7B">
                      <w:pPr>
                        <w:rPr>
                          <w:sz w:val="18"/>
                          <w:lang w:val="de-DE"/>
                        </w:rPr>
                      </w:pPr>
                      <w:r w:rsidRPr="00335C7B">
                        <w:rPr>
                          <w:sz w:val="18"/>
                          <w:lang w:val="de-DE"/>
                        </w:rPr>
                        <w:t xml:space="preserve">  -1.63473548889E+01  -1.38599996567E+01  Q_65_33     </w:t>
                      </w:r>
                    </w:p>
                    <w:p w:rsidR="008C11C2" w:rsidRPr="00335C7B" w:rsidRDefault="008C11C2" w:rsidP="00335C7B">
                      <w:pPr>
                        <w:rPr>
                          <w:sz w:val="18"/>
                          <w:lang w:val="de-DE"/>
                        </w:rPr>
                      </w:pPr>
                      <w:r w:rsidRPr="00335C7B">
                        <w:rPr>
                          <w:sz w:val="18"/>
                          <w:lang w:val="de-DE"/>
                        </w:rPr>
                        <w:t xml:space="preserve">  -1.63774261475E+01  -1.39799995422E+01  Q_65_34     </w:t>
                      </w:r>
                    </w:p>
                    <w:p w:rsidR="008C11C2" w:rsidRPr="00335C7B" w:rsidRDefault="008C11C2" w:rsidP="00335C7B">
                      <w:pPr>
                        <w:rPr>
                          <w:sz w:val="18"/>
                          <w:lang w:val="de-DE"/>
                        </w:rPr>
                      </w:pPr>
                      <w:r w:rsidRPr="00335C7B">
                        <w:rPr>
                          <w:sz w:val="18"/>
                          <w:lang w:val="de-DE"/>
                        </w:rPr>
                        <w:t xml:space="preserve">  -1.64044361115E+01  -1.47700004578E+01  Q_65_35     </w:t>
                      </w:r>
                    </w:p>
                    <w:p w:rsidR="008C11C2" w:rsidRPr="00335C7B" w:rsidRDefault="008C11C2" w:rsidP="00335C7B">
                      <w:pPr>
                        <w:rPr>
                          <w:sz w:val="18"/>
                          <w:lang w:val="de-DE"/>
                        </w:rPr>
                      </w:pPr>
                      <w:r w:rsidRPr="00335C7B">
                        <w:rPr>
                          <w:sz w:val="18"/>
                          <w:lang w:val="de-DE"/>
                        </w:rPr>
                        <w:t xml:space="preserve">  -1.64295253754E+01  -1.51199998856E+01  Q_65_36     </w:t>
                      </w:r>
                    </w:p>
                    <w:p w:rsidR="008C11C2" w:rsidRPr="00335C7B" w:rsidRDefault="008C11C2" w:rsidP="00335C7B">
                      <w:pPr>
                        <w:rPr>
                          <w:sz w:val="18"/>
                          <w:lang w:val="de-DE"/>
                        </w:rPr>
                      </w:pPr>
                      <w:r w:rsidRPr="00335C7B">
                        <w:rPr>
                          <w:sz w:val="18"/>
                          <w:lang w:val="de-DE"/>
                        </w:rPr>
                        <w:t xml:space="preserve">   2.46530413628E-01  -1.44000005722E+00  Q_67_1      </w:t>
                      </w:r>
                    </w:p>
                    <w:p w:rsidR="008C11C2" w:rsidRPr="00335C7B" w:rsidRDefault="008C11C2" w:rsidP="00335C7B">
                      <w:pPr>
                        <w:rPr>
                          <w:sz w:val="18"/>
                          <w:lang w:val="de-DE"/>
                        </w:rPr>
                      </w:pPr>
                      <w:r w:rsidRPr="00335C7B">
                        <w:rPr>
                          <w:sz w:val="18"/>
                          <w:lang w:val="de-DE"/>
                        </w:rPr>
                        <w:t xml:space="preserve">   1.42941385508E-01  -1.55999994278E+00  Q_67_2      </w:t>
                      </w:r>
                    </w:p>
                    <w:p w:rsidR="008C11C2" w:rsidRPr="00335C7B" w:rsidRDefault="008C11C2" w:rsidP="00335C7B">
                      <w:pPr>
                        <w:rPr>
                          <w:sz w:val="18"/>
                          <w:lang w:val="de-DE"/>
                        </w:rPr>
                      </w:pPr>
                      <w:r w:rsidRPr="00335C7B">
                        <w:rPr>
                          <w:sz w:val="18"/>
                          <w:lang w:val="de-DE"/>
                        </w:rPr>
                        <w:t xml:space="preserve">   1.61692798138E-01  -1.66999995708E+00  Q_67_3      </w:t>
                      </w:r>
                    </w:p>
                    <w:p w:rsidR="008C11C2" w:rsidRPr="00335C7B" w:rsidRDefault="008C11C2" w:rsidP="00335C7B">
                      <w:pPr>
                        <w:rPr>
                          <w:sz w:val="18"/>
                          <w:lang w:val="de-DE"/>
                        </w:rPr>
                      </w:pPr>
                      <w:r w:rsidRPr="00335C7B">
                        <w:rPr>
                          <w:sz w:val="18"/>
                          <w:lang w:val="de-DE"/>
                        </w:rPr>
                        <w:t xml:space="preserve">   7.96123892069E-02  -1.73000001907E+00  Q_67_4      </w:t>
                      </w:r>
                    </w:p>
                    <w:p w:rsidR="008C11C2" w:rsidRPr="00335C7B" w:rsidRDefault="008C11C2" w:rsidP="00335C7B">
                      <w:pPr>
                        <w:rPr>
                          <w:sz w:val="18"/>
                          <w:lang w:val="de-DE"/>
                        </w:rPr>
                      </w:pPr>
                      <w:r w:rsidRPr="00335C7B">
                        <w:rPr>
                          <w:sz w:val="18"/>
                          <w:lang w:val="de-DE"/>
                        </w:rPr>
                        <w:t xml:space="preserve">   1.36395722628E-01  -1.71000003815E+00  Q_67_5      </w:t>
                      </w:r>
                    </w:p>
                    <w:p w:rsidR="008C11C2" w:rsidRPr="00335C7B" w:rsidRDefault="008C11C2" w:rsidP="00335C7B">
                      <w:pPr>
                        <w:rPr>
                          <w:sz w:val="18"/>
                          <w:lang w:val="de-DE"/>
                        </w:rPr>
                      </w:pPr>
                      <w:r w:rsidRPr="00335C7B">
                        <w:rPr>
                          <w:sz w:val="18"/>
                          <w:lang w:val="de-DE"/>
                        </w:rPr>
                        <w:t xml:space="preserve">   1.13632512093E+00  -8.79999995232E-01  Q_67_6      </w:t>
                      </w:r>
                    </w:p>
                    <w:p w:rsidR="008C11C2" w:rsidRPr="00335C7B" w:rsidRDefault="008C11C2" w:rsidP="00335C7B">
                      <w:pPr>
                        <w:rPr>
                          <w:sz w:val="18"/>
                          <w:lang w:val="de-DE"/>
                        </w:rPr>
                      </w:pPr>
                      <w:r w:rsidRPr="00335C7B">
                        <w:rPr>
                          <w:sz w:val="18"/>
                          <w:lang w:val="de-DE"/>
                        </w:rPr>
                        <w:t xml:space="preserve">   3.27029132843E+00   9.10000026226E-01  Q_67_7      </w:t>
                      </w:r>
                    </w:p>
                    <w:p w:rsidR="008C11C2" w:rsidRPr="00335C7B" w:rsidRDefault="008C11C2" w:rsidP="00335C7B">
                      <w:pPr>
                        <w:rPr>
                          <w:sz w:val="18"/>
                          <w:lang w:val="de-DE"/>
                        </w:rPr>
                      </w:pPr>
                      <w:r w:rsidRPr="00335C7B">
                        <w:rPr>
                          <w:sz w:val="18"/>
                          <w:lang w:val="de-DE"/>
                        </w:rPr>
                        <w:t xml:space="preserve">   4.10014486313E+00   1.89999997616E+00  Q_67_8      </w:t>
                      </w:r>
                    </w:p>
                    <w:p w:rsidR="008C11C2" w:rsidRPr="00335C7B" w:rsidRDefault="008C11C2" w:rsidP="00335C7B">
                      <w:pPr>
                        <w:rPr>
                          <w:sz w:val="18"/>
                          <w:lang w:val="de-DE"/>
                        </w:rPr>
                      </w:pPr>
                      <w:r w:rsidRPr="00335C7B">
                        <w:rPr>
                          <w:sz w:val="18"/>
                          <w:lang w:val="de-DE"/>
                        </w:rPr>
                        <w:t xml:space="preserve">   2.64157772064E+00   1.27999997139E+00  Q_67_9      </w:t>
                      </w:r>
                    </w:p>
                    <w:p w:rsidR="008C11C2" w:rsidRPr="00335C7B" w:rsidRDefault="008C11C2" w:rsidP="00335C7B">
                      <w:pPr>
                        <w:rPr>
                          <w:sz w:val="18"/>
                          <w:lang w:val="de-DE"/>
                        </w:rPr>
                      </w:pPr>
                      <w:r w:rsidRPr="00335C7B">
                        <w:rPr>
                          <w:sz w:val="18"/>
                          <w:lang w:val="de-DE"/>
                        </w:rPr>
                        <w:t xml:space="preserve">   1.42314088345E+00   2.59999990463E-01  Q_67_10     </w:t>
                      </w:r>
                    </w:p>
                    <w:p w:rsidR="008C11C2" w:rsidRPr="00335C7B" w:rsidRDefault="008C11C2" w:rsidP="00335C7B">
                      <w:pPr>
                        <w:rPr>
                          <w:sz w:val="18"/>
                          <w:lang w:val="de-DE"/>
                        </w:rPr>
                      </w:pPr>
                      <w:r w:rsidRPr="00335C7B">
                        <w:rPr>
                          <w:sz w:val="18"/>
                          <w:lang w:val="de-DE"/>
                        </w:rPr>
                        <w:t xml:space="preserve">   9.05525684357E-01  -1.29999995232E-01  Q_67_11     </w:t>
                      </w:r>
                    </w:p>
                    <w:p w:rsidR="008C11C2" w:rsidRPr="00335C7B" w:rsidRDefault="008C11C2" w:rsidP="00335C7B">
                      <w:pPr>
                        <w:rPr>
                          <w:sz w:val="18"/>
                          <w:lang w:val="de-DE"/>
                        </w:rPr>
                      </w:pPr>
                      <w:r w:rsidRPr="00335C7B">
                        <w:rPr>
                          <w:sz w:val="18"/>
                          <w:lang w:val="de-DE"/>
                        </w:rPr>
                        <w:t xml:space="preserve">   9.44953039289E-02  -1.75999999046E+00  Q_67_12     </w:t>
                      </w:r>
                    </w:p>
                    <w:p w:rsidR="008C11C2" w:rsidRPr="00335C7B" w:rsidRDefault="008C11C2" w:rsidP="00335C7B">
                      <w:pPr>
                        <w:rPr>
                          <w:sz w:val="18"/>
                          <w:lang w:val="de-DE"/>
                        </w:rPr>
                      </w:pPr>
                      <w:r w:rsidRPr="00335C7B">
                        <w:rPr>
                          <w:sz w:val="18"/>
                          <w:lang w:val="de-DE"/>
                        </w:rPr>
                        <w:t xml:space="preserve">  -3.63020300865E-01  -1.64999997616E+00  Q_67_13     </w:t>
                      </w:r>
                    </w:p>
                    <w:p w:rsidR="008C11C2" w:rsidRPr="00335C7B" w:rsidRDefault="008C11C2" w:rsidP="00335C7B">
                      <w:pPr>
                        <w:rPr>
                          <w:sz w:val="18"/>
                          <w:lang w:val="de-DE"/>
                        </w:rPr>
                      </w:pPr>
                      <w:r w:rsidRPr="00335C7B">
                        <w:rPr>
                          <w:sz w:val="18"/>
                          <w:lang w:val="de-DE"/>
                        </w:rPr>
                        <w:t xml:space="preserve">  -5.92327177525E-01  -1.91999995708E+00  Q_67_14     </w:t>
                      </w:r>
                    </w:p>
                    <w:p w:rsidR="008C11C2" w:rsidRPr="00335C7B" w:rsidRDefault="008C11C2" w:rsidP="00335C7B">
                      <w:pPr>
                        <w:rPr>
                          <w:sz w:val="18"/>
                          <w:lang w:val="de-DE"/>
                        </w:rPr>
                      </w:pPr>
                      <w:r w:rsidRPr="00335C7B">
                        <w:rPr>
                          <w:sz w:val="18"/>
                          <w:lang w:val="de-DE"/>
                        </w:rPr>
                        <w:t xml:space="preserve">  -4.25258636475E-01  -2.07999992371E+00  Q_67_15     </w:t>
                      </w:r>
                    </w:p>
                    <w:p w:rsidR="008C11C2" w:rsidRPr="00335C7B" w:rsidRDefault="008C11C2" w:rsidP="00335C7B">
                      <w:pPr>
                        <w:rPr>
                          <w:sz w:val="18"/>
                          <w:lang w:val="de-DE"/>
                        </w:rPr>
                      </w:pPr>
                      <w:r w:rsidRPr="00335C7B">
                        <w:rPr>
                          <w:sz w:val="18"/>
                          <w:lang w:val="de-DE"/>
                        </w:rPr>
                        <w:t xml:space="preserve">  -2.04987779260E-01  -2.17000007629E+00  Q_67_16     </w:t>
                      </w:r>
                    </w:p>
                    <w:p w:rsidR="008C11C2" w:rsidRPr="00335C7B" w:rsidRDefault="008C11C2" w:rsidP="00335C7B">
                      <w:pPr>
                        <w:rPr>
                          <w:sz w:val="18"/>
                          <w:lang w:val="de-DE"/>
                        </w:rPr>
                      </w:pPr>
                      <w:r w:rsidRPr="00335C7B">
                        <w:rPr>
                          <w:sz w:val="18"/>
                          <w:lang w:val="de-DE"/>
                        </w:rPr>
                        <w:t xml:space="preserve">   5.96115887165E-01  -1.89999997616E+00  Q_67_17     </w:t>
                      </w:r>
                    </w:p>
                    <w:p w:rsidR="008C11C2" w:rsidRPr="00335C7B" w:rsidRDefault="008C11C2" w:rsidP="00335C7B">
                      <w:pPr>
                        <w:rPr>
                          <w:sz w:val="18"/>
                          <w:lang w:val="de-DE"/>
                        </w:rPr>
                      </w:pPr>
                      <w:r w:rsidRPr="00335C7B">
                        <w:rPr>
                          <w:sz w:val="18"/>
                          <w:lang w:val="de-DE"/>
                        </w:rPr>
                        <w:t xml:space="preserve">   1.27452778816E+00  -1.16999995708E+00  Q_67_18     </w:t>
                      </w:r>
                    </w:p>
                    <w:p w:rsidR="008C11C2" w:rsidRPr="00335C7B" w:rsidRDefault="008C11C2" w:rsidP="00335C7B">
                      <w:pPr>
                        <w:rPr>
                          <w:sz w:val="18"/>
                          <w:lang w:val="de-DE"/>
                        </w:rPr>
                      </w:pPr>
                      <w:r w:rsidRPr="00335C7B">
                        <w:rPr>
                          <w:sz w:val="18"/>
                          <w:lang w:val="de-DE"/>
                        </w:rPr>
                        <w:t xml:space="preserve">   2.87134146690E+00   9.20000016689E-01  Q_67_19     </w:t>
                      </w:r>
                    </w:p>
                    <w:p w:rsidR="008C11C2" w:rsidRPr="00335C7B" w:rsidRDefault="008C11C2" w:rsidP="00335C7B">
                      <w:pPr>
                        <w:rPr>
                          <w:sz w:val="18"/>
                          <w:lang w:val="de-DE"/>
                        </w:rPr>
                      </w:pPr>
                      <w:r w:rsidRPr="00335C7B">
                        <w:rPr>
                          <w:sz w:val="18"/>
                          <w:lang w:val="de-DE"/>
                        </w:rPr>
                        <w:t xml:space="preserve">   3.86391472816E+00   1.12000000477E+00  Q_67_20     </w:t>
                      </w:r>
                    </w:p>
                    <w:p w:rsidR="008C11C2" w:rsidRPr="00335C7B" w:rsidRDefault="008C11C2" w:rsidP="00335C7B">
                      <w:pPr>
                        <w:rPr>
                          <w:sz w:val="18"/>
                          <w:lang w:val="de-DE"/>
                        </w:rPr>
                      </w:pPr>
                      <w:r w:rsidRPr="00335C7B">
                        <w:rPr>
                          <w:sz w:val="18"/>
                          <w:lang w:val="de-DE"/>
                        </w:rPr>
                        <w:t xml:space="preserve">   2.46542000771E+00  -3.19999992847E-01  Q_67_21     </w:t>
                      </w:r>
                    </w:p>
                    <w:p w:rsidR="008C11C2" w:rsidRPr="00335C7B" w:rsidRDefault="008C11C2" w:rsidP="00335C7B">
                      <w:pPr>
                        <w:rPr>
                          <w:sz w:val="18"/>
                          <w:lang w:val="de-DE"/>
                        </w:rPr>
                      </w:pPr>
                      <w:r w:rsidRPr="00335C7B">
                        <w:rPr>
                          <w:sz w:val="18"/>
                          <w:lang w:val="de-DE"/>
                        </w:rPr>
                        <w:t xml:space="preserve">   1.39589834213E+00  -2.30000004172E-01  Q_67_22     </w:t>
                      </w:r>
                    </w:p>
                    <w:p w:rsidR="008C11C2" w:rsidRPr="00335C7B" w:rsidRDefault="008C11C2" w:rsidP="00335C7B">
                      <w:pPr>
                        <w:rPr>
                          <w:sz w:val="18"/>
                          <w:lang w:val="de-DE"/>
                        </w:rPr>
                      </w:pPr>
                      <w:r w:rsidRPr="00335C7B">
                        <w:rPr>
                          <w:sz w:val="18"/>
                          <w:lang w:val="de-DE"/>
                        </w:rPr>
                        <w:t xml:space="preserve">   1.06780230999E+00  -1.34000003338E+00  Q_67_23     </w:t>
                      </w:r>
                    </w:p>
                    <w:p w:rsidR="008C11C2" w:rsidRPr="00335C7B" w:rsidRDefault="008C11C2" w:rsidP="00335C7B">
                      <w:pPr>
                        <w:rPr>
                          <w:sz w:val="18"/>
                          <w:lang w:val="de-DE"/>
                        </w:rPr>
                      </w:pPr>
                      <w:r w:rsidRPr="00335C7B">
                        <w:rPr>
                          <w:sz w:val="18"/>
                          <w:lang w:val="de-DE"/>
                        </w:rPr>
                        <w:t xml:space="preserve">   1.07325382531E-01  -1.44000005722E+00  Q_67_24     </w:t>
                      </w:r>
                    </w:p>
                    <w:p w:rsidR="008C11C2" w:rsidRPr="00335C7B" w:rsidRDefault="008C11C2" w:rsidP="00335C7B">
                      <w:pPr>
                        <w:rPr>
                          <w:sz w:val="18"/>
                          <w:lang w:val="de-DE"/>
                        </w:rPr>
                      </w:pPr>
                      <w:r w:rsidRPr="00335C7B">
                        <w:rPr>
                          <w:sz w:val="18"/>
                          <w:lang w:val="de-DE"/>
                        </w:rPr>
                        <w:t xml:space="preserve">  -1.76362082362E-01  -2.02999997139E+00  Q_67_25     </w:t>
                      </w:r>
                    </w:p>
                    <w:p w:rsidR="008C11C2" w:rsidRPr="00335C7B" w:rsidRDefault="008C11C2" w:rsidP="00335C7B">
                      <w:pPr>
                        <w:rPr>
                          <w:sz w:val="18"/>
                          <w:lang w:val="de-DE"/>
                        </w:rPr>
                      </w:pPr>
                      <w:r w:rsidRPr="00335C7B">
                        <w:rPr>
                          <w:sz w:val="18"/>
                          <w:lang w:val="de-DE"/>
                        </w:rPr>
                        <w:t xml:space="preserve">  -3.56063365936E-01  -2.49000000954E+00  Q_67_26     </w:t>
                      </w:r>
                    </w:p>
                    <w:p w:rsidR="008C11C2" w:rsidRPr="00335C7B" w:rsidRDefault="008C11C2" w:rsidP="00335C7B">
                      <w:pPr>
                        <w:rPr>
                          <w:sz w:val="18"/>
                          <w:lang w:val="de-DE"/>
                        </w:rPr>
                      </w:pPr>
                      <w:r w:rsidRPr="00335C7B">
                        <w:rPr>
                          <w:sz w:val="18"/>
                          <w:lang w:val="de-DE"/>
                        </w:rPr>
                        <w:t xml:space="preserve">  -2.56802260876E-01  -2.67000007629E+00  Q_67_27     </w:t>
                      </w:r>
                    </w:p>
                    <w:p w:rsidR="008C11C2" w:rsidRPr="00335C7B" w:rsidRDefault="008C11C2" w:rsidP="00335C7B">
                      <w:pPr>
                        <w:rPr>
                          <w:sz w:val="18"/>
                          <w:lang w:val="de-DE"/>
                        </w:rPr>
                      </w:pPr>
                      <w:r w:rsidRPr="00335C7B">
                        <w:rPr>
                          <w:sz w:val="18"/>
                          <w:lang w:val="de-DE"/>
                        </w:rPr>
                        <w:t xml:space="preserve">   3.15741658211E-01  -3.02999997139E+00  Q_67_28     </w:t>
                      </w:r>
                    </w:p>
                    <w:p w:rsidR="008C11C2" w:rsidRPr="00335C7B" w:rsidRDefault="008C11C2" w:rsidP="00335C7B">
                      <w:pPr>
                        <w:rPr>
                          <w:sz w:val="18"/>
                          <w:lang w:val="de-DE"/>
                        </w:rPr>
                      </w:pPr>
                      <w:r w:rsidRPr="00335C7B">
                        <w:rPr>
                          <w:sz w:val="18"/>
                          <w:lang w:val="de-DE"/>
                        </w:rPr>
                        <w:t xml:space="preserve">   6.18528090417E-02  -2.26999998093E+00  Q_67_29     </w:t>
                      </w:r>
                    </w:p>
                    <w:p w:rsidR="008C11C2" w:rsidRPr="00335C7B" w:rsidRDefault="008C11C2" w:rsidP="00335C7B">
                      <w:pPr>
                        <w:rPr>
                          <w:sz w:val="18"/>
                          <w:lang w:val="de-DE"/>
                        </w:rPr>
                      </w:pPr>
                      <w:r w:rsidRPr="00335C7B">
                        <w:rPr>
                          <w:sz w:val="18"/>
                          <w:lang w:val="de-DE"/>
                        </w:rPr>
                        <w:t xml:space="preserve">   7.57592320442E-02  -1.34000003338E+00  Q_67_30     </w:t>
                      </w:r>
                    </w:p>
                    <w:p w:rsidR="008C11C2" w:rsidRPr="00335C7B" w:rsidRDefault="008C11C2" w:rsidP="00335C7B">
                      <w:pPr>
                        <w:rPr>
                          <w:sz w:val="18"/>
                          <w:lang w:val="de-DE"/>
                        </w:rPr>
                      </w:pPr>
                      <w:r w:rsidRPr="00335C7B">
                        <w:rPr>
                          <w:sz w:val="18"/>
                          <w:lang w:val="de-DE"/>
                        </w:rPr>
                        <w:t xml:space="preserve">   2.87854671478E+00   9.70000028610E-01  Q_67_31     </w:t>
                      </w:r>
                    </w:p>
                    <w:p w:rsidR="008C11C2" w:rsidRPr="00335C7B" w:rsidRDefault="008C11C2" w:rsidP="00335C7B">
                      <w:pPr>
                        <w:rPr>
                          <w:sz w:val="18"/>
                          <w:lang w:val="de-DE"/>
                        </w:rPr>
                      </w:pPr>
                      <w:r w:rsidRPr="00335C7B">
                        <w:rPr>
                          <w:sz w:val="18"/>
                          <w:lang w:val="de-DE"/>
                        </w:rPr>
                        <w:t xml:space="preserve">   2.84454083443E+00   1.26999998093E+00  Q_67_32     </w:t>
                      </w:r>
                    </w:p>
                    <w:p w:rsidR="008C11C2" w:rsidRPr="00335C7B" w:rsidRDefault="008C11C2" w:rsidP="00335C7B">
                      <w:pPr>
                        <w:rPr>
                          <w:sz w:val="18"/>
                          <w:lang w:val="de-DE"/>
                        </w:rPr>
                      </w:pPr>
                      <w:r w:rsidRPr="00335C7B">
                        <w:rPr>
                          <w:sz w:val="18"/>
                          <w:lang w:val="de-DE"/>
                        </w:rPr>
                        <w:t xml:space="preserve">   2.36055421829E+00   1.05999994278E+00  Q_67_33     </w:t>
                      </w:r>
                    </w:p>
                    <w:p w:rsidR="008C11C2" w:rsidRPr="00335C7B" w:rsidRDefault="008C11C2" w:rsidP="00335C7B">
                      <w:pPr>
                        <w:rPr>
                          <w:sz w:val="18"/>
                          <w:lang w:val="de-DE"/>
                        </w:rPr>
                      </w:pPr>
                      <w:r w:rsidRPr="00335C7B">
                        <w:rPr>
                          <w:sz w:val="18"/>
                          <w:lang w:val="de-DE"/>
                        </w:rPr>
                        <w:t xml:space="preserve">   1.99595332146E+00   3.70000004768E-01  Q_67_34     </w:t>
                      </w:r>
                    </w:p>
                    <w:p w:rsidR="008C11C2" w:rsidRPr="00335C7B" w:rsidRDefault="008C11C2" w:rsidP="00335C7B">
                      <w:pPr>
                        <w:rPr>
                          <w:sz w:val="18"/>
                          <w:lang w:val="de-DE"/>
                        </w:rPr>
                      </w:pPr>
                      <w:r w:rsidRPr="00335C7B">
                        <w:rPr>
                          <w:sz w:val="18"/>
                          <w:lang w:val="de-DE"/>
                        </w:rPr>
                        <w:t xml:space="preserve">   4.70962643623E-01  -1.35000002384E+00  Q_67_35     </w:t>
                      </w:r>
                    </w:p>
                    <w:p w:rsidR="008C11C2" w:rsidRPr="00335C7B" w:rsidRDefault="008C11C2" w:rsidP="00335C7B">
                      <w:pPr>
                        <w:rPr>
                          <w:sz w:val="18"/>
                          <w:lang w:val="de-DE"/>
                        </w:rPr>
                      </w:pPr>
                      <w:r w:rsidRPr="00335C7B">
                        <w:rPr>
                          <w:sz w:val="18"/>
                          <w:lang w:val="de-DE"/>
                        </w:rPr>
                        <w:t xml:space="preserve">  -5.33858984709E-02  -2.00999999046E+00  Q_67_36     </w:t>
                      </w:r>
                    </w:p>
                    <w:p w:rsidR="008C11C2" w:rsidRPr="00335C7B" w:rsidRDefault="008C11C2" w:rsidP="00335C7B">
                      <w:pPr>
                        <w:rPr>
                          <w:sz w:val="18"/>
                          <w:lang w:val="de-DE"/>
                        </w:rPr>
                      </w:pPr>
                      <w:r w:rsidRPr="00335C7B">
                        <w:rPr>
                          <w:sz w:val="18"/>
                          <w:lang w:val="de-DE"/>
                        </w:rPr>
                        <w:t xml:space="preserve">   2.12374258041E+00   2.53999996185E+00  Q_23_1      </w:t>
                      </w:r>
                    </w:p>
                    <w:p w:rsidR="008C11C2" w:rsidRPr="00335C7B" w:rsidRDefault="008C11C2" w:rsidP="00335C7B">
                      <w:pPr>
                        <w:rPr>
                          <w:sz w:val="18"/>
                          <w:lang w:val="de-DE"/>
                        </w:rPr>
                      </w:pPr>
                      <w:r w:rsidRPr="00335C7B">
                        <w:rPr>
                          <w:sz w:val="18"/>
                          <w:lang w:val="de-DE"/>
                        </w:rPr>
                        <w:t xml:space="preserve">   2.08834838867E+00   2.55999994278E+00  Q_23_2      </w:t>
                      </w:r>
                    </w:p>
                    <w:p w:rsidR="008C11C2" w:rsidRPr="00335C7B" w:rsidRDefault="008C11C2" w:rsidP="00335C7B">
                      <w:pPr>
                        <w:rPr>
                          <w:sz w:val="18"/>
                          <w:lang w:val="de-DE"/>
                        </w:rPr>
                      </w:pPr>
                      <w:r w:rsidRPr="00335C7B">
                        <w:rPr>
                          <w:sz w:val="18"/>
                          <w:lang w:val="de-DE"/>
                        </w:rPr>
                        <w:t xml:space="preserve">   2.16136908531E+00   2.31999993324E+00  Q_23_3      </w:t>
                      </w:r>
                    </w:p>
                    <w:p w:rsidR="008C11C2" w:rsidRPr="00335C7B" w:rsidRDefault="008C11C2" w:rsidP="00335C7B">
                      <w:pPr>
                        <w:rPr>
                          <w:sz w:val="18"/>
                          <w:lang w:val="de-DE"/>
                        </w:rPr>
                      </w:pPr>
                      <w:r w:rsidRPr="00335C7B">
                        <w:rPr>
                          <w:sz w:val="18"/>
                          <w:lang w:val="de-DE"/>
                        </w:rPr>
                        <w:t xml:space="preserve">   2.19688081741E+00   2.60999989510E+00  Q_23_4      </w:t>
                      </w:r>
                    </w:p>
                    <w:p w:rsidR="008C11C2" w:rsidRPr="00335C7B" w:rsidRDefault="008C11C2" w:rsidP="00335C7B">
                      <w:pPr>
                        <w:rPr>
                          <w:sz w:val="18"/>
                          <w:lang w:val="de-DE"/>
                        </w:rPr>
                      </w:pPr>
                      <w:r w:rsidRPr="00335C7B">
                        <w:rPr>
                          <w:sz w:val="18"/>
                          <w:lang w:val="de-DE"/>
                        </w:rPr>
                        <w:t xml:space="preserve">   2.31878995895E+00   2.43000006676E+00  Q_23_5      </w:t>
                      </w:r>
                    </w:p>
                    <w:p w:rsidR="008C11C2" w:rsidRPr="00335C7B" w:rsidRDefault="008C11C2" w:rsidP="00335C7B">
                      <w:pPr>
                        <w:rPr>
                          <w:sz w:val="18"/>
                          <w:lang w:val="de-DE"/>
                        </w:rPr>
                      </w:pPr>
                      <w:r w:rsidRPr="00335C7B">
                        <w:rPr>
                          <w:sz w:val="18"/>
                          <w:lang w:val="de-DE"/>
                        </w:rPr>
                        <w:t xml:space="preserve">   3.47222256660E+00   3.56999993324E+00  Q_23_6      </w:t>
                      </w:r>
                    </w:p>
                    <w:p w:rsidR="008C11C2" w:rsidRPr="00335C7B" w:rsidRDefault="008C11C2" w:rsidP="00335C7B">
                      <w:pPr>
                        <w:rPr>
                          <w:sz w:val="18"/>
                          <w:lang w:val="de-DE"/>
                        </w:rPr>
                      </w:pPr>
                      <w:r w:rsidRPr="00335C7B">
                        <w:rPr>
                          <w:sz w:val="18"/>
                          <w:lang w:val="de-DE"/>
                        </w:rPr>
                        <w:t xml:space="preserve">   5.83746767044E+00   4.57999992371E+00  Q_23_7      </w:t>
                      </w:r>
                    </w:p>
                    <w:p w:rsidR="008C11C2" w:rsidRPr="00335C7B" w:rsidRDefault="008C11C2" w:rsidP="00335C7B">
                      <w:pPr>
                        <w:rPr>
                          <w:sz w:val="18"/>
                          <w:lang w:val="de-DE"/>
                        </w:rPr>
                      </w:pPr>
                      <w:r w:rsidRPr="00335C7B">
                        <w:rPr>
                          <w:sz w:val="18"/>
                          <w:lang w:val="de-DE"/>
                        </w:rPr>
                        <w:t xml:space="preserve">   6.64333629608E+00   5.98000001907E+00  Q_23_8      </w:t>
                      </w:r>
                    </w:p>
                    <w:p w:rsidR="008C11C2" w:rsidRPr="00335C7B" w:rsidRDefault="008C11C2" w:rsidP="00335C7B">
                      <w:pPr>
                        <w:rPr>
                          <w:sz w:val="18"/>
                          <w:lang w:val="de-DE"/>
                        </w:rPr>
                      </w:pPr>
                      <w:r w:rsidRPr="00335C7B">
                        <w:rPr>
                          <w:sz w:val="18"/>
                          <w:lang w:val="de-DE"/>
                        </w:rPr>
                        <w:t xml:space="preserve">   4.97108173370E+00   5.82000017166E+00  Q_23_9      </w:t>
                      </w:r>
                    </w:p>
                    <w:p w:rsidR="008C11C2" w:rsidRPr="00335C7B" w:rsidRDefault="008C11C2" w:rsidP="00335C7B">
                      <w:pPr>
                        <w:rPr>
                          <w:sz w:val="18"/>
                          <w:lang w:val="de-DE"/>
                        </w:rPr>
                      </w:pPr>
                      <w:r w:rsidRPr="00335C7B">
                        <w:rPr>
                          <w:sz w:val="18"/>
                          <w:lang w:val="de-DE"/>
                        </w:rPr>
                        <w:t xml:space="preserve">   3.70424723625E+00   4.26999998093E+00  Q_23_10     </w:t>
                      </w:r>
                    </w:p>
                    <w:p w:rsidR="008C11C2" w:rsidRPr="00335C7B" w:rsidRDefault="008C11C2" w:rsidP="00335C7B">
                      <w:pPr>
                        <w:rPr>
                          <w:sz w:val="18"/>
                          <w:lang w:val="de-DE"/>
                        </w:rPr>
                      </w:pPr>
                      <w:r w:rsidRPr="00335C7B">
                        <w:rPr>
                          <w:sz w:val="18"/>
                          <w:lang w:val="de-DE"/>
                        </w:rPr>
                        <w:t xml:space="preserve">   3.12897276878E+00   3.45000004768E+00  Q_23_11     </w:t>
                      </w:r>
                    </w:p>
                    <w:p w:rsidR="008C11C2" w:rsidRPr="00335C7B" w:rsidRDefault="008C11C2" w:rsidP="00335C7B">
                      <w:pPr>
                        <w:rPr>
                          <w:sz w:val="18"/>
                          <w:lang w:val="de-DE"/>
                        </w:rPr>
                      </w:pPr>
                      <w:r w:rsidRPr="00335C7B">
                        <w:rPr>
                          <w:sz w:val="18"/>
                          <w:lang w:val="de-DE"/>
                        </w:rPr>
                        <w:t xml:space="preserve">   2.23058199883E+00   2.78999996185E+00  Q_23_12     </w:t>
                      </w:r>
                    </w:p>
                    <w:p w:rsidR="008C11C2" w:rsidRPr="00335C7B" w:rsidRDefault="008C11C2" w:rsidP="00335C7B">
                      <w:pPr>
                        <w:rPr>
                          <w:sz w:val="18"/>
                          <w:lang w:val="de-DE"/>
                        </w:rPr>
                      </w:pPr>
                      <w:r w:rsidRPr="00335C7B">
                        <w:rPr>
                          <w:sz w:val="18"/>
                          <w:lang w:val="de-DE"/>
                        </w:rPr>
                        <w:t xml:space="preserve">   1.79800486565E+00   2.50999999046E+00  Q_23_13     </w:t>
                      </w:r>
                    </w:p>
                    <w:p w:rsidR="008C11C2" w:rsidRPr="00335C7B" w:rsidRDefault="008C11C2" w:rsidP="00335C7B">
                      <w:pPr>
                        <w:rPr>
                          <w:sz w:val="18"/>
                          <w:lang w:val="de-DE"/>
                        </w:rPr>
                      </w:pPr>
                      <w:r w:rsidRPr="00335C7B">
                        <w:rPr>
                          <w:sz w:val="18"/>
                          <w:lang w:val="de-DE"/>
                        </w:rPr>
                        <w:t xml:space="preserve">   1.58229720592E+00   2.24000000954E+00  Q_23_14     </w:t>
                      </w:r>
                    </w:p>
                    <w:p w:rsidR="008C11C2" w:rsidRPr="00335C7B" w:rsidRDefault="008C11C2" w:rsidP="00335C7B">
                      <w:pPr>
                        <w:rPr>
                          <w:sz w:val="18"/>
                          <w:lang w:val="de-DE"/>
                        </w:rPr>
                      </w:pPr>
                      <w:r w:rsidRPr="00335C7B">
                        <w:rPr>
                          <w:sz w:val="18"/>
                          <w:lang w:val="de-DE"/>
                        </w:rPr>
                        <w:t xml:space="preserve">   1.80007255077E+00   2.05999994278E+00  Q_23_15     </w:t>
                      </w:r>
                    </w:p>
                    <w:p w:rsidR="008C11C2" w:rsidRPr="00335C7B" w:rsidRDefault="008C11C2" w:rsidP="00335C7B">
                      <w:pPr>
                        <w:rPr>
                          <w:sz w:val="18"/>
                          <w:lang w:val="de-DE"/>
                        </w:rPr>
                      </w:pPr>
                      <w:r w:rsidRPr="00335C7B">
                        <w:rPr>
                          <w:sz w:val="18"/>
                          <w:lang w:val="de-DE"/>
                        </w:rPr>
                        <w:t xml:space="preserve">   2.06475806236E+00   1.90999996662E+00  Q_23_16     </w:t>
                      </w:r>
                    </w:p>
                    <w:p w:rsidR="008C11C2" w:rsidRPr="00335C7B" w:rsidRDefault="008C11C2" w:rsidP="00335C7B">
                      <w:pPr>
                        <w:rPr>
                          <w:sz w:val="18"/>
                          <w:lang w:val="de-DE"/>
                        </w:rPr>
                      </w:pPr>
                      <w:r w:rsidRPr="00335C7B">
                        <w:rPr>
                          <w:sz w:val="18"/>
                          <w:lang w:val="de-DE"/>
                        </w:rPr>
                        <w:t xml:space="preserve">   2.92186689377E+00   2.18000006676E+00  Q_23_17     </w:t>
                      </w:r>
                    </w:p>
                    <w:p w:rsidR="008C11C2" w:rsidRPr="00335C7B" w:rsidRDefault="008C11C2" w:rsidP="00335C7B">
                      <w:pPr>
                        <w:rPr>
                          <w:sz w:val="18"/>
                          <w:lang w:val="de-DE"/>
                        </w:rPr>
                      </w:pPr>
                      <w:r w:rsidRPr="00335C7B">
                        <w:rPr>
                          <w:sz w:val="18"/>
                          <w:lang w:val="de-DE"/>
                        </w:rPr>
                        <w:t xml:space="preserve">   3.66516041756E+00   2.90000009537E+00  Q_23_18     </w:t>
                      </w:r>
                    </w:p>
                    <w:p w:rsidR="008C11C2" w:rsidRPr="00335C7B" w:rsidRDefault="008C11C2" w:rsidP="00335C7B">
                      <w:pPr>
                        <w:rPr>
                          <w:sz w:val="18"/>
                          <w:lang w:val="de-DE"/>
                        </w:rPr>
                      </w:pPr>
                      <w:r w:rsidRPr="00335C7B">
                        <w:rPr>
                          <w:sz w:val="18"/>
                          <w:lang w:val="de-DE"/>
                        </w:rPr>
                        <w:t xml:space="preserve">   5.48056888580E+00   5.01999998093E+00  Q_23_19     </w:t>
                      </w:r>
                    </w:p>
                    <w:p w:rsidR="008C11C2" w:rsidRPr="00335C7B" w:rsidRDefault="008C11C2" w:rsidP="00335C7B">
                      <w:pPr>
                        <w:rPr>
                          <w:sz w:val="18"/>
                          <w:lang w:val="de-DE"/>
                        </w:rPr>
                      </w:pPr>
                      <w:r w:rsidRPr="00335C7B">
                        <w:rPr>
                          <w:sz w:val="18"/>
                          <w:lang w:val="de-DE"/>
                        </w:rPr>
                        <w:t xml:space="preserve">   6.50867128372E+00   5.17000007629E+00  Q_23_20     </w:t>
                      </w:r>
                    </w:p>
                    <w:p w:rsidR="008C11C2" w:rsidRPr="00335C7B" w:rsidRDefault="008C11C2" w:rsidP="00335C7B">
                      <w:pPr>
                        <w:rPr>
                          <w:sz w:val="18"/>
                          <w:lang w:val="de-DE"/>
                        </w:rPr>
                      </w:pPr>
                      <w:r w:rsidRPr="00335C7B">
                        <w:rPr>
                          <w:sz w:val="18"/>
                          <w:lang w:val="de-DE"/>
                        </w:rPr>
                        <w:t xml:space="preserve">   4.75792264938E+00   3.66000008583E+00  Q_23_21     </w:t>
                      </w:r>
                    </w:p>
                    <w:p w:rsidR="008C11C2" w:rsidRPr="00335C7B" w:rsidRDefault="008C11C2" w:rsidP="00335C7B">
                      <w:pPr>
                        <w:rPr>
                          <w:sz w:val="18"/>
                          <w:lang w:val="de-DE"/>
                        </w:rPr>
                      </w:pPr>
                      <w:r w:rsidRPr="00335C7B">
                        <w:rPr>
                          <w:sz w:val="18"/>
                          <w:lang w:val="de-DE"/>
                        </w:rPr>
                        <w:t xml:space="preserve">   3.63983583450E+00   3.72000002861E+00  Q_23_22     </w:t>
                      </w:r>
                    </w:p>
                    <w:p w:rsidR="008C11C2" w:rsidRPr="00335C7B" w:rsidRDefault="008C11C2" w:rsidP="00335C7B">
                      <w:pPr>
                        <w:rPr>
                          <w:sz w:val="18"/>
                          <w:lang w:val="de-DE"/>
                        </w:rPr>
                      </w:pPr>
                      <w:r w:rsidRPr="00335C7B">
                        <w:rPr>
                          <w:sz w:val="18"/>
                          <w:lang w:val="de-DE"/>
                        </w:rPr>
                        <w:t xml:space="preserve">   3.57332324982E+00   2.51999998093E+00  Q_23_23     </w:t>
                      </w:r>
                    </w:p>
                    <w:p w:rsidR="008C11C2" w:rsidRPr="00335C7B" w:rsidRDefault="008C11C2" w:rsidP="00335C7B">
                      <w:pPr>
                        <w:rPr>
                          <w:sz w:val="18"/>
                          <w:lang w:val="de-DE"/>
                        </w:rPr>
                      </w:pPr>
                      <w:r w:rsidRPr="00335C7B">
                        <w:rPr>
                          <w:sz w:val="18"/>
                          <w:lang w:val="de-DE"/>
                        </w:rPr>
                        <w:t xml:space="preserve">   2.26784920692E+00   1.85000002384E+00  Q_23_24     </w:t>
                      </w:r>
                    </w:p>
                    <w:p w:rsidR="008C11C2" w:rsidRPr="00335C7B" w:rsidRDefault="008C11C2" w:rsidP="00335C7B">
                      <w:pPr>
                        <w:rPr>
                          <w:sz w:val="18"/>
                          <w:lang w:val="de-DE"/>
                        </w:rPr>
                      </w:pPr>
                      <w:r w:rsidRPr="00335C7B">
                        <w:rPr>
                          <w:sz w:val="18"/>
                          <w:lang w:val="de-DE"/>
                        </w:rPr>
                        <w:t xml:space="preserve">   1.97621536255E+00   1.61000001431E+00  Q_23_25     </w:t>
                      </w:r>
                    </w:p>
                    <w:p w:rsidR="008C11C2" w:rsidRPr="00335C7B" w:rsidRDefault="008C11C2" w:rsidP="00335C7B">
                      <w:pPr>
                        <w:rPr>
                          <w:sz w:val="18"/>
                          <w:lang w:val="de-DE"/>
                        </w:rPr>
                      </w:pPr>
                      <w:r w:rsidRPr="00335C7B">
                        <w:rPr>
                          <w:sz w:val="18"/>
                          <w:lang w:val="de-DE"/>
                        </w:rPr>
                        <w:t xml:space="preserve">   1.80975949764E+00   1.59000003338E+00  Q_23_26     </w:t>
                      </w:r>
                    </w:p>
                    <w:p w:rsidR="008C11C2" w:rsidRPr="00335C7B" w:rsidRDefault="008C11C2" w:rsidP="00335C7B">
                      <w:pPr>
                        <w:rPr>
                          <w:sz w:val="18"/>
                          <w:lang w:val="de-DE"/>
                        </w:rPr>
                      </w:pPr>
                      <w:r w:rsidRPr="00335C7B">
                        <w:rPr>
                          <w:sz w:val="18"/>
                          <w:lang w:val="de-DE"/>
                        </w:rPr>
                        <w:t xml:space="preserve">   1.98415780067E+00   1.51999998093E+00  Q_23_27     </w:t>
                      </w:r>
                    </w:p>
                    <w:p w:rsidR="008C11C2" w:rsidRPr="00335C7B" w:rsidRDefault="008C11C2" w:rsidP="00335C7B">
                      <w:pPr>
                        <w:rPr>
                          <w:sz w:val="18"/>
                          <w:lang w:val="de-DE"/>
                        </w:rPr>
                      </w:pPr>
                      <w:r w:rsidRPr="00335C7B">
                        <w:rPr>
                          <w:sz w:val="18"/>
                          <w:lang w:val="de-DE"/>
                        </w:rPr>
                        <w:t xml:space="preserve">   2.63378381729E+00   1.22000002861E+00  Q_23_28     </w:t>
                      </w:r>
                    </w:p>
                    <w:p w:rsidR="008C11C2" w:rsidRPr="00335C7B" w:rsidRDefault="008C11C2" w:rsidP="00335C7B">
                      <w:pPr>
                        <w:rPr>
                          <w:sz w:val="18"/>
                          <w:lang w:val="de-DE"/>
                        </w:rPr>
                      </w:pPr>
                      <w:r w:rsidRPr="00335C7B">
                        <w:rPr>
                          <w:sz w:val="18"/>
                          <w:lang w:val="de-DE"/>
                        </w:rPr>
                        <w:t xml:space="preserve">   2.30690765381E+00   1.85000002384E+00  Q_23_29     </w:t>
                      </w:r>
                    </w:p>
                    <w:p w:rsidR="008C11C2" w:rsidRPr="00335C7B" w:rsidRDefault="008C11C2" w:rsidP="00335C7B">
                      <w:pPr>
                        <w:rPr>
                          <w:sz w:val="18"/>
                          <w:lang w:val="de-DE"/>
                        </w:rPr>
                      </w:pPr>
                      <w:r w:rsidRPr="00335C7B">
                        <w:rPr>
                          <w:sz w:val="18"/>
                          <w:lang w:val="de-DE"/>
                        </w:rPr>
                        <w:t xml:space="preserve">   2.36222958565E+00   2.56999993324E+00  Q_23_30     </w:t>
                      </w:r>
                    </w:p>
                    <w:p w:rsidR="008C11C2" w:rsidRPr="00335C7B" w:rsidRDefault="008C11C2" w:rsidP="00335C7B">
                      <w:pPr>
                        <w:rPr>
                          <w:sz w:val="18"/>
                          <w:lang w:val="de-DE"/>
                        </w:rPr>
                      </w:pPr>
                      <w:r w:rsidRPr="00335C7B">
                        <w:rPr>
                          <w:sz w:val="18"/>
                          <w:lang w:val="de-DE"/>
                        </w:rPr>
                        <w:t xml:space="preserve">   5.66590452194E+00   4.25000000000E+00  Q_23_31     </w:t>
                      </w:r>
                    </w:p>
                    <w:p w:rsidR="008C11C2" w:rsidRPr="00335C7B" w:rsidRDefault="008C11C2" w:rsidP="00335C7B">
                      <w:pPr>
                        <w:rPr>
                          <w:sz w:val="18"/>
                          <w:lang w:val="de-DE"/>
                        </w:rPr>
                      </w:pPr>
                      <w:r w:rsidRPr="00335C7B">
                        <w:rPr>
                          <w:sz w:val="18"/>
                          <w:lang w:val="de-DE"/>
                        </w:rPr>
                        <w:t xml:space="preserve">   5.42617321014E+00   4.53999996185E+00  Q_23_32     </w:t>
                      </w:r>
                    </w:p>
                    <w:p w:rsidR="008C11C2" w:rsidRPr="00335C7B" w:rsidRDefault="008C11C2" w:rsidP="00335C7B">
                      <w:pPr>
                        <w:rPr>
                          <w:sz w:val="18"/>
                          <w:lang w:val="de-DE"/>
                        </w:rPr>
                      </w:pPr>
                      <w:r w:rsidRPr="00335C7B">
                        <w:rPr>
                          <w:sz w:val="18"/>
                          <w:lang w:val="de-DE"/>
                        </w:rPr>
                        <w:t xml:space="preserve">   4.78538846970E+00   4.13000011444E+00  Q_23_33     </w:t>
                      </w:r>
                    </w:p>
                    <w:p w:rsidR="008C11C2" w:rsidRPr="00335C7B" w:rsidRDefault="008C11C2" w:rsidP="00335C7B">
                      <w:pPr>
                        <w:rPr>
                          <w:sz w:val="18"/>
                          <w:lang w:val="de-DE"/>
                        </w:rPr>
                      </w:pPr>
                      <w:r w:rsidRPr="00335C7B">
                        <w:rPr>
                          <w:sz w:val="18"/>
                          <w:lang w:val="de-DE"/>
                        </w:rPr>
                        <w:t xml:space="preserve">   4.37188577652E+00   3.39000010490E+00  Q_23_34     </w:t>
                      </w:r>
                    </w:p>
                    <w:p w:rsidR="008C11C2" w:rsidRPr="00335C7B" w:rsidRDefault="008C11C2" w:rsidP="00335C7B">
                      <w:pPr>
                        <w:rPr>
                          <w:sz w:val="18"/>
                          <w:lang w:val="de-DE"/>
                        </w:rPr>
                      </w:pPr>
                      <w:r w:rsidRPr="00335C7B">
                        <w:rPr>
                          <w:sz w:val="18"/>
                          <w:lang w:val="de-DE"/>
                        </w:rPr>
                        <w:t xml:space="preserve">   2.62748479843E+00   2.04999995232E+00  Q_23_35     </w:t>
                      </w:r>
                    </w:p>
                    <w:p w:rsidR="008C11C2" w:rsidRPr="00335C7B" w:rsidRDefault="008C11C2" w:rsidP="00335C7B">
                      <w:pPr>
                        <w:rPr>
                          <w:sz w:val="18"/>
                          <w:lang w:val="de-DE"/>
                        </w:rPr>
                      </w:pPr>
                      <w:r w:rsidRPr="00335C7B">
                        <w:rPr>
                          <w:sz w:val="18"/>
                          <w:lang w:val="de-DE"/>
                        </w:rPr>
                        <w:t xml:space="preserve">   2.10308241844E+00   1.48000001907E+00  Q_23_36     </w:t>
                      </w:r>
                    </w:p>
                    <w:p w:rsidR="008C11C2" w:rsidRPr="00335C7B" w:rsidRDefault="008C11C2" w:rsidP="00335C7B">
                      <w:pPr>
                        <w:rPr>
                          <w:sz w:val="18"/>
                          <w:lang w:val="de-DE"/>
                        </w:rPr>
                      </w:pPr>
                      <w:r w:rsidRPr="00335C7B">
                        <w:rPr>
                          <w:sz w:val="18"/>
                          <w:lang w:val="de-DE"/>
                        </w:rPr>
                        <w:t xml:space="preserve">  -1.48849773407E+01  -1.38100004196E+01  P_16_1      </w:t>
                      </w:r>
                    </w:p>
                    <w:p w:rsidR="008C11C2" w:rsidRPr="00335C7B" w:rsidRDefault="008C11C2" w:rsidP="00335C7B">
                      <w:pPr>
                        <w:rPr>
                          <w:sz w:val="18"/>
                          <w:lang w:val="de-DE"/>
                        </w:rPr>
                      </w:pPr>
                      <w:r w:rsidRPr="00335C7B">
                        <w:rPr>
                          <w:sz w:val="18"/>
                          <w:lang w:val="de-DE"/>
                        </w:rPr>
                        <w:t xml:space="preserve">  -1.49480552673E+01  -1.38400001526E+01  P_16_2      </w:t>
                      </w:r>
                    </w:p>
                    <w:p w:rsidR="008C11C2" w:rsidRPr="00335C7B" w:rsidRDefault="008C11C2" w:rsidP="00335C7B">
                      <w:pPr>
                        <w:rPr>
                          <w:sz w:val="18"/>
                          <w:lang w:val="de-DE"/>
                        </w:rPr>
                      </w:pPr>
                      <w:r w:rsidRPr="00335C7B">
                        <w:rPr>
                          <w:sz w:val="18"/>
                          <w:lang w:val="de-DE"/>
                        </w:rPr>
                        <w:t xml:space="preserve">  -1.49643182755E+01  -1.38900003433E+01  P_16_3      </w:t>
                      </w:r>
                    </w:p>
                    <w:p w:rsidR="008C11C2" w:rsidRPr="00335C7B" w:rsidRDefault="008C11C2" w:rsidP="00335C7B">
                      <w:pPr>
                        <w:rPr>
                          <w:sz w:val="18"/>
                          <w:lang w:val="de-DE"/>
                        </w:rPr>
                      </w:pPr>
                      <w:r w:rsidRPr="00335C7B">
                        <w:rPr>
                          <w:sz w:val="18"/>
                          <w:lang w:val="de-DE"/>
                        </w:rPr>
                        <w:t xml:space="preserve">  -1.49450454712E+01  -1.40100002289E+01  P_16_4      </w:t>
                      </w:r>
                    </w:p>
                    <w:p w:rsidR="008C11C2" w:rsidRPr="00335C7B" w:rsidRDefault="008C11C2" w:rsidP="00335C7B">
                      <w:pPr>
                        <w:rPr>
                          <w:sz w:val="18"/>
                          <w:lang w:val="de-DE"/>
                        </w:rPr>
                      </w:pPr>
                      <w:r w:rsidRPr="00335C7B">
                        <w:rPr>
                          <w:sz w:val="18"/>
                          <w:lang w:val="de-DE"/>
                        </w:rPr>
                        <w:t xml:space="preserve">  -1.48977661133E+01  -1.41199998856E+01  P_16_5      </w:t>
                      </w:r>
                    </w:p>
                    <w:p w:rsidR="008C11C2" w:rsidRPr="00335C7B" w:rsidRDefault="008C11C2" w:rsidP="00335C7B">
                      <w:pPr>
                        <w:rPr>
                          <w:sz w:val="18"/>
                          <w:lang w:val="de-DE"/>
                        </w:rPr>
                      </w:pPr>
                      <w:r w:rsidRPr="00335C7B">
                        <w:rPr>
                          <w:sz w:val="18"/>
                          <w:lang w:val="de-DE"/>
                        </w:rPr>
                        <w:t xml:space="preserve">  -1.48300838470E+01  -1.40699996948E+01  P_16_6      </w:t>
                      </w:r>
                    </w:p>
                    <w:p w:rsidR="008C11C2" w:rsidRPr="00335C7B" w:rsidRDefault="008C11C2" w:rsidP="00335C7B">
                      <w:pPr>
                        <w:rPr>
                          <w:sz w:val="18"/>
                          <w:lang w:val="de-DE"/>
                        </w:rPr>
                      </w:pPr>
                      <w:r w:rsidRPr="00335C7B">
                        <w:rPr>
                          <w:sz w:val="18"/>
                          <w:lang w:val="de-DE"/>
                        </w:rPr>
                        <w:t xml:space="preserve">  -1.47511129379E+01  -1.41000003815E+01  P_16_7      </w:t>
                      </w:r>
                    </w:p>
                    <w:p w:rsidR="008C11C2" w:rsidRPr="00335C7B" w:rsidRDefault="008C11C2" w:rsidP="00335C7B">
                      <w:pPr>
                        <w:rPr>
                          <w:sz w:val="18"/>
                          <w:lang w:val="de-DE"/>
                        </w:rPr>
                      </w:pPr>
                      <w:r w:rsidRPr="00335C7B">
                        <w:rPr>
                          <w:sz w:val="18"/>
                          <w:lang w:val="de-DE"/>
                        </w:rPr>
                        <w:t xml:space="preserve">  -1.46337327957E+01  -1.41300001144E+01  P_16_8      </w:t>
                      </w:r>
                    </w:p>
                    <w:p w:rsidR="008C11C2" w:rsidRPr="00335C7B" w:rsidRDefault="008C11C2" w:rsidP="00335C7B">
                      <w:pPr>
                        <w:rPr>
                          <w:sz w:val="18"/>
                          <w:lang w:val="de-DE"/>
                        </w:rPr>
                      </w:pPr>
                      <w:r w:rsidRPr="00335C7B">
                        <w:rPr>
                          <w:sz w:val="18"/>
                          <w:lang w:val="de-DE"/>
                        </w:rPr>
                        <w:t xml:space="preserve">  -1.45379333496E+01  -1.42500000000E+01  P_16_9      </w:t>
                      </w:r>
                    </w:p>
                    <w:p w:rsidR="008C11C2" w:rsidRPr="00335C7B" w:rsidRDefault="008C11C2" w:rsidP="00335C7B">
                      <w:pPr>
                        <w:rPr>
                          <w:sz w:val="18"/>
                          <w:lang w:val="de-DE"/>
                        </w:rPr>
                      </w:pPr>
                      <w:r w:rsidRPr="00335C7B">
                        <w:rPr>
                          <w:sz w:val="18"/>
                          <w:lang w:val="de-DE"/>
                        </w:rPr>
                        <w:t xml:space="preserve">  -1.45164613724E+01  -1.42899999619E+01  P_16_10     </w:t>
                      </w:r>
                    </w:p>
                    <w:p w:rsidR="008C11C2" w:rsidRPr="00335C7B" w:rsidRDefault="008C11C2" w:rsidP="00335C7B">
                      <w:pPr>
                        <w:rPr>
                          <w:sz w:val="18"/>
                          <w:lang w:val="de-DE"/>
                        </w:rPr>
                      </w:pPr>
                      <w:r w:rsidRPr="00335C7B">
                        <w:rPr>
                          <w:sz w:val="18"/>
                          <w:lang w:val="de-DE"/>
                        </w:rPr>
                        <w:t xml:space="preserve">  -1.45325441360E+01  -1.43800001144E+01  P_16_11     </w:t>
                      </w:r>
                    </w:p>
                    <w:p w:rsidR="008C11C2" w:rsidRPr="00335C7B" w:rsidRDefault="008C11C2" w:rsidP="00335C7B">
                      <w:pPr>
                        <w:rPr>
                          <w:sz w:val="18"/>
                          <w:lang w:val="de-DE"/>
                        </w:rPr>
                      </w:pPr>
                      <w:r w:rsidRPr="00335C7B">
                        <w:rPr>
                          <w:sz w:val="18"/>
                          <w:lang w:val="de-DE"/>
                        </w:rPr>
                        <w:t xml:space="preserve">  -1.45712738037E+01  -1.43400001526E+01  P_16_12     </w:t>
                      </w:r>
                    </w:p>
                    <w:p w:rsidR="008C11C2" w:rsidRPr="00335C7B" w:rsidRDefault="008C11C2" w:rsidP="00335C7B">
                      <w:pPr>
                        <w:rPr>
                          <w:sz w:val="18"/>
                          <w:lang w:val="de-DE"/>
                        </w:rPr>
                      </w:pPr>
                      <w:r w:rsidRPr="00335C7B">
                        <w:rPr>
                          <w:sz w:val="18"/>
                          <w:lang w:val="de-DE"/>
                        </w:rPr>
                        <w:t xml:space="preserve">  -1.46214599609E+01  -1.44600000381E+01  P_16_13     </w:t>
                      </w:r>
                    </w:p>
                    <w:p w:rsidR="008C11C2" w:rsidRPr="00335C7B" w:rsidRDefault="008C11C2" w:rsidP="00335C7B">
                      <w:pPr>
                        <w:rPr>
                          <w:sz w:val="18"/>
                          <w:lang w:val="de-DE"/>
                        </w:rPr>
                      </w:pPr>
                      <w:r w:rsidRPr="00335C7B">
                        <w:rPr>
                          <w:sz w:val="18"/>
                          <w:lang w:val="de-DE"/>
                        </w:rPr>
                        <w:t xml:space="preserve">  -1.46688222885E+01  -1.42100000381E+01  P_16_14     </w:t>
                      </w:r>
                    </w:p>
                    <w:p w:rsidR="008C11C2" w:rsidRPr="00335C7B" w:rsidRDefault="008C11C2" w:rsidP="00335C7B">
                      <w:pPr>
                        <w:rPr>
                          <w:sz w:val="18"/>
                          <w:lang w:val="de-DE"/>
                        </w:rPr>
                      </w:pPr>
                      <w:r w:rsidRPr="00335C7B">
                        <w:rPr>
                          <w:sz w:val="18"/>
                          <w:lang w:val="de-DE"/>
                        </w:rPr>
                        <w:t xml:space="preserve">  -1.47218132019E+01  -1.42700004578E+01  P_16_15     </w:t>
                      </w:r>
                    </w:p>
                    <w:p w:rsidR="008C11C2" w:rsidRPr="00335C7B" w:rsidRDefault="008C11C2" w:rsidP="00335C7B">
                      <w:pPr>
                        <w:rPr>
                          <w:sz w:val="18"/>
                          <w:lang w:val="de-DE"/>
                        </w:rPr>
                      </w:pPr>
                      <w:r w:rsidRPr="00335C7B">
                        <w:rPr>
                          <w:sz w:val="18"/>
                          <w:lang w:val="de-DE"/>
                        </w:rPr>
                        <w:t xml:space="preserve">  -1.47646112442E+01  -1.43599996567E+01  P_16_16     </w:t>
                      </w:r>
                    </w:p>
                    <w:p w:rsidR="008C11C2" w:rsidRPr="00335C7B" w:rsidRDefault="008C11C2" w:rsidP="00335C7B">
                      <w:pPr>
                        <w:rPr>
                          <w:sz w:val="18"/>
                          <w:lang w:val="de-DE"/>
                        </w:rPr>
                      </w:pPr>
                      <w:r w:rsidRPr="00335C7B">
                        <w:rPr>
                          <w:sz w:val="18"/>
                          <w:lang w:val="de-DE"/>
                        </w:rPr>
                        <w:t xml:space="preserve">  -1.47966318130E+01  -1.43500003815E+01  P_16_17     </w:t>
                      </w:r>
                    </w:p>
                    <w:p w:rsidR="008C11C2" w:rsidRPr="00335C7B" w:rsidRDefault="008C11C2" w:rsidP="00335C7B">
                      <w:pPr>
                        <w:rPr>
                          <w:sz w:val="18"/>
                          <w:lang w:val="de-DE"/>
                        </w:rPr>
                      </w:pPr>
                      <w:r w:rsidRPr="00335C7B">
                        <w:rPr>
                          <w:sz w:val="18"/>
                          <w:lang w:val="de-DE"/>
                        </w:rPr>
                        <w:t xml:space="preserve">  -1.47942323685E+01  -1.43400001526E+01  P_16_18     </w:t>
                      </w:r>
                    </w:p>
                    <w:p w:rsidR="008C11C2" w:rsidRPr="00335C7B" w:rsidRDefault="008C11C2" w:rsidP="00335C7B">
                      <w:pPr>
                        <w:rPr>
                          <w:sz w:val="18"/>
                          <w:lang w:val="de-DE"/>
                        </w:rPr>
                      </w:pPr>
                      <w:r w:rsidRPr="00335C7B">
                        <w:rPr>
                          <w:sz w:val="18"/>
                          <w:lang w:val="de-DE"/>
                        </w:rPr>
                        <w:t xml:space="preserve">  -1.47353315353E+01  -1.44300003052E+01  P_16_19     </w:t>
                      </w:r>
                    </w:p>
                    <w:p w:rsidR="008C11C2" w:rsidRPr="00335C7B" w:rsidRDefault="008C11C2" w:rsidP="00335C7B">
                      <w:pPr>
                        <w:rPr>
                          <w:sz w:val="18"/>
                          <w:lang w:val="de-DE"/>
                        </w:rPr>
                      </w:pPr>
                      <w:r w:rsidRPr="00335C7B">
                        <w:rPr>
                          <w:sz w:val="18"/>
                          <w:lang w:val="de-DE"/>
                        </w:rPr>
                        <w:t xml:space="preserve">  -1.46906337738E+01  -1.44899997711E+01  P_16_20     </w:t>
                      </w:r>
                    </w:p>
                    <w:p w:rsidR="008C11C2" w:rsidRPr="00335C7B" w:rsidRDefault="008C11C2" w:rsidP="00335C7B">
                      <w:pPr>
                        <w:rPr>
                          <w:sz w:val="18"/>
                          <w:lang w:val="de-DE"/>
                        </w:rPr>
                      </w:pPr>
                      <w:r w:rsidRPr="00335C7B">
                        <w:rPr>
                          <w:sz w:val="18"/>
                          <w:lang w:val="de-DE"/>
                        </w:rPr>
                        <w:t xml:space="preserve">  -1.47161273956E+01  -1.46300001144E+01  P_16_21     </w:t>
                      </w:r>
                    </w:p>
                    <w:p w:rsidR="008C11C2" w:rsidRPr="00335C7B" w:rsidRDefault="008C11C2" w:rsidP="00335C7B">
                      <w:pPr>
                        <w:rPr>
                          <w:sz w:val="18"/>
                          <w:lang w:val="de-DE"/>
                        </w:rPr>
                      </w:pPr>
                      <w:r w:rsidRPr="00335C7B">
                        <w:rPr>
                          <w:sz w:val="18"/>
                          <w:lang w:val="de-DE"/>
                        </w:rPr>
                        <w:t xml:space="preserve">  -1.47830963135E+01  -1.50500001907E+01  P_16_22     </w:t>
                      </w:r>
                    </w:p>
                    <w:p w:rsidR="008C11C2" w:rsidRPr="00335C7B" w:rsidRDefault="008C11C2" w:rsidP="00335C7B">
                      <w:pPr>
                        <w:rPr>
                          <w:sz w:val="18"/>
                          <w:lang w:val="de-DE"/>
                        </w:rPr>
                      </w:pPr>
                      <w:r w:rsidRPr="00335C7B">
                        <w:rPr>
                          <w:sz w:val="18"/>
                          <w:lang w:val="de-DE"/>
                        </w:rPr>
                        <w:t xml:space="preserve">  -1.48813056946E+01  -1.51999998093E+01  P_16_23     </w:t>
                      </w:r>
                    </w:p>
                    <w:p w:rsidR="008C11C2" w:rsidRPr="00335C7B" w:rsidRDefault="008C11C2" w:rsidP="00335C7B">
                      <w:pPr>
                        <w:rPr>
                          <w:sz w:val="18"/>
                          <w:lang w:val="de-DE"/>
                        </w:rPr>
                      </w:pPr>
                      <w:r w:rsidRPr="00335C7B">
                        <w:rPr>
                          <w:sz w:val="18"/>
                          <w:lang w:val="de-DE"/>
                        </w:rPr>
                        <w:t xml:space="preserve">  -1.50000829697E+01  -1.53000001907E+01  P_16_24     </w:t>
                      </w:r>
                    </w:p>
                    <w:p w:rsidR="008C11C2" w:rsidRPr="00335C7B" w:rsidRDefault="008C11C2" w:rsidP="00335C7B">
                      <w:pPr>
                        <w:rPr>
                          <w:sz w:val="18"/>
                          <w:lang w:val="de-DE"/>
                        </w:rPr>
                      </w:pPr>
                      <w:r w:rsidRPr="00335C7B">
                        <w:rPr>
                          <w:sz w:val="18"/>
                          <w:lang w:val="de-DE"/>
                        </w:rPr>
                        <w:t xml:space="preserve">  -1.51225805283E+01  -1.53000001907E+01  P_16_25     </w:t>
                      </w:r>
                    </w:p>
                    <w:p w:rsidR="008C11C2" w:rsidRPr="00335C7B" w:rsidRDefault="008C11C2" w:rsidP="00335C7B">
                      <w:pPr>
                        <w:rPr>
                          <w:sz w:val="18"/>
                          <w:lang w:val="de-DE"/>
                        </w:rPr>
                      </w:pPr>
                      <w:r w:rsidRPr="00335C7B">
                        <w:rPr>
                          <w:sz w:val="18"/>
                          <w:lang w:val="de-DE"/>
                        </w:rPr>
                        <w:t xml:space="preserve">  -1.52288951874E+01  -1.52600002289E+01  P_16_26     </w:t>
                      </w:r>
                    </w:p>
                    <w:p w:rsidR="008C11C2" w:rsidRPr="00335C7B" w:rsidRDefault="008C11C2" w:rsidP="00335C7B">
                      <w:pPr>
                        <w:rPr>
                          <w:sz w:val="18"/>
                          <w:lang w:val="de-DE"/>
                        </w:rPr>
                      </w:pPr>
                      <w:r w:rsidRPr="00335C7B">
                        <w:rPr>
                          <w:sz w:val="18"/>
                          <w:lang w:val="de-DE"/>
                        </w:rPr>
                        <w:t xml:space="preserve">  -1.53381061554E+01  -1.52799997330E+01  P_16_27     </w:t>
                      </w:r>
                    </w:p>
                    <w:p w:rsidR="008C11C2" w:rsidRPr="00335C7B" w:rsidRDefault="008C11C2" w:rsidP="00335C7B">
                      <w:pPr>
                        <w:rPr>
                          <w:sz w:val="18"/>
                          <w:lang w:val="de-DE"/>
                        </w:rPr>
                      </w:pPr>
                      <w:r w:rsidRPr="00335C7B">
                        <w:rPr>
                          <w:sz w:val="18"/>
                          <w:lang w:val="de-DE"/>
                        </w:rPr>
                        <w:t xml:space="preserve">  -1.54494857788E+01  -1.53199996948E+01  P_16_28     </w:t>
                      </w:r>
                    </w:p>
                    <w:p w:rsidR="008C11C2" w:rsidRPr="00335C7B" w:rsidRDefault="008C11C2" w:rsidP="00335C7B">
                      <w:pPr>
                        <w:rPr>
                          <w:sz w:val="18"/>
                          <w:lang w:val="de-DE"/>
                        </w:rPr>
                      </w:pPr>
                      <w:r w:rsidRPr="00335C7B">
                        <w:rPr>
                          <w:sz w:val="18"/>
                          <w:lang w:val="de-DE"/>
                        </w:rPr>
                        <w:t xml:space="preserve">  -1.55229473114E+01  -1.53500003815E+01  P_16_29     </w:t>
                      </w:r>
                    </w:p>
                    <w:p w:rsidR="008C11C2" w:rsidRPr="00335C7B" w:rsidRDefault="008C11C2" w:rsidP="00335C7B">
                      <w:pPr>
                        <w:rPr>
                          <w:sz w:val="18"/>
                          <w:lang w:val="de-DE"/>
                        </w:rPr>
                      </w:pPr>
                      <w:r w:rsidRPr="00335C7B">
                        <w:rPr>
                          <w:sz w:val="18"/>
                          <w:lang w:val="de-DE"/>
                        </w:rPr>
                        <w:t xml:space="preserve">  -1.55608577728E+01  -1.53800001144E+01  P_16_30     </w:t>
                      </w:r>
                    </w:p>
                    <w:p w:rsidR="008C11C2" w:rsidRPr="00335C7B" w:rsidRDefault="008C11C2" w:rsidP="00335C7B">
                      <w:pPr>
                        <w:rPr>
                          <w:sz w:val="18"/>
                          <w:lang w:val="de-DE"/>
                        </w:rPr>
                      </w:pPr>
                      <w:r w:rsidRPr="00335C7B">
                        <w:rPr>
                          <w:sz w:val="18"/>
                          <w:lang w:val="de-DE"/>
                        </w:rPr>
                        <w:t xml:space="preserve">  -1.55541372299E+01  -1.55100002289E+01  P_16_31     </w:t>
                      </w:r>
                    </w:p>
                    <w:p w:rsidR="008C11C2" w:rsidRPr="00335C7B" w:rsidRDefault="008C11C2" w:rsidP="00335C7B">
                      <w:pPr>
                        <w:rPr>
                          <w:sz w:val="18"/>
                          <w:lang w:val="de-DE"/>
                        </w:rPr>
                      </w:pPr>
                      <w:r w:rsidRPr="00335C7B">
                        <w:rPr>
                          <w:sz w:val="18"/>
                          <w:lang w:val="de-DE"/>
                        </w:rPr>
                        <w:t xml:space="preserve">  -1.55097131729E+01  -1.54600000381E+01  P_16_32     </w:t>
                      </w:r>
                    </w:p>
                    <w:p w:rsidR="008C11C2" w:rsidRPr="00335C7B" w:rsidRDefault="008C11C2" w:rsidP="00335C7B">
                      <w:pPr>
                        <w:rPr>
                          <w:sz w:val="18"/>
                          <w:lang w:val="de-DE"/>
                        </w:rPr>
                      </w:pPr>
                      <w:r w:rsidRPr="00335C7B">
                        <w:rPr>
                          <w:sz w:val="18"/>
                          <w:lang w:val="de-DE"/>
                        </w:rPr>
                        <w:t xml:space="preserve">  -1.54858007431E+01  -1.55100002289E+01  P_16_33     </w:t>
                      </w:r>
                    </w:p>
                    <w:p w:rsidR="008C11C2" w:rsidRPr="00335C7B" w:rsidRDefault="008C11C2" w:rsidP="00335C7B">
                      <w:pPr>
                        <w:rPr>
                          <w:sz w:val="18"/>
                          <w:lang w:val="de-DE"/>
                        </w:rPr>
                      </w:pPr>
                      <w:r w:rsidRPr="00335C7B">
                        <w:rPr>
                          <w:sz w:val="18"/>
                          <w:lang w:val="de-DE"/>
                        </w:rPr>
                        <w:t xml:space="preserve">  -1.55117797852E+01  -1.55200004578E+01  P_16_34     </w:t>
                      </w:r>
                    </w:p>
                    <w:p w:rsidR="008C11C2" w:rsidRPr="00335C7B" w:rsidRDefault="008C11C2" w:rsidP="00335C7B">
                      <w:pPr>
                        <w:rPr>
                          <w:sz w:val="18"/>
                          <w:lang w:val="de-DE"/>
                        </w:rPr>
                      </w:pPr>
                      <w:r w:rsidRPr="00335C7B">
                        <w:rPr>
                          <w:sz w:val="18"/>
                          <w:lang w:val="de-DE"/>
                        </w:rPr>
                        <w:t xml:space="preserve">  -1.55732088089E+01  -1.56099996567E+01  P_16_35     </w:t>
                      </w:r>
                    </w:p>
                    <w:p w:rsidR="008C11C2" w:rsidRPr="00335C7B" w:rsidRDefault="008C11C2" w:rsidP="00335C7B">
                      <w:pPr>
                        <w:rPr>
                          <w:sz w:val="18"/>
                          <w:lang w:val="de-DE"/>
                        </w:rPr>
                      </w:pPr>
                      <w:r w:rsidRPr="00335C7B">
                        <w:rPr>
                          <w:sz w:val="18"/>
                          <w:lang w:val="de-DE"/>
                        </w:rPr>
                        <w:t xml:space="preserve">  -1.56548748016E+01  -1.57100000381E+01  P_16_36     </w:t>
                      </w:r>
                    </w:p>
                    <w:p w:rsidR="008C11C2" w:rsidRPr="00335C7B" w:rsidRDefault="008C11C2" w:rsidP="00335C7B">
                      <w:pPr>
                        <w:rPr>
                          <w:sz w:val="18"/>
                          <w:lang w:val="de-DE"/>
                        </w:rPr>
                      </w:pPr>
                      <w:r w:rsidRPr="00335C7B">
                        <w:rPr>
                          <w:sz w:val="18"/>
                          <w:lang w:val="de-DE"/>
                        </w:rPr>
                        <w:t xml:space="preserve">  -1.33546781540E+01  -1.23800001144E+01  P_43_1      </w:t>
                      </w:r>
                    </w:p>
                    <w:p w:rsidR="008C11C2" w:rsidRPr="00335C7B" w:rsidRDefault="008C11C2" w:rsidP="00335C7B">
                      <w:pPr>
                        <w:rPr>
                          <w:sz w:val="18"/>
                          <w:lang w:val="de-DE"/>
                        </w:rPr>
                      </w:pPr>
                      <w:r w:rsidRPr="00335C7B">
                        <w:rPr>
                          <w:sz w:val="18"/>
                          <w:lang w:val="de-DE"/>
                        </w:rPr>
                        <w:t xml:space="preserve">  -1.34717292786E+01  -1.25000000000E+01  P_43_2      </w:t>
                      </w:r>
                    </w:p>
                    <w:p w:rsidR="008C11C2" w:rsidRPr="00335C7B" w:rsidRDefault="008C11C2" w:rsidP="00335C7B">
                      <w:pPr>
                        <w:rPr>
                          <w:sz w:val="18"/>
                          <w:lang w:val="de-DE"/>
                        </w:rPr>
                      </w:pPr>
                      <w:r w:rsidRPr="00335C7B">
                        <w:rPr>
                          <w:sz w:val="18"/>
                          <w:lang w:val="de-DE"/>
                        </w:rPr>
                        <w:t xml:space="preserve">  -1.35448589325E+01  -1.25699996948E+01  P_43_3      </w:t>
                      </w:r>
                    </w:p>
                    <w:p w:rsidR="008C11C2" w:rsidRPr="00335C7B" w:rsidRDefault="008C11C2" w:rsidP="00335C7B">
                      <w:pPr>
                        <w:rPr>
                          <w:sz w:val="18"/>
                          <w:lang w:val="de-DE"/>
                        </w:rPr>
                      </w:pPr>
                      <w:r w:rsidRPr="00335C7B">
                        <w:rPr>
                          <w:sz w:val="18"/>
                          <w:lang w:val="de-DE"/>
                        </w:rPr>
                        <w:t xml:space="preserve">  -1.35817613602E+01  -1.26099996567E+01  P_43_4      </w:t>
                      </w:r>
                    </w:p>
                    <w:p w:rsidR="008C11C2" w:rsidRPr="00335C7B" w:rsidRDefault="008C11C2" w:rsidP="00335C7B">
                      <w:pPr>
                        <w:rPr>
                          <w:sz w:val="18"/>
                          <w:lang w:val="de-DE"/>
                        </w:rPr>
                      </w:pPr>
                      <w:r w:rsidRPr="00335C7B">
                        <w:rPr>
                          <w:sz w:val="18"/>
                          <w:lang w:val="de-DE"/>
                        </w:rPr>
                        <w:t xml:space="preserve">  -1.35993003845E+01  -1.27799997330E+01  P_43_5      </w:t>
                      </w:r>
                    </w:p>
                    <w:p w:rsidR="008C11C2" w:rsidRPr="00335C7B" w:rsidRDefault="008C11C2" w:rsidP="00335C7B">
                      <w:pPr>
                        <w:rPr>
                          <w:sz w:val="18"/>
                          <w:lang w:val="de-DE"/>
                        </w:rPr>
                      </w:pPr>
                      <w:r w:rsidRPr="00335C7B">
                        <w:rPr>
                          <w:sz w:val="18"/>
                          <w:lang w:val="de-DE"/>
                        </w:rPr>
                        <w:t xml:space="preserve">  -1.36049995422E+01  -1.28100004196E+01  P_43_6      </w:t>
                      </w:r>
                    </w:p>
                    <w:p w:rsidR="008C11C2" w:rsidRPr="00335C7B" w:rsidRDefault="008C11C2" w:rsidP="00335C7B">
                      <w:pPr>
                        <w:rPr>
                          <w:sz w:val="18"/>
                          <w:lang w:val="de-DE"/>
                        </w:rPr>
                      </w:pPr>
                      <w:r w:rsidRPr="00335C7B">
                        <w:rPr>
                          <w:sz w:val="18"/>
                          <w:lang w:val="de-DE"/>
                        </w:rPr>
                        <w:t xml:space="preserve">  -1.36067380905E+01  -1.27799997330E+01  P_43_7      </w:t>
                      </w:r>
                    </w:p>
                    <w:p w:rsidR="008C11C2" w:rsidRPr="00335C7B" w:rsidRDefault="008C11C2" w:rsidP="00335C7B">
                      <w:pPr>
                        <w:rPr>
                          <w:sz w:val="18"/>
                          <w:lang w:val="de-DE"/>
                        </w:rPr>
                      </w:pPr>
                      <w:r w:rsidRPr="00335C7B">
                        <w:rPr>
                          <w:sz w:val="18"/>
                          <w:lang w:val="de-DE"/>
                        </w:rPr>
                        <w:t xml:space="preserve">  -1.36097764969E+01  -1.27600002289E+01  P_43_8      </w:t>
                      </w:r>
                    </w:p>
                    <w:p w:rsidR="008C11C2" w:rsidRPr="00335C7B" w:rsidRDefault="008C11C2" w:rsidP="00335C7B">
                      <w:pPr>
                        <w:rPr>
                          <w:sz w:val="18"/>
                          <w:lang w:val="de-DE"/>
                        </w:rPr>
                      </w:pPr>
                      <w:r w:rsidRPr="00335C7B">
                        <w:rPr>
                          <w:sz w:val="18"/>
                          <w:lang w:val="de-DE"/>
                        </w:rPr>
                        <w:t xml:space="preserve">  -1.36170129776E+01  -1.25600004196E+01  P_43_9      </w:t>
                      </w:r>
                    </w:p>
                    <w:p w:rsidR="008C11C2" w:rsidRPr="00335C7B" w:rsidRDefault="008C11C2" w:rsidP="00335C7B">
                      <w:pPr>
                        <w:rPr>
                          <w:sz w:val="18"/>
                          <w:lang w:val="de-DE"/>
                        </w:rPr>
                      </w:pPr>
                      <w:r w:rsidRPr="00335C7B">
                        <w:rPr>
                          <w:sz w:val="18"/>
                          <w:lang w:val="de-DE"/>
                        </w:rPr>
                        <w:t xml:space="preserve">  -1.36300439835E+01  -1.25200004578E+01  P_43_10     </w:t>
                      </w:r>
                    </w:p>
                    <w:p w:rsidR="008C11C2" w:rsidRPr="00335C7B" w:rsidRDefault="008C11C2" w:rsidP="00335C7B">
                      <w:pPr>
                        <w:rPr>
                          <w:sz w:val="18"/>
                          <w:lang w:val="de-DE"/>
                        </w:rPr>
                      </w:pPr>
                      <w:r w:rsidRPr="00335C7B">
                        <w:rPr>
                          <w:sz w:val="18"/>
                          <w:lang w:val="de-DE"/>
                        </w:rPr>
                        <w:t xml:space="preserve">  -1.36485939026E+01  -1.24300003052E+01  P_43_11     </w:t>
                      </w:r>
                    </w:p>
                    <w:p w:rsidR="008C11C2" w:rsidRPr="00335C7B" w:rsidRDefault="008C11C2" w:rsidP="00335C7B">
                      <w:pPr>
                        <w:rPr>
                          <w:sz w:val="18"/>
                          <w:lang w:val="de-DE"/>
                        </w:rPr>
                      </w:pPr>
                      <w:r w:rsidRPr="00335C7B">
                        <w:rPr>
                          <w:sz w:val="18"/>
                          <w:lang w:val="de-DE"/>
                        </w:rPr>
                        <w:t xml:space="preserve">  -1.36738195419E+01  -1.25600004196E+01  P_43_12     </w:t>
                      </w:r>
                    </w:p>
                    <w:p w:rsidR="008C11C2" w:rsidRPr="00335C7B" w:rsidRDefault="008C11C2" w:rsidP="00335C7B">
                      <w:pPr>
                        <w:rPr>
                          <w:sz w:val="18"/>
                          <w:lang w:val="de-DE"/>
                        </w:rPr>
                      </w:pPr>
                      <w:r w:rsidRPr="00335C7B">
                        <w:rPr>
                          <w:sz w:val="18"/>
                          <w:lang w:val="de-DE"/>
                        </w:rPr>
                        <w:t xml:space="preserve">  -1.37046384811E+01  -1.27399997711E+01  P_43_13     </w:t>
                      </w:r>
                    </w:p>
                    <w:p w:rsidR="008C11C2" w:rsidRPr="00335C7B" w:rsidRDefault="008C11C2" w:rsidP="00335C7B">
                      <w:pPr>
                        <w:rPr>
                          <w:sz w:val="18"/>
                          <w:lang w:val="de-DE"/>
                        </w:rPr>
                      </w:pPr>
                      <w:r w:rsidRPr="00335C7B">
                        <w:rPr>
                          <w:sz w:val="18"/>
                          <w:lang w:val="de-DE"/>
                        </w:rPr>
                        <w:t xml:space="preserve">  -1.37366962433E+01  -1.27700004578E+01  P_43_14     </w:t>
                      </w:r>
                    </w:p>
                    <w:p w:rsidR="008C11C2" w:rsidRPr="00335C7B" w:rsidRDefault="008C11C2" w:rsidP="00335C7B">
                      <w:pPr>
                        <w:rPr>
                          <w:sz w:val="18"/>
                          <w:lang w:val="de-DE"/>
                        </w:rPr>
                      </w:pPr>
                      <w:r w:rsidRPr="00335C7B">
                        <w:rPr>
                          <w:sz w:val="18"/>
                          <w:lang w:val="de-DE"/>
                        </w:rPr>
                        <w:t xml:space="preserve">  -1.37763195038E+01  -1.29399995804E+01  P_43_15     </w:t>
                      </w:r>
                    </w:p>
                    <w:p w:rsidR="008C11C2" w:rsidRPr="00335C7B" w:rsidRDefault="008C11C2" w:rsidP="00335C7B">
                      <w:pPr>
                        <w:rPr>
                          <w:sz w:val="18"/>
                          <w:lang w:val="de-DE"/>
                        </w:rPr>
                      </w:pPr>
                      <w:r w:rsidRPr="00335C7B">
                        <w:rPr>
                          <w:sz w:val="18"/>
                          <w:lang w:val="de-DE"/>
                        </w:rPr>
                        <w:t xml:space="preserve">  -1.38183698654E+01  -1.30299997330E+01  P_43_16     </w:t>
                      </w:r>
                    </w:p>
                    <w:p w:rsidR="008C11C2" w:rsidRPr="00335C7B" w:rsidRDefault="008C11C2" w:rsidP="00335C7B">
                      <w:pPr>
                        <w:rPr>
                          <w:sz w:val="18"/>
                          <w:lang w:val="de-DE"/>
                        </w:rPr>
                      </w:pPr>
                      <w:r w:rsidRPr="00335C7B">
                        <w:rPr>
                          <w:sz w:val="18"/>
                          <w:lang w:val="de-DE"/>
                        </w:rPr>
                        <w:t xml:space="preserve">  -1.38652744293E+01  -1.31599998474E+01  P_43_17     </w:t>
                      </w:r>
                    </w:p>
                    <w:p w:rsidR="008C11C2" w:rsidRPr="00335C7B" w:rsidRDefault="008C11C2" w:rsidP="00335C7B">
                      <w:pPr>
                        <w:rPr>
                          <w:sz w:val="18"/>
                          <w:lang w:val="de-DE"/>
                        </w:rPr>
                      </w:pPr>
                      <w:r w:rsidRPr="00335C7B">
                        <w:rPr>
                          <w:sz w:val="18"/>
                          <w:lang w:val="de-DE"/>
                        </w:rPr>
                        <w:t xml:space="preserve">  -1.39137115479E+01  -1.30799999237E+01  P_43_18     </w:t>
                      </w:r>
                    </w:p>
                    <w:p w:rsidR="008C11C2" w:rsidRPr="00335C7B" w:rsidRDefault="008C11C2" w:rsidP="00335C7B">
                      <w:pPr>
                        <w:rPr>
                          <w:sz w:val="18"/>
                          <w:lang w:val="de-DE"/>
                        </w:rPr>
                      </w:pPr>
                      <w:r w:rsidRPr="00335C7B">
                        <w:rPr>
                          <w:sz w:val="18"/>
                          <w:lang w:val="de-DE"/>
                        </w:rPr>
                        <w:t xml:space="preserve">  -1.39666576385E+01  -1.31300001144E+01  P_43_19     </w:t>
                      </w:r>
                    </w:p>
                    <w:p w:rsidR="008C11C2" w:rsidRPr="00335C7B" w:rsidRDefault="008C11C2" w:rsidP="00335C7B">
                      <w:pPr>
                        <w:rPr>
                          <w:sz w:val="18"/>
                          <w:lang w:val="de-DE"/>
                        </w:rPr>
                      </w:pPr>
                      <w:r w:rsidRPr="00335C7B">
                        <w:rPr>
                          <w:sz w:val="18"/>
                          <w:lang w:val="de-DE"/>
                        </w:rPr>
                        <w:t xml:space="preserve">  -1.40223426819E+01  -1.30500001907E+01  P_43_20     </w:t>
                      </w:r>
                    </w:p>
                    <w:p w:rsidR="008C11C2" w:rsidRPr="00335C7B" w:rsidRDefault="008C11C2" w:rsidP="00335C7B">
                      <w:pPr>
                        <w:rPr>
                          <w:sz w:val="18"/>
                          <w:lang w:val="de-DE"/>
                        </w:rPr>
                      </w:pPr>
                      <w:r w:rsidRPr="00335C7B">
                        <w:rPr>
                          <w:sz w:val="18"/>
                          <w:lang w:val="de-DE"/>
                        </w:rPr>
                        <w:t xml:space="preserve">  -1.40785341263E+01  -1.26300001144E+01  P_43_21     </w:t>
                      </w:r>
                    </w:p>
                    <w:p w:rsidR="008C11C2" w:rsidRPr="00335C7B" w:rsidRDefault="008C11C2" w:rsidP="00335C7B">
                      <w:pPr>
                        <w:rPr>
                          <w:sz w:val="18"/>
                          <w:lang w:val="de-DE"/>
                        </w:rPr>
                      </w:pPr>
                      <w:r w:rsidRPr="00335C7B">
                        <w:rPr>
                          <w:sz w:val="18"/>
                          <w:lang w:val="de-DE"/>
                        </w:rPr>
                        <w:t xml:space="preserve">  -1.41386480331E+01  -1.32299995422E+01  P_43_22     </w:t>
                      </w:r>
                    </w:p>
                    <w:p w:rsidR="008C11C2" w:rsidRPr="00335C7B" w:rsidRDefault="008C11C2" w:rsidP="00335C7B">
                      <w:pPr>
                        <w:rPr>
                          <w:sz w:val="18"/>
                          <w:lang w:val="de-DE"/>
                        </w:rPr>
                      </w:pPr>
                      <w:r w:rsidRPr="00335C7B">
                        <w:rPr>
                          <w:sz w:val="18"/>
                          <w:lang w:val="de-DE"/>
                        </w:rPr>
                        <w:t xml:space="preserve">  -1.41984376907E+01  -1.33299999237E+01  P_43_23     </w:t>
                      </w:r>
                    </w:p>
                    <w:p w:rsidR="008C11C2" w:rsidRPr="00335C7B" w:rsidRDefault="008C11C2" w:rsidP="00335C7B">
                      <w:pPr>
                        <w:rPr>
                          <w:sz w:val="18"/>
                          <w:lang w:val="de-DE"/>
                        </w:rPr>
                      </w:pPr>
                      <w:r w:rsidRPr="00335C7B">
                        <w:rPr>
                          <w:sz w:val="18"/>
                          <w:lang w:val="de-DE"/>
                        </w:rPr>
                        <w:t xml:space="preserve">  -1.42613391876E+01  -1.33999996185E+01  P_43_24     </w:t>
                      </w:r>
                    </w:p>
                    <w:p w:rsidR="008C11C2" w:rsidRPr="00335C7B" w:rsidRDefault="008C11C2" w:rsidP="00335C7B">
                      <w:pPr>
                        <w:rPr>
                          <w:sz w:val="18"/>
                          <w:lang w:val="de-DE"/>
                        </w:rPr>
                      </w:pPr>
                      <w:r w:rsidRPr="00335C7B">
                        <w:rPr>
                          <w:sz w:val="18"/>
                          <w:lang w:val="de-DE"/>
                        </w:rPr>
                        <w:t xml:space="preserve">  -1.43251314163E+01  -1.34499998093E+01  P_43_25     </w:t>
                      </w:r>
                    </w:p>
                    <w:p w:rsidR="008C11C2" w:rsidRPr="00335C7B" w:rsidRDefault="008C11C2" w:rsidP="00335C7B">
                      <w:pPr>
                        <w:rPr>
                          <w:sz w:val="18"/>
                          <w:lang w:val="de-DE"/>
                        </w:rPr>
                      </w:pPr>
                      <w:r w:rsidRPr="00335C7B">
                        <w:rPr>
                          <w:sz w:val="18"/>
                          <w:lang w:val="de-DE"/>
                        </w:rPr>
                        <w:t xml:space="preserve">  -1.43831052780E+01  -1.35000000000E+01  P_43_26     </w:t>
                      </w:r>
                    </w:p>
                    <w:p w:rsidR="008C11C2" w:rsidRPr="00335C7B" w:rsidRDefault="008C11C2" w:rsidP="00335C7B">
                      <w:pPr>
                        <w:rPr>
                          <w:sz w:val="18"/>
                          <w:lang w:val="de-DE"/>
                        </w:rPr>
                      </w:pPr>
                      <w:r w:rsidRPr="00335C7B">
                        <w:rPr>
                          <w:sz w:val="18"/>
                          <w:lang w:val="de-DE"/>
                        </w:rPr>
                        <w:t xml:space="preserve">  -1.44473667145E+01  -1.35299997330E+01  P_43_27     </w:t>
                      </w:r>
                    </w:p>
                    <w:p w:rsidR="008C11C2" w:rsidRPr="00335C7B" w:rsidRDefault="008C11C2" w:rsidP="00335C7B">
                      <w:pPr>
                        <w:rPr>
                          <w:sz w:val="18"/>
                          <w:lang w:val="de-DE"/>
                        </w:rPr>
                      </w:pPr>
                      <w:r w:rsidRPr="00335C7B">
                        <w:rPr>
                          <w:sz w:val="18"/>
                          <w:lang w:val="de-DE"/>
                        </w:rPr>
                        <w:t xml:space="preserve">  -1.45095272064E+01  -1.35500001907E+01  P_43_28     </w:t>
                      </w:r>
                    </w:p>
                    <w:p w:rsidR="008C11C2" w:rsidRPr="00335C7B" w:rsidRDefault="008C11C2" w:rsidP="00335C7B">
                      <w:pPr>
                        <w:rPr>
                          <w:sz w:val="18"/>
                          <w:lang w:val="de-DE"/>
                        </w:rPr>
                      </w:pPr>
                      <w:r w:rsidRPr="00335C7B">
                        <w:rPr>
                          <w:sz w:val="18"/>
                          <w:lang w:val="de-DE"/>
                        </w:rPr>
                        <w:t xml:space="preserve">  -1.45736732483E+01  -1.36000003815E+01  P_43_29     </w:t>
                      </w:r>
                    </w:p>
                    <w:p w:rsidR="008C11C2" w:rsidRPr="00335C7B" w:rsidRDefault="008C11C2" w:rsidP="00335C7B">
                      <w:pPr>
                        <w:rPr>
                          <w:sz w:val="18"/>
                          <w:lang w:val="de-DE"/>
                        </w:rPr>
                      </w:pPr>
                      <w:r w:rsidRPr="00335C7B">
                        <w:rPr>
                          <w:sz w:val="18"/>
                          <w:lang w:val="de-DE"/>
                        </w:rPr>
                        <w:t xml:space="preserve">  -1.46356563568E+01  -1.35799999237E+01  P_43_30     </w:t>
                      </w:r>
                    </w:p>
                    <w:p w:rsidR="008C11C2" w:rsidRPr="00335C7B" w:rsidRDefault="008C11C2" w:rsidP="00335C7B">
                      <w:pPr>
                        <w:rPr>
                          <w:sz w:val="18"/>
                          <w:lang w:val="de-DE"/>
                        </w:rPr>
                      </w:pPr>
                      <w:r w:rsidRPr="00335C7B">
                        <w:rPr>
                          <w:sz w:val="18"/>
                          <w:lang w:val="de-DE"/>
                        </w:rPr>
                        <w:t xml:space="preserve">  -1.46996679306E+01  -1.36099996567E+01  P_43_31     </w:t>
                      </w:r>
                    </w:p>
                    <w:p w:rsidR="008C11C2" w:rsidRPr="00335C7B" w:rsidRDefault="008C11C2" w:rsidP="00335C7B">
                      <w:pPr>
                        <w:rPr>
                          <w:sz w:val="18"/>
                          <w:lang w:val="de-DE"/>
                        </w:rPr>
                      </w:pPr>
                      <w:r w:rsidRPr="00335C7B">
                        <w:rPr>
                          <w:sz w:val="18"/>
                          <w:lang w:val="de-DE"/>
                        </w:rPr>
                        <w:t xml:space="preserve">  -1.47636823654E+01  -1.35699996948E+01  P_43_32     </w:t>
                      </w:r>
                    </w:p>
                    <w:p w:rsidR="008C11C2" w:rsidRPr="00335C7B" w:rsidRDefault="008C11C2" w:rsidP="00335C7B">
                      <w:pPr>
                        <w:rPr>
                          <w:sz w:val="18"/>
                          <w:lang w:val="de-DE"/>
                        </w:rPr>
                      </w:pPr>
                      <w:r w:rsidRPr="00335C7B">
                        <w:rPr>
                          <w:sz w:val="18"/>
                          <w:lang w:val="de-DE"/>
                        </w:rPr>
                        <w:t xml:space="preserve">  -1.48256378174E+01  -1.34799995422E+01  P_43_33     </w:t>
                      </w:r>
                    </w:p>
                    <w:p w:rsidR="008C11C2" w:rsidRPr="00335C7B" w:rsidRDefault="008C11C2" w:rsidP="00335C7B">
                      <w:pPr>
                        <w:rPr>
                          <w:sz w:val="18"/>
                          <w:lang w:val="de-DE"/>
                        </w:rPr>
                      </w:pPr>
                      <w:r w:rsidRPr="00335C7B">
                        <w:rPr>
                          <w:sz w:val="18"/>
                          <w:lang w:val="de-DE"/>
                        </w:rPr>
                        <w:t xml:space="preserve">  -1.48896265030E+01  -1.32799997330E+01  P_43_34     </w:t>
                      </w:r>
                    </w:p>
                    <w:p w:rsidR="008C11C2" w:rsidRPr="00335C7B" w:rsidRDefault="008C11C2" w:rsidP="00335C7B">
                      <w:pPr>
                        <w:rPr>
                          <w:sz w:val="18"/>
                          <w:lang w:val="de-DE"/>
                        </w:rPr>
                      </w:pPr>
                      <w:r w:rsidRPr="00335C7B">
                        <w:rPr>
                          <w:sz w:val="18"/>
                          <w:lang w:val="de-DE"/>
                        </w:rPr>
                        <w:t xml:space="preserve">  -1.49514579773E+01  -1.32500000000E+01  P_43_35     </w:t>
                      </w:r>
                    </w:p>
                    <w:p w:rsidR="008C11C2" w:rsidRPr="00335C7B" w:rsidRDefault="008C11C2" w:rsidP="00335C7B">
                      <w:pPr>
                        <w:rPr>
                          <w:sz w:val="18"/>
                          <w:lang w:val="de-DE"/>
                        </w:rPr>
                      </w:pPr>
                      <w:r w:rsidRPr="00335C7B">
                        <w:rPr>
                          <w:sz w:val="18"/>
                          <w:lang w:val="de-DE"/>
                        </w:rPr>
                        <w:t xml:space="preserve">  -1.50151863098E+01  -1.32899999619E+01  P_43_36     </w:t>
                      </w:r>
                    </w:p>
                    <w:p w:rsidR="008C11C2" w:rsidRPr="00335C7B" w:rsidRDefault="008C11C2" w:rsidP="00335C7B">
                      <w:pPr>
                        <w:rPr>
                          <w:sz w:val="18"/>
                          <w:lang w:val="de-DE"/>
                        </w:rPr>
                      </w:pPr>
                      <w:r w:rsidRPr="00335C7B">
                        <w:rPr>
                          <w:sz w:val="18"/>
                          <w:lang w:val="de-DE"/>
                        </w:rPr>
                        <w:t xml:space="preserve">  -2.23334479332E+00  -2.24000000954E+00  P_17_1      </w:t>
                      </w:r>
                    </w:p>
                    <w:p w:rsidR="008C11C2" w:rsidRPr="00335C7B" w:rsidRDefault="008C11C2" w:rsidP="00335C7B">
                      <w:pPr>
                        <w:rPr>
                          <w:sz w:val="18"/>
                          <w:lang w:val="de-DE"/>
                        </w:rPr>
                      </w:pPr>
                      <w:r w:rsidRPr="00335C7B">
                        <w:rPr>
                          <w:sz w:val="18"/>
                          <w:lang w:val="de-DE"/>
                        </w:rPr>
                        <w:t xml:space="preserve">  -2.36822080612E+00  -2.42000007629E+00  P_17_2      </w:t>
                      </w:r>
                    </w:p>
                    <w:p w:rsidR="008C11C2" w:rsidRPr="00335C7B" w:rsidRDefault="008C11C2" w:rsidP="00335C7B">
                      <w:pPr>
                        <w:rPr>
                          <w:sz w:val="18"/>
                          <w:lang w:val="de-DE"/>
                        </w:rPr>
                      </w:pPr>
                      <w:r w:rsidRPr="00335C7B">
                        <w:rPr>
                          <w:sz w:val="18"/>
                          <w:lang w:val="de-DE"/>
                        </w:rPr>
                        <w:t xml:space="preserve">  -2.49514961243E+00  -2.65000009537E+00  P_17_3      </w:t>
                      </w:r>
                    </w:p>
                    <w:p w:rsidR="008C11C2" w:rsidRPr="00335C7B" w:rsidRDefault="008C11C2" w:rsidP="00335C7B">
                      <w:pPr>
                        <w:rPr>
                          <w:sz w:val="18"/>
                          <w:lang w:val="de-DE"/>
                        </w:rPr>
                      </w:pPr>
                      <w:r w:rsidRPr="00335C7B">
                        <w:rPr>
                          <w:sz w:val="18"/>
                          <w:lang w:val="de-DE"/>
                        </w:rPr>
                        <w:t xml:space="preserve">  -2.59233355522E+00  -2.96000003815E+00  P_17_4      </w:t>
                      </w:r>
                    </w:p>
                    <w:p w:rsidR="008C11C2" w:rsidRPr="00335C7B" w:rsidRDefault="008C11C2" w:rsidP="00335C7B">
                      <w:pPr>
                        <w:rPr>
                          <w:sz w:val="18"/>
                          <w:lang w:val="de-DE"/>
                        </w:rPr>
                      </w:pPr>
                      <w:r w:rsidRPr="00335C7B">
                        <w:rPr>
                          <w:sz w:val="18"/>
                          <w:lang w:val="de-DE"/>
                        </w:rPr>
                        <w:t xml:space="preserve">  -2.68340396881E+00  -3.14000010490E+00  P_17_5      </w:t>
                      </w:r>
                    </w:p>
                    <w:p w:rsidR="008C11C2" w:rsidRPr="00335C7B" w:rsidRDefault="008C11C2" w:rsidP="00335C7B">
                      <w:pPr>
                        <w:rPr>
                          <w:sz w:val="18"/>
                          <w:lang w:val="de-DE"/>
                        </w:rPr>
                      </w:pPr>
                      <w:r w:rsidRPr="00335C7B">
                        <w:rPr>
                          <w:sz w:val="18"/>
                          <w:lang w:val="de-DE"/>
                        </w:rPr>
                        <w:t xml:space="preserve">  -2.70683646202E+00  -3.02999997139E+00  P_17_6      </w:t>
                      </w:r>
                    </w:p>
                    <w:p w:rsidR="008C11C2" w:rsidRPr="00335C7B" w:rsidRDefault="008C11C2" w:rsidP="00335C7B">
                      <w:pPr>
                        <w:rPr>
                          <w:sz w:val="18"/>
                          <w:lang w:val="de-DE"/>
                        </w:rPr>
                      </w:pPr>
                      <w:r w:rsidRPr="00335C7B">
                        <w:rPr>
                          <w:sz w:val="18"/>
                          <w:lang w:val="de-DE"/>
                        </w:rPr>
                        <w:t xml:space="preserve">  -2.28704190254E+00  -2.54999995232E+00  P_17_7      </w:t>
                      </w:r>
                    </w:p>
                    <w:p w:rsidR="008C11C2" w:rsidRPr="00335C7B" w:rsidRDefault="008C11C2" w:rsidP="00335C7B">
                      <w:pPr>
                        <w:rPr>
                          <w:sz w:val="18"/>
                          <w:lang w:val="de-DE"/>
                        </w:rPr>
                      </w:pPr>
                      <w:r w:rsidRPr="00335C7B">
                        <w:rPr>
                          <w:sz w:val="18"/>
                          <w:lang w:val="de-DE"/>
                        </w:rPr>
                        <w:t xml:space="preserve">  -1.61900222301E+00  -1.79999995232E+00  P_17_8      </w:t>
                      </w:r>
                    </w:p>
                    <w:p w:rsidR="008C11C2" w:rsidRPr="00335C7B" w:rsidRDefault="008C11C2" w:rsidP="00335C7B">
                      <w:pPr>
                        <w:rPr>
                          <w:sz w:val="18"/>
                          <w:lang w:val="de-DE"/>
                        </w:rPr>
                      </w:pPr>
                      <w:r w:rsidRPr="00335C7B">
                        <w:rPr>
                          <w:sz w:val="18"/>
                          <w:lang w:val="de-DE"/>
                        </w:rPr>
                        <w:t xml:space="preserve">  -1.42769289017E+00  -1.12000000477E+00  P_17_9      </w:t>
                      </w:r>
                    </w:p>
                    <w:p w:rsidR="008C11C2" w:rsidRPr="00335C7B" w:rsidRDefault="008C11C2" w:rsidP="00335C7B">
                      <w:pPr>
                        <w:rPr>
                          <w:sz w:val="18"/>
                          <w:lang w:val="de-DE"/>
                        </w:rPr>
                      </w:pPr>
                      <w:r w:rsidRPr="00335C7B">
                        <w:rPr>
                          <w:sz w:val="18"/>
                          <w:lang w:val="de-DE"/>
                        </w:rPr>
                        <w:t xml:space="preserve">  -1.68382775784E+00  -9.59999978542E-01  P_17_10     </w:t>
                      </w:r>
                    </w:p>
                    <w:p w:rsidR="008C11C2" w:rsidRPr="00335C7B" w:rsidRDefault="008C11C2" w:rsidP="00335C7B">
                      <w:pPr>
                        <w:rPr>
                          <w:sz w:val="18"/>
                          <w:lang w:val="de-DE"/>
                        </w:rPr>
                      </w:pPr>
                      <w:r w:rsidRPr="00335C7B">
                        <w:rPr>
                          <w:sz w:val="18"/>
                          <w:lang w:val="de-DE"/>
                        </w:rPr>
                        <w:t xml:space="preserve">  -1.93240439892E+00  -1.30999994278E+00  P_17_11     </w:t>
                      </w:r>
                    </w:p>
                    <w:p w:rsidR="008C11C2" w:rsidRPr="00335C7B" w:rsidRDefault="008C11C2" w:rsidP="00335C7B">
                      <w:pPr>
                        <w:rPr>
                          <w:sz w:val="18"/>
                          <w:lang w:val="de-DE"/>
                        </w:rPr>
                      </w:pPr>
                      <w:r w:rsidRPr="00335C7B">
                        <w:rPr>
                          <w:sz w:val="18"/>
                          <w:lang w:val="de-DE"/>
                        </w:rPr>
                        <w:t xml:space="preserve">  -2.32554316521E+00  -2.00999999046E+00  P_17_12     </w:t>
                      </w:r>
                    </w:p>
                    <w:p w:rsidR="008C11C2" w:rsidRPr="00335C7B" w:rsidRDefault="008C11C2" w:rsidP="00335C7B">
                      <w:pPr>
                        <w:rPr>
                          <w:sz w:val="18"/>
                          <w:lang w:val="de-DE"/>
                        </w:rPr>
                      </w:pPr>
                      <w:r w:rsidRPr="00335C7B">
                        <w:rPr>
                          <w:sz w:val="18"/>
                          <w:lang w:val="de-DE"/>
                        </w:rPr>
                        <w:t xml:space="preserve">  -2.72301054001E+00  -2.33999991417E+00  P_17_13     </w:t>
                      </w:r>
                    </w:p>
                    <w:p w:rsidR="008C11C2" w:rsidRPr="00335C7B" w:rsidRDefault="008C11C2" w:rsidP="00335C7B">
                      <w:pPr>
                        <w:rPr>
                          <w:sz w:val="18"/>
                          <w:lang w:val="de-DE"/>
                        </w:rPr>
                      </w:pPr>
                      <w:r w:rsidRPr="00335C7B">
                        <w:rPr>
                          <w:sz w:val="18"/>
                          <w:lang w:val="de-DE"/>
                        </w:rPr>
                        <w:t xml:space="preserve">  -3.03494024277E+00  -2.67000007629E+00  P_17_14     </w:t>
                      </w:r>
                    </w:p>
                    <w:p w:rsidR="008C11C2" w:rsidRPr="00335C7B" w:rsidRDefault="008C11C2" w:rsidP="00335C7B">
                      <w:pPr>
                        <w:rPr>
                          <w:sz w:val="18"/>
                          <w:lang w:val="de-DE"/>
                        </w:rPr>
                      </w:pPr>
                      <w:r w:rsidRPr="00335C7B">
                        <w:rPr>
                          <w:sz w:val="18"/>
                          <w:lang w:val="de-DE"/>
                        </w:rPr>
                        <w:t xml:space="preserve">  -3.21413874626E+00  -2.91000008583E+00  P_17_15     </w:t>
                      </w:r>
                    </w:p>
                    <w:p w:rsidR="008C11C2" w:rsidRPr="00335C7B" w:rsidRDefault="008C11C2" w:rsidP="00335C7B">
                      <w:pPr>
                        <w:rPr>
                          <w:sz w:val="18"/>
                          <w:lang w:val="de-DE"/>
                        </w:rPr>
                      </w:pPr>
                      <w:r w:rsidRPr="00335C7B">
                        <w:rPr>
                          <w:sz w:val="18"/>
                          <w:lang w:val="de-DE"/>
                        </w:rPr>
                        <w:t xml:space="preserve">  -3.30595207214E+00  -3.27999997139E+00  P_17_16     </w:t>
                      </w:r>
                    </w:p>
                    <w:p w:rsidR="008C11C2" w:rsidRPr="00335C7B" w:rsidRDefault="008C11C2" w:rsidP="00335C7B">
                      <w:pPr>
                        <w:rPr>
                          <w:sz w:val="18"/>
                          <w:lang w:val="de-DE"/>
                        </w:rPr>
                      </w:pPr>
                      <w:r w:rsidRPr="00335C7B">
                        <w:rPr>
                          <w:sz w:val="18"/>
                          <w:lang w:val="de-DE"/>
                        </w:rPr>
                        <w:t xml:space="preserve">  -3.27595257759E+00  -3.47000002861E+00  P_17_17     </w:t>
                      </w:r>
                    </w:p>
                    <w:p w:rsidR="008C11C2" w:rsidRPr="00335C7B" w:rsidRDefault="008C11C2" w:rsidP="00335C7B">
                      <w:pPr>
                        <w:rPr>
                          <w:sz w:val="18"/>
                          <w:lang w:val="de-DE"/>
                        </w:rPr>
                      </w:pPr>
                      <w:r w:rsidRPr="00335C7B">
                        <w:rPr>
                          <w:sz w:val="18"/>
                          <w:lang w:val="de-DE"/>
                        </w:rPr>
                        <w:t xml:space="preserve">  -3.09212493896E+00  -3.46000003815E+00  P_17_18     </w:t>
                      </w:r>
                    </w:p>
                    <w:p w:rsidR="008C11C2" w:rsidRPr="00335C7B" w:rsidRDefault="008C11C2" w:rsidP="00335C7B">
                      <w:pPr>
                        <w:rPr>
                          <w:sz w:val="18"/>
                          <w:lang w:val="de-DE"/>
                        </w:rPr>
                      </w:pPr>
                      <w:r w:rsidRPr="00335C7B">
                        <w:rPr>
                          <w:sz w:val="18"/>
                          <w:lang w:val="de-DE"/>
                        </w:rPr>
                        <w:t xml:space="preserve">  -2.66551208496E+00  -3.63000011444E+00  P_17_19     </w:t>
                      </w:r>
                    </w:p>
                    <w:p w:rsidR="008C11C2" w:rsidRPr="00335C7B" w:rsidRDefault="008C11C2" w:rsidP="00335C7B">
                      <w:pPr>
                        <w:rPr>
                          <w:sz w:val="18"/>
                          <w:lang w:val="de-DE"/>
                        </w:rPr>
                      </w:pPr>
                      <w:r w:rsidRPr="00335C7B">
                        <w:rPr>
                          <w:sz w:val="18"/>
                          <w:lang w:val="de-DE"/>
                        </w:rPr>
                        <w:t xml:space="preserve">  -2.08283758163E+00  -2.44000005722E+00  P_17_20     </w:t>
                      </w:r>
                    </w:p>
                    <w:p w:rsidR="008C11C2" w:rsidRPr="00335C7B" w:rsidRDefault="008C11C2" w:rsidP="00335C7B">
                      <w:pPr>
                        <w:rPr>
                          <w:sz w:val="18"/>
                          <w:lang w:val="de-DE"/>
                        </w:rPr>
                      </w:pPr>
                      <w:r w:rsidRPr="00335C7B">
                        <w:rPr>
                          <w:sz w:val="18"/>
                          <w:lang w:val="de-DE"/>
                        </w:rPr>
                        <w:t xml:space="preserve">  -1.78222763538E+00  -1.91999995708E+00  P_17_21     </w:t>
                      </w:r>
                    </w:p>
                    <w:p w:rsidR="008C11C2" w:rsidRPr="00335C7B" w:rsidRDefault="008C11C2" w:rsidP="00335C7B">
                      <w:pPr>
                        <w:rPr>
                          <w:sz w:val="18"/>
                          <w:lang w:val="de-DE"/>
                        </w:rPr>
                      </w:pPr>
                      <w:r w:rsidRPr="00335C7B">
                        <w:rPr>
                          <w:sz w:val="18"/>
                          <w:lang w:val="de-DE"/>
                        </w:rPr>
                        <w:t xml:space="preserve">  -1.92484247684E+00  -2.09999990463E+00  P_17_22     </w:t>
                      </w:r>
                    </w:p>
                    <w:p w:rsidR="008C11C2" w:rsidRPr="00335C7B" w:rsidRDefault="008C11C2" w:rsidP="00335C7B">
                      <w:pPr>
                        <w:rPr>
                          <w:sz w:val="18"/>
                          <w:lang w:val="de-DE"/>
                        </w:rPr>
                      </w:pPr>
                      <w:r w:rsidRPr="00335C7B">
                        <w:rPr>
                          <w:sz w:val="18"/>
                          <w:lang w:val="de-DE"/>
                        </w:rPr>
                        <w:t xml:space="preserve">  -2.14659214020E+00  -2.36999988556E+00  P_17_23     </w:t>
                      </w:r>
                    </w:p>
                    <w:p w:rsidR="008C11C2" w:rsidRPr="00335C7B" w:rsidRDefault="008C11C2" w:rsidP="00335C7B">
                      <w:pPr>
                        <w:rPr>
                          <w:sz w:val="18"/>
                          <w:lang w:val="de-DE"/>
                        </w:rPr>
                      </w:pPr>
                      <w:r w:rsidRPr="00335C7B">
                        <w:rPr>
                          <w:sz w:val="18"/>
                          <w:lang w:val="de-DE"/>
                        </w:rPr>
                        <w:t xml:space="preserve">  -2.39063549042E+00  -2.64000010490E+00  P_17_24     </w:t>
                      </w:r>
                    </w:p>
                    <w:p w:rsidR="008C11C2" w:rsidRPr="00335C7B" w:rsidRDefault="008C11C2" w:rsidP="00335C7B">
                      <w:pPr>
                        <w:rPr>
                          <w:sz w:val="18"/>
                          <w:lang w:val="de-DE"/>
                        </w:rPr>
                      </w:pPr>
                      <w:r w:rsidRPr="00335C7B">
                        <w:rPr>
                          <w:sz w:val="18"/>
                          <w:lang w:val="de-DE"/>
                        </w:rPr>
                        <w:t xml:space="preserve">  -2.70473551750E+00  -3.00999999046E+00  P_17_25     </w:t>
                      </w:r>
                    </w:p>
                    <w:p w:rsidR="008C11C2" w:rsidRPr="00335C7B" w:rsidRDefault="008C11C2" w:rsidP="00335C7B">
                      <w:pPr>
                        <w:rPr>
                          <w:sz w:val="18"/>
                          <w:lang w:val="de-DE"/>
                        </w:rPr>
                      </w:pPr>
                      <w:r w:rsidRPr="00335C7B">
                        <w:rPr>
                          <w:sz w:val="18"/>
                          <w:lang w:val="de-DE"/>
                        </w:rPr>
                        <w:t xml:space="preserve">  -2.95656609535E+00  -3.29999995232E+00  P_17_26     </w:t>
                      </w:r>
                    </w:p>
                    <w:p w:rsidR="008C11C2" w:rsidRPr="00335C7B" w:rsidRDefault="008C11C2" w:rsidP="00335C7B">
                      <w:pPr>
                        <w:rPr>
                          <w:sz w:val="18"/>
                          <w:lang w:val="de-DE"/>
                        </w:rPr>
                      </w:pPr>
                      <w:r w:rsidRPr="00335C7B">
                        <w:rPr>
                          <w:sz w:val="18"/>
                          <w:lang w:val="de-DE"/>
                        </w:rPr>
                        <w:t xml:space="preserve">  -3.14923930168E+00  -3.54999995232E+00  P_17_27     </w:t>
                      </w:r>
                    </w:p>
                    <w:p w:rsidR="008C11C2" w:rsidRPr="00335C7B" w:rsidRDefault="008C11C2" w:rsidP="00335C7B">
                      <w:pPr>
                        <w:rPr>
                          <w:sz w:val="18"/>
                          <w:lang w:val="de-DE"/>
                        </w:rPr>
                      </w:pPr>
                      <w:r w:rsidRPr="00335C7B">
                        <w:rPr>
                          <w:sz w:val="18"/>
                          <w:lang w:val="de-DE"/>
                        </w:rPr>
                        <w:t xml:space="preserve">  -3.18782997131E+00  -3.66000008583E+00  P_17_28     </w:t>
                      </w:r>
                    </w:p>
                    <w:p w:rsidR="008C11C2" w:rsidRPr="00335C7B" w:rsidRDefault="008C11C2" w:rsidP="00335C7B">
                      <w:pPr>
                        <w:rPr>
                          <w:sz w:val="18"/>
                          <w:lang w:val="de-DE"/>
                        </w:rPr>
                      </w:pPr>
                      <w:r w:rsidRPr="00335C7B">
                        <w:rPr>
                          <w:sz w:val="18"/>
                          <w:lang w:val="de-DE"/>
                        </w:rPr>
                        <w:t xml:space="preserve">  -3.18513727188E+00  -4.13000011444E+00  P_17_29     </w:t>
                      </w:r>
                    </w:p>
                    <w:p w:rsidR="008C11C2" w:rsidRPr="00335C7B" w:rsidRDefault="008C11C2" w:rsidP="00335C7B">
                      <w:pPr>
                        <w:rPr>
                          <w:sz w:val="18"/>
                          <w:lang w:val="de-DE"/>
                        </w:rPr>
                      </w:pPr>
                      <w:r w:rsidRPr="00335C7B">
                        <w:rPr>
                          <w:sz w:val="18"/>
                          <w:lang w:val="de-DE"/>
                        </w:rPr>
                        <w:t xml:space="preserve">  -3.21022582054E+00  -3.53999996185E+00  P_17_30     </w:t>
                      </w:r>
                    </w:p>
                    <w:p w:rsidR="008C11C2" w:rsidRPr="00335C7B" w:rsidRDefault="008C11C2" w:rsidP="00335C7B">
                      <w:pPr>
                        <w:rPr>
                          <w:sz w:val="18"/>
                          <w:lang w:val="de-DE"/>
                        </w:rPr>
                      </w:pPr>
                      <w:r w:rsidRPr="00335C7B">
                        <w:rPr>
                          <w:sz w:val="18"/>
                          <w:lang w:val="de-DE"/>
                        </w:rPr>
                        <w:t xml:space="preserve">  -2.82704520226E+00  -3.44000005722E+00  P_17_31     </w:t>
                      </w:r>
                    </w:p>
                    <w:p w:rsidR="008C11C2" w:rsidRPr="00335C7B" w:rsidRDefault="008C11C2" w:rsidP="00335C7B">
                      <w:pPr>
                        <w:rPr>
                          <w:sz w:val="18"/>
                          <w:lang w:val="de-DE"/>
                        </w:rPr>
                      </w:pPr>
                      <w:r w:rsidRPr="00335C7B">
                        <w:rPr>
                          <w:sz w:val="18"/>
                          <w:lang w:val="de-DE"/>
                        </w:rPr>
                        <w:t xml:space="preserve">  -2.27447128296E+00  -2.77999997139E+00  P_17_32     </w:t>
                      </w:r>
                    </w:p>
                    <w:p w:rsidR="008C11C2" w:rsidRPr="00335C7B" w:rsidRDefault="008C11C2" w:rsidP="00335C7B">
                      <w:pPr>
                        <w:rPr>
                          <w:sz w:val="18"/>
                          <w:lang w:val="de-DE"/>
                        </w:rPr>
                      </w:pPr>
                      <w:r w:rsidRPr="00335C7B">
                        <w:rPr>
                          <w:sz w:val="18"/>
                          <w:lang w:val="de-DE"/>
                        </w:rPr>
                        <w:t xml:space="preserve">  -2.04869604111E+00  -2.40000009537E+00  P_17_33     </w:t>
                      </w:r>
                    </w:p>
                    <w:p w:rsidR="008C11C2" w:rsidRPr="00335C7B" w:rsidRDefault="008C11C2" w:rsidP="00335C7B">
                      <w:pPr>
                        <w:rPr>
                          <w:sz w:val="18"/>
                          <w:lang w:val="de-DE"/>
                        </w:rPr>
                      </w:pPr>
                      <w:r w:rsidRPr="00335C7B">
                        <w:rPr>
                          <w:sz w:val="18"/>
                          <w:lang w:val="de-DE"/>
                        </w:rPr>
                        <w:t xml:space="preserve">  -2.06542563438E+00  -2.28999996185E+00  P_17_34     </w:t>
                      </w:r>
                    </w:p>
                    <w:p w:rsidR="008C11C2" w:rsidRPr="00335C7B" w:rsidRDefault="008C11C2" w:rsidP="00335C7B">
                      <w:pPr>
                        <w:rPr>
                          <w:sz w:val="18"/>
                          <w:lang w:val="de-DE"/>
                        </w:rPr>
                      </w:pPr>
                      <w:r w:rsidRPr="00335C7B">
                        <w:rPr>
                          <w:sz w:val="18"/>
                          <w:lang w:val="de-DE"/>
                        </w:rPr>
                        <w:t xml:space="preserve">  -2.34154653549E+00  -2.52999997139E+00  P_17_35     </w:t>
                      </w:r>
                    </w:p>
                    <w:p w:rsidR="008C11C2" w:rsidRPr="00335C7B" w:rsidRDefault="008C11C2" w:rsidP="00335C7B">
                      <w:pPr>
                        <w:rPr>
                          <w:sz w:val="18"/>
                          <w:lang w:val="de-DE"/>
                        </w:rPr>
                      </w:pPr>
                      <w:r w:rsidRPr="00335C7B">
                        <w:rPr>
                          <w:sz w:val="18"/>
                          <w:lang w:val="de-DE"/>
                        </w:rPr>
                        <w:t xml:space="preserve">  -2.66342806816E+00  -3.18000006676E+00  P_17_36     </w:t>
                      </w:r>
                    </w:p>
                    <w:p w:rsidR="008C11C2" w:rsidRPr="00335C7B" w:rsidRDefault="008C11C2" w:rsidP="00335C7B">
                      <w:pPr>
                        <w:rPr>
                          <w:sz w:val="18"/>
                          <w:lang w:val="de-DE"/>
                        </w:rPr>
                      </w:pPr>
                      <w:r w:rsidRPr="00335C7B">
                        <w:rPr>
                          <w:sz w:val="18"/>
                          <w:lang w:val="de-DE"/>
                        </w:rPr>
                        <w:t xml:space="preserve">  -1.10199146271E+01  -9.36999988556E+00  P_32_1      </w:t>
                      </w:r>
                    </w:p>
                    <w:p w:rsidR="008C11C2" w:rsidRPr="00335C7B" w:rsidRDefault="008C11C2" w:rsidP="00335C7B">
                      <w:pPr>
                        <w:rPr>
                          <w:sz w:val="18"/>
                          <w:lang w:val="de-DE"/>
                        </w:rPr>
                      </w:pPr>
                      <w:r w:rsidRPr="00335C7B">
                        <w:rPr>
                          <w:sz w:val="18"/>
                          <w:lang w:val="de-DE"/>
                        </w:rPr>
                        <w:t xml:space="preserve">  -1.06779575348E+01  -9.47000026703E+00  P_32_2      </w:t>
                      </w:r>
                    </w:p>
                    <w:p w:rsidR="008C11C2" w:rsidRPr="00335C7B" w:rsidRDefault="008C11C2" w:rsidP="00335C7B">
                      <w:pPr>
                        <w:rPr>
                          <w:sz w:val="18"/>
                          <w:lang w:val="de-DE"/>
                        </w:rPr>
                      </w:pPr>
                      <w:r w:rsidRPr="00335C7B">
                        <w:rPr>
                          <w:sz w:val="18"/>
                          <w:lang w:val="de-DE"/>
                        </w:rPr>
                        <w:t xml:space="preserve">  -1.04840230942E+01  -9.53999996185E+00  P_32_3      </w:t>
                      </w:r>
                    </w:p>
                    <w:p w:rsidR="008C11C2" w:rsidRPr="00335C7B" w:rsidRDefault="008C11C2" w:rsidP="00335C7B">
                      <w:pPr>
                        <w:rPr>
                          <w:sz w:val="18"/>
                          <w:lang w:val="de-DE"/>
                        </w:rPr>
                      </w:pPr>
                      <w:r w:rsidRPr="00335C7B">
                        <w:rPr>
                          <w:sz w:val="18"/>
                          <w:lang w:val="de-DE"/>
                        </w:rPr>
                        <w:t xml:space="preserve">  -1.04016189575E+01  -9.68999958038E+00  P_32_4      </w:t>
                      </w:r>
                    </w:p>
                    <w:p w:rsidR="008C11C2" w:rsidRPr="00335C7B" w:rsidRDefault="008C11C2" w:rsidP="00335C7B">
                      <w:pPr>
                        <w:rPr>
                          <w:sz w:val="18"/>
                          <w:lang w:val="de-DE"/>
                        </w:rPr>
                      </w:pPr>
                      <w:r w:rsidRPr="00335C7B">
                        <w:rPr>
                          <w:sz w:val="18"/>
                          <w:lang w:val="de-DE"/>
                        </w:rPr>
                        <w:t xml:space="preserve">  -1.03768787384E+01  -9.84000015259E+00  P_32_5      </w:t>
                      </w:r>
                    </w:p>
                    <w:p w:rsidR="008C11C2" w:rsidRPr="00335C7B" w:rsidRDefault="008C11C2" w:rsidP="00335C7B">
                      <w:pPr>
                        <w:rPr>
                          <w:sz w:val="18"/>
                          <w:lang w:val="de-DE"/>
                        </w:rPr>
                      </w:pPr>
                      <w:r w:rsidRPr="00335C7B">
                        <w:rPr>
                          <w:sz w:val="18"/>
                          <w:lang w:val="de-DE"/>
                        </w:rPr>
                        <w:t xml:space="preserve">  -1.03847932816E+01  -9.72999954224E+00  P_32_6      </w:t>
                      </w:r>
                    </w:p>
                    <w:p w:rsidR="008C11C2" w:rsidRPr="00335C7B" w:rsidRDefault="008C11C2" w:rsidP="00335C7B">
                      <w:pPr>
                        <w:rPr>
                          <w:sz w:val="18"/>
                          <w:lang w:val="de-DE"/>
                        </w:rPr>
                      </w:pPr>
                      <w:r w:rsidRPr="00335C7B">
                        <w:rPr>
                          <w:sz w:val="18"/>
                          <w:lang w:val="de-DE"/>
                        </w:rPr>
                        <w:t xml:space="preserve">  -1.03825826645E+01  -9.27000045776E+00  P_32_7      </w:t>
                      </w:r>
                    </w:p>
                    <w:p w:rsidR="008C11C2" w:rsidRPr="00335C7B" w:rsidRDefault="008C11C2" w:rsidP="00335C7B">
                      <w:pPr>
                        <w:rPr>
                          <w:sz w:val="18"/>
                          <w:lang w:val="de-DE"/>
                        </w:rPr>
                      </w:pPr>
                      <w:r w:rsidRPr="00335C7B">
                        <w:rPr>
                          <w:sz w:val="18"/>
                          <w:lang w:val="de-DE"/>
                        </w:rPr>
                        <w:t xml:space="preserve">  -1.03343992233E+01  -8.73999977112E+00  P_32_8      </w:t>
                      </w:r>
                    </w:p>
                    <w:p w:rsidR="008C11C2" w:rsidRPr="00335C7B" w:rsidRDefault="008C11C2" w:rsidP="00335C7B">
                      <w:pPr>
                        <w:rPr>
                          <w:sz w:val="18"/>
                          <w:lang w:val="de-DE"/>
                        </w:rPr>
                      </w:pPr>
                      <w:r w:rsidRPr="00335C7B">
                        <w:rPr>
                          <w:sz w:val="18"/>
                          <w:lang w:val="de-DE"/>
                        </w:rPr>
                        <w:t xml:space="preserve">  -1.02512054443E+01  -8.56000041962E+00  P_32_9      </w:t>
                      </w:r>
                    </w:p>
                    <w:p w:rsidR="008C11C2" w:rsidRPr="00335C7B" w:rsidRDefault="008C11C2" w:rsidP="00335C7B">
                      <w:pPr>
                        <w:rPr>
                          <w:sz w:val="18"/>
                          <w:lang w:val="de-DE"/>
                        </w:rPr>
                      </w:pPr>
                      <w:r w:rsidRPr="00335C7B">
                        <w:rPr>
                          <w:sz w:val="18"/>
                          <w:lang w:val="de-DE"/>
                        </w:rPr>
                        <w:t xml:space="preserve">  -1.01593017578E+01  -8.61999988556E+00  P_32_10     </w:t>
                      </w:r>
                    </w:p>
                    <w:p w:rsidR="008C11C2" w:rsidRPr="00335C7B" w:rsidRDefault="008C11C2" w:rsidP="00335C7B">
                      <w:pPr>
                        <w:rPr>
                          <w:sz w:val="18"/>
                          <w:lang w:val="de-DE"/>
                        </w:rPr>
                      </w:pPr>
                      <w:r w:rsidRPr="00335C7B">
                        <w:rPr>
                          <w:sz w:val="18"/>
                          <w:lang w:val="de-DE"/>
                        </w:rPr>
                        <w:t xml:space="preserve">  -1.00911989212E+01  -9.14999961853E+00  P_32_11     </w:t>
                      </w:r>
                    </w:p>
                    <w:p w:rsidR="008C11C2" w:rsidRPr="00335C7B" w:rsidRDefault="008C11C2" w:rsidP="00335C7B">
                      <w:pPr>
                        <w:rPr>
                          <w:sz w:val="18"/>
                          <w:lang w:val="de-DE"/>
                        </w:rPr>
                      </w:pPr>
                      <w:r w:rsidRPr="00335C7B">
                        <w:rPr>
                          <w:sz w:val="18"/>
                          <w:lang w:val="de-DE"/>
                        </w:rPr>
                        <w:t xml:space="preserve">  -1.00657558441E+01  -9.35999965668E+00  P_32_12     </w:t>
                      </w:r>
                    </w:p>
                    <w:p w:rsidR="008C11C2" w:rsidRPr="00335C7B" w:rsidRDefault="008C11C2" w:rsidP="00335C7B">
                      <w:pPr>
                        <w:rPr>
                          <w:sz w:val="18"/>
                          <w:lang w:val="de-DE"/>
                        </w:rPr>
                      </w:pPr>
                      <w:r w:rsidRPr="00335C7B">
                        <w:rPr>
                          <w:sz w:val="18"/>
                          <w:lang w:val="de-DE"/>
                        </w:rPr>
                        <w:t xml:space="preserve">  -1.00874700546E+01  -9.64000034332E+00  P_32_13     </w:t>
                      </w:r>
                    </w:p>
                    <w:p w:rsidR="008C11C2" w:rsidRPr="00335C7B" w:rsidRDefault="008C11C2" w:rsidP="00335C7B">
                      <w:pPr>
                        <w:rPr>
                          <w:sz w:val="18"/>
                          <w:lang w:val="de-DE"/>
                        </w:rPr>
                      </w:pPr>
                      <w:r w:rsidRPr="00335C7B">
                        <w:rPr>
                          <w:sz w:val="18"/>
                          <w:lang w:val="de-DE"/>
                        </w:rPr>
                        <w:t xml:space="preserve">  -1.01348934174E+01  -9.77000045776E+00  P_32_14     </w:t>
                      </w:r>
                    </w:p>
                    <w:p w:rsidR="008C11C2" w:rsidRPr="00335C7B" w:rsidRDefault="008C11C2" w:rsidP="00335C7B">
                      <w:pPr>
                        <w:rPr>
                          <w:sz w:val="18"/>
                          <w:lang w:val="de-DE"/>
                        </w:rPr>
                      </w:pPr>
                      <w:r w:rsidRPr="00335C7B">
                        <w:rPr>
                          <w:sz w:val="18"/>
                          <w:lang w:val="de-DE"/>
                        </w:rPr>
                        <w:t xml:space="preserve">  -1.02124719620E+01  -9.89999961853E+00  P_32_15     </w:t>
                      </w:r>
                    </w:p>
                    <w:p w:rsidR="008C11C2" w:rsidRPr="00335C7B" w:rsidRDefault="008C11C2" w:rsidP="00335C7B">
                      <w:pPr>
                        <w:rPr>
                          <w:sz w:val="18"/>
                          <w:lang w:val="de-DE"/>
                        </w:rPr>
                      </w:pPr>
                      <w:r w:rsidRPr="00335C7B">
                        <w:rPr>
                          <w:sz w:val="18"/>
                          <w:lang w:val="de-DE"/>
                        </w:rPr>
                        <w:t xml:space="preserve">  -1.03099327087E+01  -1.01300001144E+01  P_32_16     </w:t>
                      </w:r>
                    </w:p>
                    <w:p w:rsidR="008C11C2" w:rsidRPr="00335C7B" w:rsidRDefault="008C11C2" w:rsidP="00335C7B">
                      <w:pPr>
                        <w:rPr>
                          <w:sz w:val="18"/>
                          <w:lang w:val="de-DE"/>
                        </w:rPr>
                      </w:pPr>
                      <w:r w:rsidRPr="00335C7B">
                        <w:rPr>
                          <w:sz w:val="18"/>
                          <w:lang w:val="de-DE"/>
                        </w:rPr>
                        <w:t xml:space="preserve">  -1.04188289642E+01  -1.00799999237E+01  P_32_17     </w:t>
                      </w:r>
                    </w:p>
                    <w:p w:rsidR="008C11C2" w:rsidRPr="00335C7B" w:rsidRDefault="008C11C2" w:rsidP="00335C7B">
                      <w:pPr>
                        <w:rPr>
                          <w:sz w:val="18"/>
                          <w:lang w:val="de-DE"/>
                        </w:rPr>
                      </w:pPr>
                      <w:r w:rsidRPr="00335C7B">
                        <w:rPr>
                          <w:sz w:val="18"/>
                          <w:lang w:val="de-DE"/>
                        </w:rPr>
                        <w:t xml:space="preserve">  -1.05023765564E+01  -9.92000007629E+00  P_32_18     </w:t>
                      </w:r>
                    </w:p>
                    <w:p w:rsidR="008C11C2" w:rsidRPr="00335C7B" w:rsidRDefault="008C11C2" w:rsidP="00335C7B">
                      <w:pPr>
                        <w:rPr>
                          <w:sz w:val="18"/>
                          <w:lang w:val="de-DE"/>
                        </w:rPr>
                      </w:pPr>
                      <w:r w:rsidRPr="00335C7B">
                        <w:rPr>
                          <w:sz w:val="18"/>
                          <w:lang w:val="de-DE"/>
                        </w:rPr>
                        <w:t xml:space="preserve">  -1.05517139435E+01  -9.32999992371E+00  P_32_19     </w:t>
                      </w:r>
                    </w:p>
                    <w:p w:rsidR="008C11C2" w:rsidRPr="00335C7B" w:rsidRDefault="008C11C2" w:rsidP="00335C7B">
                      <w:pPr>
                        <w:rPr>
                          <w:sz w:val="18"/>
                          <w:lang w:val="de-DE"/>
                        </w:rPr>
                      </w:pPr>
                      <w:r w:rsidRPr="00335C7B">
                        <w:rPr>
                          <w:sz w:val="18"/>
                          <w:lang w:val="de-DE"/>
                        </w:rPr>
                        <w:t xml:space="preserve">  -1.05461874008E+01  -8.67000007629E+00  P_32_20     </w:t>
                      </w:r>
                    </w:p>
                    <w:p w:rsidR="008C11C2" w:rsidRPr="00335C7B" w:rsidRDefault="008C11C2" w:rsidP="00335C7B">
                      <w:pPr>
                        <w:rPr>
                          <w:sz w:val="18"/>
                          <w:lang w:val="de-DE"/>
                        </w:rPr>
                      </w:pPr>
                      <w:r w:rsidRPr="00335C7B">
                        <w:rPr>
                          <w:sz w:val="18"/>
                          <w:lang w:val="de-DE"/>
                        </w:rPr>
                        <w:t xml:space="preserve">  -1.05040273666E+01  -9.02000045776E+00  P_32_21     </w:t>
                      </w:r>
                    </w:p>
                    <w:p w:rsidR="008C11C2" w:rsidRPr="00335C7B" w:rsidRDefault="008C11C2" w:rsidP="00335C7B">
                      <w:pPr>
                        <w:rPr>
                          <w:sz w:val="18"/>
                          <w:lang w:val="de-DE"/>
                        </w:rPr>
                      </w:pPr>
                      <w:r w:rsidRPr="00335C7B">
                        <w:rPr>
                          <w:sz w:val="18"/>
                          <w:lang w:val="de-DE"/>
                        </w:rPr>
                        <w:t xml:space="preserve">  -1.04533653259E+01  -9.18999958038E+00  P_32_22     </w:t>
                      </w:r>
                    </w:p>
                    <w:p w:rsidR="008C11C2" w:rsidRPr="00335C7B" w:rsidRDefault="008C11C2" w:rsidP="00335C7B">
                      <w:pPr>
                        <w:rPr>
                          <w:sz w:val="18"/>
                          <w:lang w:val="de-DE"/>
                        </w:rPr>
                      </w:pPr>
                      <w:r w:rsidRPr="00335C7B">
                        <w:rPr>
                          <w:sz w:val="18"/>
                          <w:lang w:val="de-DE"/>
                        </w:rPr>
                        <w:t xml:space="preserve">  -1.04241952896E+01  -9.50000000000E+00  P_32_23     </w:t>
                      </w:r>
                    </w:p>
                    <w:p w:rsidR="008C11C2" w:rsidRPr="00335C7B" w:rsidRDefault="008C11C2" w:rsidP="00335C7B">
                      <w:pPr>
                        <w:rPr>
                          <w:sz w:val="18"/>
                          <w:lang w:val="de-DE"/>
                        </w:rPr>
                      </w:pPr>
                      <w:r w:rsidRPr="00335C7B">
                        <w:rPr>
                          <w:sz w:val="18"/>
                          <w:lang w:val="de-DE"/>
                        </w:rPr>
                        <w:t xml:space="preserve">  -1.04109325409E+01  -1.08999996185E+01  P_32_24     </w:t>
                      </w:r>
                    </w:p>
                    <w:p w:rsidR="008C11C2" w:rsidRPr="00335C7B" w:rsidRDefault="008C11C2" w:rsidP="00335C7B">
                      <w:pPr>
                        <w:rPr>
                          <w:sz w:val="18"/>
                          <w:lang w:val="de-DE"/>
                        </w:rPr>
                      </w:pPr>
                      <w:r w:rsidRPr="00335C7B">
                        <w:rPr>
                          <w:sz w:val="18"/>
                          <w:lang w:val="de-DE"/>
                        </w:rPr>
                        <w:t xml:space="preserve">  -1.04354419708E+01  -9.36999988556E+00  P_32_25     </w:t>
                      </w:r>
                    </w:p>
                    <w:p w:rsidR="008C11C2" w:rsidRPr="00335C7B" w:rsidRDefault="008C11C2" w:rsidP="00335C7B">
                      <w:pPr>
                        <w:rPr>
                          <w:sz w:val="18"/>
                          <w:lang w:val="de-DE"/>
                        </w:rPr>
                      </w:pPr>
                      <w:r w:rsidRPr="00335C7B">
                        <w:rPr>
                          <w:sz w:val="18"/>
                          <w:lang w:val="de-DE"/>
                        </w:rPr>
                        <w:t xml:space="preserve">  -1.04866123199E+01  -9.86999988556E+00  P_32_26     </w:t>
                      </w:r>
                    </w:p>
                    <w:p w:rsidR="008C11C2" w:rsidRPr="00335C7B" w:rsidRDefault="008C11C2" w:rsidP="00335C7B">
                      <w:pPr>
                        <w:rPr>
                          <w:sz w:val="18"/>
                          <w:lang w:val="de-DE"/>
                        </w:rPr>
                      </w:pPr>
                      <w:r w:rsidRPr="00335C7B">
                        <w:rPr>
                          <w:sz w:val="18"/>
                          <w:lang w:val="de-DE"/>
                        </w:rPr>
                        <w:t xml:space="preserve">  -1.05659770966E+01  -9.98999977112E+00  P_32_27     </w:t>
                      </w:r>
                    </w:p>
                    <w:p w:rsidR="008C11C2" w:rsidRPr="00335C7B" w:rsidRDefault="008C11C2" w:rsidP="00335C7B">
                      <w:pPr>
                        <w:rPr>
                          <w:sz w:val="18"/>
                          <w:lang w:val="de-DE"/>
                        </w:rPr>
                      </w:pPr>
                      <w:r w:rsidRPr="00335C7B">
                        <w:rPr>
                          <w:sz w:val="18"/>
                          <w:lang w:val="de-DE"/>
                        </w:rPr>
                        <w:t xml:space="preserve">  -1.06519031525E+01  -1.03299999237E+01  P_32_28     </w:t>
                      </w:r>
                    </w:p>
                    <w:p w:rsidR="008C11C2" w:rsidRPr="00335C7B" w:rsidRDefault="008C11C2" w:rsidP="00335C7B">
                      <w:pPr>
                        <w:rPr>
                          <w:sz w:val="18"/>
                          <w:lang w:val="de-DE"/>
                        </w:rPr>
                      </w:pPr>
                      <w:r w:rsidRPr="00335C7B">
                        <w:rPr>
                          <w:sz w:val="18"/>
                          <w:lang w:val="de-DE"/>
                        </w:rPr>
                        <w:t xml:space="preserve">  -1.07361011505E+01  -1.01199998856E+01  P_32_29     </w:t>
                      </w:r>
                    </w:p>
                    <w:p w:rsidR="008C11C2" w:rsidRPr="00335C7B" w:rsidRDefault="008C11C2" w:rsidP="00335C7B">
                      <w:pPr>
                        <w:rPr>
                          <w:sz w:val="18"/>
                          <w:lang w:val="de-DE"/>
                        </w:rPr>
                      </w:pPr>
                      <w:r w:rsidRPr="00335C7B">
                        <w:rPr>
                          <w:sz w:val="18"/>
                          <w:lang w:val="de-DE"/>
                        </w:rPr>
                        <w:t xml:space="preserve">  -1.08291015625E+01  -1.00000000000E+01  P_32_30     </w:t>
                      </w:r>
                    </w:p>
                    <w:p w:rsidR="008C11C2" w:rsidRPr="00335C7B" w:rsidRDefault="008C11C2" w:rsidP="00335C7B">
                      <w:pPr>
                        <w:rPr>
                          <w:sz w:val="18"/>
                          <w:lang w:val="de-DE"/>
                        </w:rPr>
                      </w:pPr>
                      <w:r w:rsidRPr="00335C7B">
                        <w:rPr>
                          <w:sz w:val="18"/>
                          <w:lang w:val="de-DE"/>
                        </w:rPr>
                        <w:t xml:space="preserve">  -1.08948240280E+01  -9.30000019073E+00  P_32_31     </w:t>
                      </w:r>
                    </w:p>
                    <w:p w:rsidR="008C11C2" w:rsidRPr="00335C7B" w:rsidRDefault="008C11C2" w:rsidP="00335C7B">
                      <w:pPr>
                        <w:rPr>
                          <w:sz w:val="18"/>
                          <w:lang w:val="de-DE"/>
                        </w:rPr>
                      </w:pPr>
                      <w:r w:rsidRPr="00335C7B">
                        <w:rPr>
                          <w:sz w:val="18"/>
                          <w:lang w:val="de-DE"/>
                        </w:rPr>
                        <w:t xml:space="preserve">  -1.09108943939E+01  -8.32999992371E+00  P_32_32     </w:t>
                      </w:r>
                    </w:p>
                    <w:p w:rsidR="008C11C2" w:rsidRPr="009733B5" w:rsidRDefault="008C11C2" w:rsidP="00335C7B">
                      <w:pPr>
                        <w:rPr>
                          <w:sz w:val="18"/>
                          <w:lang w:val="de-DE"/>
                        </w:rPr>
                      </w:pPr>
                      <w:r w:rsidRPr="00335C7B">
                        <w:rPr>
                          <w:sz w:val="18"/>
                          <w:lang w:val="de-DE"/>
                        </w:rPr>
                        <w:t xml:space="preserve">  </w:t>
                      </w:r>
                      <w:r w:rsidRPr="009733B5">
                        <w:rPr>
                          <w:sz w:val="18"/>
                          <w:lang w:val="de-DE"/>
                        </w:rPr>
                        <w:t xml:space="preserve">-1.08963003159E+01  -8.26000022888E+00  P_32_33     </w:t>
                      </w:r>
                    </w:p>
                    <w:p w:rsidR="008C11C2" w:rsidRPr="009733B5" w:rsidRDefault="008C11C2" w:rsidP="00335C7B">
                      <w:pPr>
                        <w:rPr>
                          <w:sz w:val="18"/>
                          <w:lang w:val="de-DE"/>
                        </w:rPr>
                      </w:pPr>
                      <w:r w:rsidRPr="009733B5">
                        <w:rPr>
                          <w:sz w:val="18"/>
                          <w:lang w:val="de-DE"/>
                        </w:rPr>
                        <w:t xml:space="preserve">  -1.08624429703E+01  -8.39999961853E+00  P_32_34     </w:t>
                      </w:r>
                    </w:p>
                    <w:p w:rsidR="008C11C2" w:rsidRPr="009733B5" w:rsidRDefault="008C11C2" w:rsidP="00335C7B">
                      <w:pPr>
                        <w:rPr>
                          <w:sz w:val="18"/>
                          <w:lang w:val="de-DE"/>
                        </w:rPr>
                      </w:pPr>
                      <w:r w:rsidRPr="009733B5">
                        <w:rPr>
                          <w:sz w:val="18"/>
                          <w:lang w:val="de-DE"/>
                        </w:rPr>
                        <w:t xml:space="preserve">  -1.08384981155E+01  -9.03999996185E+00  P_32_35     </w:t>
                      </w:r>
                    </w:p>
                    <w:p w:rsidR="008C11C2" w:rsidRPr="00335C7B" w:rsidRDefault="008C11C2" w:rsidP="00335C7B">
                      <w:pPr>
                        <w:rPr>
                          <w:sz w:val="18"/>
                          <w:lang w:val="de-DE"/>
                        </w:rPr>
                      </w:pPr>
                      <w:r w:rsidRPr="009733B5">
                        <w:rPr>
                          <w:sz w:val="18"/>
                          <w:lang w:val="de-DE"/>
                        </w:rPr>
                        <w:t xml:space="preserve">  -1.08500118256E+01  -9.26000022888E+00  P_32_36     </w:t>
                      </w:r>
                    </w:p>
                  </w:txbxContent>
                </v:textbox>
                <w10:anchorlock/>
              </v:shape>
            </w:pict>
          </mc:Fallback>
        </mc:AlternateContent>
      </w:r>
    </w:p>
    <w:p w:rsidR="00CF3E78" w:rsidRPr="00CF3E78" w:rsidRDefault="00CF3E78" w:rsidP="00CF3E78">
      <w:pPr>
        <w:pStyle w:val="Listenabsatz"/>
        <w:numPr>
          <w:ilvl w:val="0"/>
          <w:numId w:val="1"/>
        </w:numPr>
        <w:rPr>
          <w:b/>
        </w:rPr>
      </w:pPr>
      <w:r w:rsidRPr="00CF3E78">
        <w:rPr>
          <w:b/>
        </w:rPr>
        <w:t xml:space="preserve">Calculate statistics </w:t>
      </w:r>
    </w:p>
    <w:p w:rsidR="00CF3E78" w:rsidRDefault="00CF3E78" w:rsidP="00CF3E78">
      <w:pPr>
        <w:pStyle w:val="Listenabsatz"/>
        <w:numPr>
          <w:ilvl w:val="1"/>
          <w:numId w:val="1"/>
        </w:numPr>
      </w:pPr>
      <w:r>
        <w:t>Number of data points n</w:t>
      </w:r>
    </w:p>
    <w:p w:rsidR="00CF3E78" w:rsidRDefault="00CF3E78" w:rsidP="00CF3E78">
      <w:pPr>
        <w:pStyle w:val="Listenabsatz"/>
        <w:numPr>
          <w:ilvl w:val="1"/>
          <w:numId w:val="1"/>
        </w:numPr>
      </w:pPr>
      <w:r>
        <w:t>Maximum residual R</w:t>
      </w:r>
      <w:r>
        <w:rPr>
          <w:vertAlign w:val="subscript"/>
        </w:rPr>
        <w:t>M</w:t>
      </w:r>
      <w:r w:rsidRPr="00552579">
        <w:rPr>
          <w:vertAlign w:val="subscript"/>
        </w:rPr>
        <w:t>A</w:t>
      </w:r>
      <w:r>
        <w:rPr>
          <w:vertAlign w:val="subscript"/>
        </w:rPr>
        <w:t>X</w:t>
      </w:r>
    </w:p>
    <w:p w:rsidR="00CF3E78" w:rsidRDefault="003553D7" w:rsidP="00CF3E78">
      <w:pPr>
        <w:pStyle w:val="Listenabsatz"/>
        <w:numPr>
          <w:ilvl w:val="2"/>
          <w:numId w:val="1"/>
        </w:numPr>
      </w:pPr>
      <m:oMath>
        <m:sSub>
          <m:sSubPr>
            <m:ctrlPr>
              <w:rPr>
                <w:rFonts w:ascii="Cambria Math" w:hAnsi="Cambria Math"/>
                <w:i/>
                <w:iCs/>
              </w:rPr>
            </m:ctrlPr>
          </m:sSubPr>
          <m:e>
            <m:r>
              <w:rPr>
                <w:rFonts w:ascii="Cambria Math" w:hAnsi="Cambria Math"/>
              </w:rPr>
              <m:t>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MAX(y</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m:t>
        </m:r>
      </m:oMath>
      <w:r w:rsidR="00CF3E78">
        <w:tab/>
      </w:r>
    </w:p>
    <w:p w:rsidR="00CF3E78" w:rsidRDefault="00CF3E78" w:rsidP="00CF3E78">
      <w:pPr>
        <w:pStyle w:val="Listenabsatz"/>
        <w:numPr>
          <w:ilvl w:val="1"/>
          <w:numId w:val="1"/>
        </w:numPr>
      </w:pPr>
      <w:r>
        <w:t>Minimum residual R</w:t>
      </w:r>
      <w:r w:rsidRPr="00552579">
        <w:rPr>
          <w:vertAlign w:val="subscript"/>
        </w:rPr>
        <w:t>M</w:t>
      </w:r>
      <w:r>
        <w:rPr>
          <w:vertAlign w:val="subscript"/>
        </w:rPr>
        <w:t>I</w:t>
      </w:r>
      <w:r w:rsidRPr="00552579">
        <w:rPr>
          <w:vertAlign w:val="subscript"/>
        </w:rPr>
        <w:t>N</w:t>
      </w:r>
    </w:p>
    <w:p w:rsidR="00CF3E78" w:rsidRDefault="00CF3E78" w:rsidP="00CF3E78">
      <w:pPr>
        <w:pStyle w:val="Listenabsatz"/>
        <w:numPr>
          <w:ilvl w:val="2"/>
          <w:numId w:val="1"/>
        </w:numPr>
      </w:pPr>
      <w:r>
        <w:t xml:space="preserve"> </w:t>
      </w:r>
      <m:oMath>
        <m:sSub>
          <m:sSubPr>
            <m:ctrlPr>
              <w:rPr>
                <w:rFonts w:ascii="Cambria Math" w:hAnsi="Cambria Math"/>
                <w:i/>
                <w:iCs/>
              </w:rPr>
            </m:ctrlPr>
          </m:sSubPr>
          <m:e>
            <m:r>
              <w:rPr>
                <w:rFonts w:ascii="Cambria Math" w:hAnsi="Cambria Math"/>
              </w:rPr>
              <m:t>R</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MIN(y</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m:t>
        </m:r>
      </m:oMath>
    </w:p>
    <w:p w:rsidR="00CF3E78" w:rsidRDefault="00CF3E78" w:rsidP="00CF3E78">
      <w:pPr>
        <w:pStyle w:val="Listenabsatz"/>
        <w:numPr>
          <w:ilvl w:val="1"/>
          <w:numId w:val="1"/>
        </w:numPr>
      </w:pPr>
      <w:r>
        <w:t>Residual mean</w:t>
      </w:r>
      <w:r w:rsidRPr="00552579">
        <w:t xml:space="preserve"> </w:t>
      </w:r>
      <w:r>
        <w:t>R</w:t>
      </w:r>
      <w:r w:rsidRPr="00552579">
        <w:rPr>
          <w:vertAlign w:val="subscript"/>
        </w:rPr>
        <w:t>MEAN</w:t>
      </w:r>
    </w:p>
    <w:p w:rsidR="00CF3E78" w:rsidRDefault="003553D7" w:rsidP="00CF3E78">
      <w:pPr>
        <w:pStyle w:val="Listenabsatz"/>
        <w:numPr>
          <w:ilvl w:val="2"/>
          <w:numId w:val="1"/>
        </w:numPr>
      </w:pPr>
      <m:oMath>
        <m:sSub>
          <m:sSubPr>
            <m:ctrlPr>
              <w:rPr>
                <w:rFonts w:ascii="Cambria Math" w:hAnsi="Cambria Math"/>
                <w:i/>
                <w:iCs/>
              </w:rPr>
            </m:ctrlPr>
          </m:sSubPr>
          <m:e>
            <m:r>
              <w:rPr>
                <w:rFonts w:ascii="Cambria Math" w:hAnsi="Cambria Math"/>
              </w:rPr>
              <m:t>R</m:t>
            </m:r>
          </m:e>
          <m:sub>
            <m:r>
              <w:rPr>
                <w:rFonts w:ascii="Cambria Math" w:hAnsi="Cambria Math"/>
              </w:rPr>
              <m:t>MEAN</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m:t>
                </m:r>
              </m:e>
            </m:nary>
          </m:num>
          <m:den>
            <m:r>
              <w:rPr>
                <w:rFonts w:ascii="Cambria Math" w:hAnsi="Cambria Math"/>
              </w:rPr>
              <m:t>n</m:t>
            </m:r>
          </m:den>
        </m:f>
      </m:oMath>
    </w:p>
    <w:p w:rsidR="00CF3E78" w:rsidRDefault="00CF3E78" w:rsidP="00CF3E78">
      <w:pPr>
        <w:pStyle w:val="Listenabsatz"/>
        <w:numPr>
          <w:ilvl w:val="1"/>
          <w:numId w:val="1"/>
        </w:numPr>
      </w:pPr>
      <w:r>
        <w:t xml:space="preserve">Absolute residual mean </w:t>
      </w:r>
      <w:r>
        <w:rPr>
          <w:rFonts w:ascii="Cambria Math" w:hAnsi="Cambria Math"/>
        </w:rPr>
        <w:t>∣</w:t>
      </w:r>
      <w:r>
        <w:t>R</w:t>
      </w:r>
      <w:r w:rsidRPr="00552579">
        <w:rPr>
          <w:vertAlign w:val="subscript"/>
        </w:rPr>
        <w:t>MEAN</w:t>
      </w:r>
      <w:r>
        <w:rPr>
          <w:rFonts w:ascii="Cambria Math" w:hAnsi="Cambria Math"/>
        </w:rPr>
        <w:t>∣</w:t>
      </w:r>
    </w:p>
    <w:p w:rsidR="00CF3E78" w:rsidRDefault="00CF3E78" w:rsidP="00CF3E78">
      <w:pPr>
        <w:pStyle w:val="Listenabsatz"/>
        <w:numPr>
          <w:ilvl w:val="2"/>
          <w:numId w:val="1"/>
        </w:numPr>
      </w:pPr>
      <w:r>
        <w:t xml:space="preserve"> </w:t>
      </w:r>
      <m:oMath>
        <m:r>
          <w:rPr>
            <w:rFonts w:ascii="Cambria Math" w:hAnsi="Cambria Math"/>
          </w:rPr>
          <m:t>∣</m:t>
        </m:r>
        <m:sSub>
          <m:sSubPr>
            <m:ctrlPr>
              <w:rPr>
                <w:rFonts w:ascii="Cambria Math" w:hAnsi="Cambria Math"/>
                <w:i/>
                <w:iCs/>
              </w:rPr>
            </m:ctrlPr>
          </m:sSubPr>
          <m:e>
            <m:r>
              <w:rPr>
                <w:rFonts w:ascii="Cambria Math" w:hAnsi="Cambria Math"/>
              </w:rPr>
              <m:t>R</m:t>
            </m:r>
          </m:e>
          <m:sub>
            <m:r>
              <w:rPr>
                <w:rFonts w:ascii="Cambria Math" w:hAnsi="Cambria Math"/>
              </w:rPr>
              <m:t>MEAN</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m:t>
                </m:r>
              </m:e>
            </m:nary>
          </m:num>
          <m:den>
            <m:r>
              <w:rPr>
                <w:rFonts w:ascii="Cambria Math" w:hAnsi="Cambria Math"/>
              </w:rPr>
              <m:t>n</m:t>
            </m:r>
          </m:den>
        </m:f>
      </m:oMath>
    </w:p>
    <w:p w:rsidR="00CF3E78" w:rsidRDefault="00CF3E78" w:rsidP="00CF3E78">
      <w:pPr>
        <w:pStyle w:val="Listenabsatz"/>
        <w:numPr>
          <w:ilvl w:val="1"/>
          <w:numId w:val="1"/>
        </w:numPr>
      </w:pPr>
      <w:r>
        <w:t>Standard error of the estimate SSE</w:t>
      </w:r>
    </w:p>
    <w:p w:rsidR="00CF3E78" w:rsidRPr="007522DE" w:rsidRDefault="00CF3E78" w:rsidP="00CF3E78">
      <w:pPr>
        <w:pStyle w:val="Listenabsatz"/>
        <w:numPr>
          <w:ilvl w:val="2"/>
          <w:numId w:val="1"/>
        </w:numPr>
        <w:rPr>
          <w:lang w:val="de-DE"/>
        </w:rPr>
      </w:pPr>
      <w:r w:rsidRPr="007522DE">
        <w:rPr>
          <w:lang w:val="de-DE"/>
        </w:rPr>
        <w:t xml:space="preserve">SS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lang w:val="de-DE"/>
                  </w:rPr>
                  <m:t xml:space="preserve"> </m:t>
                </m:r>
                <m:f>
                  <m:fPr>
                    <m:ctrlPr>
                      <w:rPr>
                        <w:rFonts w:ascii="Cambria Math" w:hAnsi="Cambria Math"/>
                        <w:i/>
                      </w:rPr>
                    </m:ctrlPr>
                  </m:fPr>
                  <m:num>
                    <m:r>
                      <w:rPr>
                        <w:rFonts w:ascii="Cambria Math" w:hAnsi="Cambria Math"/>
                        <w:lang w:val="de-DE"/>
                      </w:rPr>
                      <m:t>1</m:t>
                    </m:r>
                  </m:num>
                  <m:den>
                    <m:r>
                      <w:rPr>
                        <w:rFonts w:ascii="Cambria Math" w:hAnsi="Cambria Math"/>
                      </w:rPr>
                      <m:t>n</m:t>
                    </m:r>
                    <m:r>
                      <w:rPr>
                        <w:rFonts w:ascii="Cambria Math" w:hAnsi="Cambria Math"/>
                        <w:lang w:val="de-DE"/>
                      </w:rPr>
                      <m:t>-1</m:t>
                    </m:r>
                  </m:den>
                </m:f>
                <m:nary>
                  <m:naryPr>
                    <m:chr m:val="∑"/>
                    <m:limLoc m:val="undOvr"/>
                    <m:ctrlPr>
                      <w:rPr>
                        <w:rFonts w:ascii="Cambria Math" w:hAnsi="Cambria Math"/>
                        <w:i/>
                      </w:rPr>
                    </m:ctrlPr>
                  </m:naryPr>
                  <m:sub>
                    <m:r>
                      <w:rPr>
                        <w:rFonts w:ascii="Cambria Math" w:hAnsi="Cambria Math"/>
                      </w:rPr>
                      <m:t>i</m:t>
                    </m:r>
                    <m:r>
                      <w:rPr>
                        <w:rFonts w:ascii="Cambria Math" w:hAnsi="Cambria Math"/>
                        <w:lang w:val="de-DE"/>
                      </w:rPr>
                      <m:t>=1</m:t>
                    </m:r>
                  </m:sub>
                  <m:sup>
                    <m:r>
                      <w:rPr>
                        <w:rFonts w:ascii="Cambria Math" w:hAnsi="Cambria Math"/>
                      </w:rPr>
                      <m:t>n</m:t>
                    </m:r>
                  </m:sup>
                  <m:e>
                    <m:r>
                      <w:rPr>
                        <w:rFonts w:ascii="Cambria Math" w:hAnsi="Cambria Math"/>
                        <w:lang w:val="de-DE"/>
                      </w:rPr>
                      <m:t>((</m:t>
                    </m:r>
                    <m:sSub>
                      <m:sSubPr>
                        <m:ctrlPr>
                          <w:rPr>
                            <w:rFonts w:ascii="Cambria Math" w:hAnsi="Cambria Math"/>
                            <w:i/>
                          </w:rPr>
                        </m:ctrlPr>
                      </m:sSubPr>
                      <m:e>
                        <m:r>
                          <w:rPr>
                            <w:rFonts w:ascii="Cambria Math" w:hAnsi="Cambria Math"/>
                          </w:rPr>
                          <m:t>y</m:t>
                        </m:r>
                      </m:e>
                      <m:sub>
                        <m:r>
                          <w:rPr>
                            <w:rFonts w:ascii="Cambria Math" w:hAnsi="Cambria Math"/>
                          </w:rPr>
                          <m:t>sim</m:t>
                        </m:r>
                      </m:sub>
                    </m:sSub>
                    <m:r>
                      <w:rPr>
                        <w:rFonts w:ascii="Cambria Math" w:hAnsi="Cambria Math"/>
                        <w:lang w:val="de-DE"/>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lang w:val="de-DE"/>
                      </w:rPr>
                      <m:t>)-</m:t>
                    </m:r>
                    <m:sSub>
                      <m:sSubPr>
                        <m:ctrlPr>
                          <w:rPr>
                            <w:rFonts w:ascii="Cambria Math" w:hAnsi="Cambria Math"/>
                            <w:i/>
                          </w:rPr>
                        </m:ctrlPr>
                      </m:sSubPr>
                      <m:e>
                        <m:r>
                          <w:rPr>
                            <w:rFonts w:ascii="Cambria Math" w:hAnsi="Cambria Math"/>
                          </w:rPr>
                          <m:t>R</m:t>
                        </m:r>
                      </m:e>
                      <m:sub>
                        <m:r>
                          <w:rPr>
                            <w:rFonts w:ascii="Cambria Math" w:hAnsi="Cambria Math"/>
                          </w:rPr>
                          <m:t>MEAN</m:t>
                        </m:r>
                      </m:sub>
                    </m:sSub>
                    <m:r>
                      <w:rPr>
                        <w:rFonts w:ascii="Cambria Math" w:hAnsi="Cambria Math"/>
                        <w:lang w:val="de-DE"/>
                      </w:rPr>
                      <m:t>)²</m:t>
                    </m:r>
                  </m:e>
                </m:nary>
              </m:num>
              <m:den>
                <m:r>
                  <w:rPr>
                    <w:rFonts w:ascii="Cambria Math" w:hAnsi="Cambria Math"/>
                  </w:rPr>
                  <m:t>n</m:t>
                </m:r>
              </m:den>
            </m:f>
          </m:e>
        </m:rad>
      </m:oMath>
    </w:p>
    <w:p w:rsidR="00CF3E78" w:rsidRDefault="00CF3E78" w:rsidP="00CF3E78">
      <w:pPr>
        <w:pStyle w:val="Listenabsatz"/>
        <w:numPr>
          <w:ilvl w:val="1"/>
          <w:numId w:val="1"/>
        </w:numPr>
      </w:pPr>
      <w:r>
        <w:t>Root Mean Squared Error RMSE</w:t>
      </w:r>
    </w:p>
    <w:p w:rsidR="00CF3E78" w:rsidRDefault="00CF3E78" w:rsidP="00CF3E78">
      <w:pPr>
        <w:pStyle w:val="Listenabsatz"/>
        <w:numPr>
          <w:ilvl w:val="2"/>
          <w:numId w:val="1"/>
        </w:numPr>
      </w:pPr>
      <w:r>
        <w:t xml:space="preserve"> </w:t>
      </w: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²</m:t>
                    </m:r>
                  </m:e>
                </m:nary>
              </m:num>
              <m:den>
                <m:r>
                  <w:rPr>
                    <w:rFonts w:ascii="Cambria Math" w:hAnsi="Cambria Math"/>
                  </w:rPr>
                  <m:t>n</m:t>
                </m:r>
              </m:den>
            </m:f>
          </m:e>
        </m:rad>
      </m:oMath>
      <w:r>
        <w:tab/>
      </w:r>
      <w:r>
        <w:tab/>
      </w:r>
    </w:p>
    <w:p w:rsidR="00CF3E78" w:rsidRDefault="00CF3E78" w:rsidP="00CF3E78">
      <w:pPr>
        <w:pStyle w:val="Listenabsatz"/>
        <w:numPr>
          <w:ilvl w:val="1"/>
          <w:numId w:val="1"/>
        </w:numPr>
      </w:pPr>
      <w:r>
        <w:t>Normalized Root Mean Squared Error NRMSE</w:t>
      </w:r>
    </w:p>
    <w:p w:rsidR="00CF3E78" w:rsidRDefault="00CF3E78" w:rsidP="00CF3E78">
      <w:pPr>
        <w:pStyle w:val="Listenabsatz"/>
        <w:numPr>
          <w:ilvl w:val="2"/>
          <w:numId w:val="1"/>
        </w:numPr>
      </w:pPr>
      <w:r>
        <w:lastRenderedPageBreak/>
        <w:t xml:space="preserve"> </w:t>
      </w:r>
      <m:oMath>
        <m:r>
          <w:rPr>
            <w:rFonts w:ascii="Cambria Math" w:hAnsi="Cambria Math"/>
          </w:rPr>
          <m:t xml:space="preserve"> NRMSE= </m:t>
        </m:r>
        <m:f>
          <m:fPr>
            <m:ctrlPr>
              <w:rPr>
                <w:rFonts w:ascii="Cambria Math" w:hAnsi="Cambria Math"/>
                <w:i/>
              </w:rPr>
            </m:ctrlPr>
          </m:fPr>
          <m:num>
            <m:r>
              <w:rPr>
                <w:rFonts w:ascii="Cambria Math" w:hAnsi="Cambria Math"/>
              </w:rPr>
              <m:t>RMSE</m:t>
            </m:r>
          </m:num>
          <m:den>
            <m:sSub>
              <m:sSubPr>
                <m:ctrlPr>
                  <w:rPr>
                    <w:rFonts w:ascii="Cambria Math" w:hAnsi="Cambria Math"/>
                    <w:i/>
                  </w:rPr>
                </m:ctrlPr>
              </m:sSubPr>
              <m:e>
                <m:r>
                  <w:rPr>
                    <w:rFonts w:ascii="Cambria Math" w:hAnsi="Cambria Math"/>
                  </w:rPr>
                  <m:t>y</m:t>
                </m:r>
              </m:e>
              <m:sub>
                <m:r>
                  <w:rPr>
                    <w:rFonts w:ascii="Cambria Math" w:hAnsi="Cambria Math"/>
                  </w:rPr>
                  <m:t>obs,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in</m:t>
                </m:r>
              </m:sub>
            </m:sSub>
          </m:den>
        </m:f>
      </m:oMath>
      <w:r>
        <w:tab/>
      </w:r>
    </w:p>
    <w:p w:rsidR="00CF3E78" w:rsidRDefault="00CF3E78" w:rsidP="00CF3E78">
      <w:pPr>
        <w:pStyle w:val="Listenabsatz"/>
        <w:numPr>
          <w:ilvl w:val="1"/>
          <w:numId w:val="1"/>
        </w:numPr>
      </w:pPr>
      <w:r>
        <w:t>Correlation Coefficient (Pearson`s R) R</w:t>
      </w:r>
    </w:p>
    <w:p w:rsidR="00CF3E78" w:rsidRPr="00B9697F" w:rsidRDefault="00CF3E78" w:rsidP="00CF3E78">
      <w:pPr>
        <w:pStyle w:val="Listenabsatz"/>
        <w:numPr>
          <w:ilvl w:val="2"/>
          <w:numId w:val="1"/>
        </w:numPr>
      </w:pPr>
      <w:r>
        <w:rPr>
          <w:rFonts w:eastAsiaTheme="minorEastAsia"/>
          <w:iCs/>
        </w:rPr>
        <w:t xml:space="preserve">Simulated mean: </w:t>
      </w:r>
      <m:oMath>
        <m:sSub>
          <m:sSubPr>
            <m:ctrlPr>
              <w:rPr>
                <w:rFonts w:ascii="Cambria Math" w:hAnsi="Cambria Math"/>
                <w:i/>
                <w:iCs/>
              </w:rPr>
            </m:ctrlPr>
          </m:sSubPr>
          <m:e>
            <m:r>
              <w:rPr>
                <w:rFonts w:ascii="Cambria Math" w:hAnsi="Cambria Math"/>
              </w:rPr>
              <m:t>μ</m:t>
            </m:r>
          </m:e>
          <m:sub>
            <m:r>
              <w:rPr>
                <w:rFonts w:ascii="Cambria Math" w:hAnsi="Cambria Math"/>
              </w:rPr>
              <m:t>sim</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sim</m:t>
                    </m:r>
                  </m:sub>
                </m:sSub>
                <m:r>
                  <w:rPr>
                    <w:rFonts w:ascii="Cambria Math" w:hAnsi="Cambria Math"/>
                  </w:rPr>
                  <m:t>)</m:t>
                </m:r>
              </m:e>
            </m:nary>
          </m:num>
          <m:den>
            <m:r>
              <w:rPr>
                <w:rFonts w:ascii="Cambria Math" w:hAnsi="Cambria Math"/>
              </w:rPr>
              <m:t>n</m:t>
            </m:r>
          </m:den>
        </m:f>
      </m:oMath>
    </w:p>
    <w:p w:rsidR="00CF3E78" w:rsidRPr="00B9697F" w:rsidRDefault="00CF3E78" w:rsidP="00CF3E78">
      <w:pPr>
        <w:pStyle w:val="Listenabsatz"/>
        <w:numPr>
          <w:ilvl w:val="2"/>
          <w:numId w:val="1"/>
        </w:numPr>
      </w:pPr>
      <w:r>
        <w:rPr>
          <w:rFonts w:eastAsiaTheme="minorEastAsia"/>
          <w:iCs/>
        </w:rPr>
        <w:t xml:space="preserve">Observed mean: </w:t>
      </w:r>
      <m:oMath>
        <m:sSub>
          <m:sSubPr>
            <m:ctrlPr>
              <w:rPr>
                <w:rFonts w:ascii="Cambria Math" w:hAnsi="Cambria Math"/>
                <w:i/>
                <w:iCs/>
              </w:rPr>
            </m:ctrlPr>
          </m:sSubPr>
          <m:e>
            <m:r>
              <w:rPr>
                <w:rFonts w:ascii="Cambria Math" w:hAnsi="Cambria Math"/>
              </w:rPr>
              <m:t>μ</m:t>
            </m:r>
          </m:e>
          <m:sub>
            <m:r>
              <w:rPr>
                <w:rFonts w:ascii="Cambria Math" w:hAnsi="Cambria Math"/>
              </w:rPr>
              <m:t>obs</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m:t>
                </m:r>
              </m:e>
            </m:nary>
          </m:num>
          <m:den>
            <m:r>
              <w:rPr>
                <w:rFonts w:ascii="Cambria Math" w:hAnsi="Cambria Math"/>
              </w:rPr>
              <m:t>n</m:t>
            </m:r>
          </m:den>
        </m:f>
      </m:oMath>
    </w:p>
    <w:p w:rsidR="00CF3E78" w:rsidRDefault="00CF3E78" w:rsidP="00CF3E78">
      <w:pPr>
        <w:pStyle w:val="Listenabsatz"/>
        <w:numPr>
          <w:ilvl w:val="2"/>
          <w:numId w:val="1"/>
        </w:numPr>
      </w:pPr>
      <w:r>
        <w:rPr>
          <w:rFonts w:eastAsiaTheme="minorEastAsia"/>
          <w:iCs/>
        </w:rPr>
        <w:t xml:space="preserve">Simulated standard deviation: </w:t>
      </w:r>
      <m:oMath>
        <m:sSub>
          <m:sSubPr>
            <m:ctrlPr>
              <w:rPr>
                <w:rFonts w:ascii="Cambria Math" w:hAnsi="Cambria Math"/>
                <w:i/>
                <w:iCs/>
              </w:rPr>
            </m:ctrlPr>
          </m:sSubPr>
          <m:e>
            <m:r>
              <w:rPr>
                <w:rFonts w:ascii="Cambria Math" w:hAnsi="Cambria Math"/>
              </w:rPr>
              <m:t>σ</m:t>
            </m:r>
          </m:e>
          <m:sub>
            <m:r>
              <w:rPr>
                <w:rFonts w:ascii="Cambria Math" w:hAnsi="Cambria Math"/>
              </w:rPr>
              <m:t>sim</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im</m:t>
                        </m:r>
                      </m:sub>
                    </m:sSub>
                    <m:r>
                      <w:rPr>
                        <w:rFonts w:ascii="Cambria Math" w:hAnsi="Cambria Math"/>
                      </w:rPr>
                      <m:t>)²</m:t>
                    </m:r>
                  </m:e>
                </m:nary>
              </m:num>
              <m:den>
                <m:r>
                  <w:rPr>
                    <w:rFonts w:ascii="Cambria Math" w:hAnsi="Cambria Math"/>
                  </w:rPr>
                  <m:t>n</m:t>
                </m:r>
              </m:den>
            </m:f>
          </m:e>
        </m:rad>
      </m:oMath>
    </w:p>
    <w:p w:rsidR="00CF3E78" w:rsidRPr="00B9697F" w:rsidRDefault="00CF3E78" w:rsidP="00CF3E78">
      <w:pPr>
        <w:pStyle w:val="Listenabsatz"/>
        <w:numPr>
          <w:ilvl w:val="2"/>
          <w:numId w:val="1"/>
        </w:numPr>
      </w:pPr>
      <w:r>
        <w:rPr>
          <w:rFonts w:eastAsiaTheme="minorEastAsia"/>
          <w:iCs/>
        </w:rPr>
        <w:t xml:space="preserve">Observed standard deviation: </w:t>
      </w:r>
      <m:oMath>
        <m:sSub>
          <m:sSubPr>
            <m:ctrlPr>
              <w:rPr>
                <w:rFonts w:ascii="Cambria Math" w:hAnsi="Cambria Math"/>
                <w:i/>
                <w:iCs/>
              </w:rPr>
            </m:ctrlPr>
          </m:sSubPr>
          <m:e>
            <m:r>
              <w:rPr>
                <w:rFonts w:ascii="Cambria Math" w:hAnsi="Cambria Math"/>
              </w:rPr>
              <m:t>σ</m:t>
            </m:r>
          </m:e>
          <m:sub>
            <m:r>
              <w:rPr>
                <w:rFonts w:ascii="Cambria Math" w:hAnsi="Cambria Math"/>
              </w:rPr>
              <m:t>obs</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obs</m:t>
                        </m:r>
                      </m:sub>
                    </m:sSub>
                    <m:r>
                      <w:rPr>
                        <w:rFonts w:ascii="Cambria Math" w:hAnsi="Cambria Math"/>
                      </w:rPr>
                      <m:t>)²</m:t>
                    </m:r>
                  </m:e>
                </m:nary>
              </m:num>
              <m:den>
                <m:r>
                  <w:rPr>
                    <w:rFonts w:ascii="Cambria Math" w:hAnsi="Cambria Math"/>
                  </w:rPr>
                  <m:t>n</m:t>
                </m:r>
              </m:den>
            </m:f>
          </m:e>
        </m:rad>
      </m:oMath>
    </w:p>
    <w:p w:rsidR="00CF3E78" w:rsidRDefault="00CF3E78" w:rsidP="00CF3E78">
      <w:pPr>
        <w:pStyle w:val="Listenabsatz"/>
        <w:numPr>
          <w:ilvl w:val="2"/>
          <w:numId w:val="1"/>
        </w:numPr>
      </w:pPr>
      <w:r>
        <w:rPr>
          <w:rFonts w:eastAsiaTheme="minorEastAsia"/>
          <w:iCs/>
        </w:rPr>
        <w:t xml:space="preserve">Covariance between calculated and observed: </w:t>
      </w:r>
      <m:oMath>
        <m:r>
          <w:rPr>
            <w:rFonts w:ascii="Cambria Math" w:hAnsi="Cambria Math"/>
          </w:rPr>
          <m:t>Cov=</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im</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obs</m:t>
                    </m:r>
                  </m:sub>
                </m:sSub>
                <m:r>
                  <w:rPr>
                    <w:rFonts w:ascii="Cambria Math" w:hAnsi="Cambria Math"/>
                  </w:rPr>
                  <m:t>)</m:t>
                </m:r>
              </m:e>
            </m:nary>
          </m:num>
          <m:den>
            <m:r>
              <w:rPr>
                <w:rFonts w:ascii="Cambria Math" w:hAnsi="Cambria Math"/>
              </w:rPr>
              <m:t>n</m:t>
            </m:r>
          </m:den>
        </m:f>
      </m:oMath>
    </w:p>
    <w:p w:rsidR="00CF3E78" w:rsidRPr="00EF65B4" w:rsidRDefault="00CF3E78" w:rsidP="00CF3E78">
      <w:pPr>
        <w:pStyle w:val="Listenabsatz"/>
        <w:numPr>
          <w:ilvl w:val="2"/>
          <w:numId w:val="1"/>
        </w:numPr>
      </w:pPr>
      <m:oMath>
        <m:r>
          <w:rPr>
            <w:rFonts w:ascii="Cambria Math" w:hAnsi="Cambria Math"/>
          </w:rPr>
          <m:t>R=</m:t>
        </m:r>
        <m:f>
          <m:fPr>
            <m:ctrlPr>
              <w:rPr>
                <w:rFonts w:ascii="Cambria Math" w:hAnsi="Cambria Math"/>
                <w:i/>
              </w:rPr>
            </m:ctrlPr>
          </m:fPr>
          <m:num>
            <m:r>
              <w:rPr>
                <w:rFonts w:ascii="Cambria Math" w:hAnsi="Cambria Math"/>
              </w:rPr>
              <m:t>Cov</m:t>
            </m:r>
          </m:num>
          <m:den>
            <m:sSub>
              <m:sSubPr>
                <m:ctrlPr>
                  <w:rPr>
                    <w:rFonts w:ascii="Cambria Math" w:hAnsi="Cambria Math"/>
                    <w:i/>
                  </w:rPr>
                </m:ctrlPr>
              </m:sSubPr>
              <m:e>
                <m:r>
                  <w:rPr>
                    <w:rFonts w:ascii="Cambria Math" w:hAnsi="Cambria Math"/>
                  </w:rPr>
                  <m:t>σ</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obs</m:t>
                </m:r>
              </m:sub>
            </m:sSub>
          </m:den>
        </m:f>
      </m:oMath>
    </w:p>
    <w:p w:rsidR="00CF3E78" w:rsidRDefault="00CF3E78" w:rsidP="00CF3E78">
      <w:pPr>
        <w:pStyle w:val="Listenabsatz"/>
        <w:numPr>
          <w:ilvl w:val="1"/>
          <w:numId w:val="1"/>
        </w:numPr>
      </w:pPr>
      <w:r>
        <w:t>Coefficient of determination R²</w:t>
      </w:r>
    </w:p>
    <w:p w:rsidR="00CF3E78" w:rsidRPr="007522DE" w:rsidRDefault="00CF3E78" w:rsidP="00CF3E78">
      <w:pPr>
        <w:pStyle w:val="Listenabsatz"/>
        <w:numPr>
          <w:ilvl w:val="2"/>
          <w:numId w:val="1"/>
        </w:numPr>
      </w:pPr>
      <m:oMath>
        <m:r>
          <w:rPr>
            <w:rFonts w:ascii="Cambria Math" w:hAnsi="Cambria Math"/>
          </w:rPr>
          <m:t>R²=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 xml:space="preserve">- </m:t>
                </m:r>
                <m:sSub>
                  <m:sSubPr>
                    <m:ctrlPr>
                      <w:rPr>
                        <w:rFonts w:ascii="Cambria Math" w:hAnsi="Cambria Math"/>
                        <w:i/>
                        <w:iCs/>
                      </w:rPr>
                    </m:ctrlPr>
                  </m:sSubPr>
                  <m:e>
                    <m:r>
                      <w:rPr>
                        <w:rFonts w:ascii="Cambria Math" w:hAnsi="Cambria Math"/>
                      </w:rPr>
                      <m:t>y</m:t>
                    </m:r>
                  </m:e>
                  <m:sub>
                    <m:r>
                      <w:rPr>
                        <w:rFonts w:ascii="Cambria Math" w:hAnsi="Cambria Math"/>
                      </w:rPr>
                      <m:t>sim</m:t>
                    </m:r>
                  </m:sub>
                </m:sSub>
                <m:r>
                  <w:rPr>
                    <w:rFonts w:ascii="Cambria Math" w:hAnsi="Cambria Math"/>
                  </w:rPr>
                  <m:t>)²</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bs</m:t>
                    </m:r>
                  </m:sub>
                </m:sSub>
                <m:r>
                  <w:rPr>
                    <w:rFonts w:ascii="Cambria Math" w:hAnsi="Cambria Math"/>
                  </w:rPr>
                  <m:t xml:space="preserve">- </m:t>
                </m:r>
                <m:sSub>
                  <m:sSubPr>
                    <m:ctrlPr>
                      <w:rPr>
                        <w:rFonts w:ascii="Cambria Math" w:hAnsi="Cambria Math"/>
                        <w:i/>
                        <w:iCs/>
                      </w:rPr>
                    </m:ctrlPr>
                  </m:sSubPr>
                  <m:e>
                    <m:r>
                      <w:rPr>
                        <w:rFonts w:ascii="Cambria Math" w:hAnsi="Cambria Math"/>
                      </w:rPr>
                      <m:t>μ</m:t>
                    </m:r>
                  </m:e>
                  <m:sub>
                    <m:r>
                      <w:rPr>
                        <w:rFonts w:ascii="Cambria Math" w:hAnsi="Cambria Math"/>
                      </w:rPr>
                      <m:t>obs</m:t>
                    </m:r>
                  </m:sub>
                </m:sSub>
                <m:r>
                  <w:rPr>
                    <w:rFonts w:ascii="Cambria Math" w:hAnsi="Cambria Math"/>
                  </w:rPr>
                  <m:t>)²</m:t>
                </m:r>
              </m:e>
            </m:nary>
          </m:den>
        </m:f>
      </m:oMath>
    </w:p>
    <w:p w:rsidR="00CF3E78" w:rsidRPr="0045649C" w:rsidRDefault="00CF3E78" w:rsidP="00CF3E78">
      <w:pPr>
        <w:pStyle w:val="Listenabsatz"/>
        <w:numPr>
          <w:ilvl w:val="0"/>
          <w:numId w:val="5"/>
        </w:numPr>
      </w:pPr>
      <w:r w:rsidRPr="0045649C">
        <w:t>The received statistical parameters should be displayed next to or at least on the same page</w:t>
      </w:r>
      <w:r>
        <w:t xml:space="preserve"> as the following graphs.</w:t>
      </w:r>
    </w:p>
    <w:p w:rsidR="00CF3E78" w:rsidRPr="00400F63" w:rsidRDefault="00CF3E78" w:rsidP="00CF3E78">
      <w:pPr>
        <w:rPr>
          <w:i/>
        </w:rPr>
      </w:pPr>
      <w:r w:rsidRPr="00400F63">
        <w:rPr>
          <w:i/>
        </w:rPr>
        <w:t>For the example data you should get:</w:t>
      </w:r>
    </w:p>
    <w:tbl>
      <w:tblPr>
        <w:tblW w:w="6236" w:type="dxa"/>
        <w:jc w:val="center"/>
        <w:tblInd w:w="103" w:type="dxa"/>
        <w:tblLook w:val="04A0" w:firstRow="1" w:lastRow="0" w:firstColumn="1" w:lastColumn="0" w:noHBand="0" w:noVBand="1"/>
      </w:tblPr>
      <w:tblGrid>
        <w:gridCol w:w="3700"/>
        <w:gridCol w:w="1216"/>
        <w:gridCol w:w="1320"/>
      </w:tblGrid>
      <w:tr w:rsidR="00CF3E78" w:rsidRPr="00EF65B4" w:rsidTr="00297610">
        <w:trPr>
          <w:trHeight w:val="300"/>
          <w:jc w:val="center"/>
        </w:trPr>
        <w:tc>
          <w:tcPr>
            <w:tcW w:w="3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Number of data points:</w:t>
            </w:r>
          </w:p>
        </w:tc>
        <w:tc>
          <w:tcPr>
            <w:tcW w:w="1216" w:type="dxa"/>
            <w:tcBorders>
              <w:top w:val="single" w:sz="4" w:space="0" w:color="auto"/>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 </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288</w:t>
            </w:r>
          </w:p>
        </w:tc>
      </w:tr>
      <w:tr w:rsidR="00CF3E78" w:rsidRPr="00EF65B4" w:rsidTr="00297610">
        <w:trPr>
          <w:trHeight w:val="360"/>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Maximum Absolute Residual</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w:t>
            </w:r>
            <w:r w:rsidRPr="00EF65B4">
              <w:rPr>
                <w:rFonts w:ascii="Calibri" w:eastAsia="Times New Roman" w:hAnsi="Calibri" w:cs="Times New Roman"/>
                <w:color w:val="000000"/>
                <w:sz w:val="20"/>
                <w:vertAlign w:val="subscript"/>
              </w:rPr>
              <w:t>MAX</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3.44</w:t>
            </w:r>
          </w:p>
        </w:tc>
      </w:tr>
      <w:tr w:rsidR="00CF3E78" w:rsidRPr="00EF65B4" w:rsidTr="00297610">
        <w:trPr>
          <w:trHeight w:val="360"/>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Minimum Absolute Residual</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w:t>
            </w:r>
            <w:r w:rsidRPr="00EF65B4">
              <w:rPr>
                <w:rFonts w:ascii="Calibri" w:eastAsia="Times New Roman" w:hAnsi="Calibri" w:cs="Times New Roman"/>
                <w:color w:val="000000"/>
                <w:sz w:val="20"/>
                <w:vertAlign w:val="subscript"/>
              </w:rPr>
              <w:t>MIN</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0.01</w:t>
            </w:r>
          </w:p>
        </w:tc>
      </w:tr>
      <w:tr w:rsidR="00CF3E78" w:rsidRPr="00EF65B4" w:rsidTr="00297610">
        <w:trPr>
          <w:trHeight w:val="360"/>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esidual Mean</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w:t>
            </w:r>
            <w:r w:rsidRPr="00EF65B4">
              <w:rPr>
                <w:rFonts w:ascii="Calibri" w:eastAsia="Times New Roman" w:hAnsi="Calibri" w:cs="Times New Roman"/>
                <w:color w:val="000000"/>
                <w:sz w:val="20"/>
                <w:vertAlign w:val="subscript"/>
              </w:rPr>
              <w:t>MEAN</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0.38</w:t>
            </w:r>
          </w:p>
        </w:tc>
      </w:tr>
      <w:tr w:rsidR="00CF3E78" w:rsidRPr="00EF65B4" w:rsidTr="00297610">
        <w:trPr>
          <w:trHeight w:val="345"/>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Absolute residual Mean</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IR</w:t>
            </w:r>
            <w:r w:rsidRPr="00EF65B4">
              <w:rPr>
                <w:rFonts w:ascii="Calibri" w:eastAsia="Times New Roman" w:hAnsi="Calibri" w:cs="Times New Roman"/>
                <w:color w:val="000000"/>
                <w:sz w:val="20"/>
                <w:vertAlign w:val="subscript"/>
              </w:rPr>
              <w:t>MEAN</w:t>
            </w:r>
            <w:r w:rsidRPr="00EF65B4">
              <w:rPr>
                <w:rFonts w:ascii="Calibri" w:eastAsia="Times New Roman" w:hAnsi="Calibri" w:cs="Times New Roman"/>
                <w:color w:val="000000"/>
                <w:sz w:val="20"/>
              </w:rPr>
              <w:t>I</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1.05</w:t>
            </w:r>
          </w:p>
        </w:tc>
      </w:tr>
      <w:tr w:rsidR="00CF3E78" w:rsidRPr="00EF65B4" w:rsidTr="00297610">
        <w:trPr>
          <w:trHeight w:val="300"/>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Standard error of estimation</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SSE</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0.07</w:t>
            </w:r>
          </w:p>
        </w:tc>
      </w:tr>
      <w:tr w:rsidR="00CF3E78" w:rsidRPr="00EF65B4" w:rsidTr="00297610">
        <w:trPr>
          <w:trHeight w:val="300"/>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oot Mean Squared Error</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MSE</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1.31</w:t>
            </w:r>
          </w:p>
        </w:tc>
      </w:tr>
      <w:tr w:rsidR="00CF3E78" w:rsidRPr="00EF65B4" w:rsidTr="00297610">
        <w:trPr>
          <w:trHeight w:val="300"/>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Normalized Root Mean Squared Error</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NRMSE</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0.05</w:t>
            </w:r>
          </w:p>
        </w:tc>
      </w:tr>
      <w:tr w:rsidR="00CF3E78" w:rsidRPr="00EF65B4" w:rsidTr="00297610">
        <w:trPr>
          <w:trHeight w:val="300"/>
          <w:jc w:val="center"/>
        </w:trPr>
        <w:tc>
          <w:tcPr>
            <w:tcW w:w="3700" w:type="dxa"/>
            <w:tcBorders>
              <w:top w:val="nil"/>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Correlation Coefficient Pearson R</w:t>
            </w:r>
          </w:p>
        </w:tc>
        <w:tc>
          <w:tcPr>
            <w:tcW w:w="1216"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w:t>
            </w:r>
          </w:p>
        </w:tc>
        <w:tc>
          <w:tcPr>
            <w:tcW w:w="1320" w:type="dxa"/>
            <w:tcBorders>
              <w:top w:val="nil"/>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0.99</w:t>
            </w:r>
          </w:p>
        </w:tc>
      </w:tr>
      <w:tr w:rsidR="00CF3E78" w:rsidRPr="00EF65B4" w:rsidTr="00297610">
        <w:trPr>
          <w:trHeight w:val="300"/>
          <w:jc w:val="center"/>
        </w:trPr>
        <w:tc>
          <w:tcPr>
            <w:tcW w:w="370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216" w:type="dxa"/>
            <w:vMerge w:val="restart"/>
            <w:tcBorders>
              <w:top w:val="nil"/>
              <w:left w:val="nil"/>
              <w:bottom w:val="nil"/>
              <w:right w:val="nil"/>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CD191C">
              <w:rPr>
                <w:rFonts w:ascii="Calibri" w:eastAsia="Times New Roman" w:hAnsi="Calibri" w:cs="Times New Roman"/>
                <w:noProof/>
                <w:color w:val="000000"/>
                <w:sz w:val="20"/>
              </w:rPr>
              <w:drawing>
                <wp:anchor distT="0" distB="0" distL="114300" distR="114300" simplePos="0" relativeHeight="251666944" behindDoc="0" locked="0" layoutInCell="1" allowOverlap="1" wp14:anchorId="3CB83001" wp14:editId="0116662B">
                  <wp:simplePos x="0" y="0"/>
                  <wp:positionH relativeFrom="column">
                    <wp:posOffset>118110</wp:posOffset>
                  </wp:positionH>
                  <wp:positionV relativeFrom="paragraph">
                    <wp:posOffset>-949325</wp:posOffset>
                  </wp:positionV>
                  <wp:extent cx="266700" cy="190500"/>
                  <wp:effectExtent l="0" t="0" r="0" b="0"/>
                  <wp:wrapNone/>
                  <wp:docPr id="2" name="Grafik 2"/>
                  <wp:cNvGraphicFramePr/>
                  <a:graphic xmlns:a="http://schemas.openxmlformats.org/drawingml/2006/main">
                    <a:graphicData uri="http://schemas.openxmlformats.org/drawingml/2006/picture">
                      <pic:pic xmlns:pic="http://schemas.openxmlformats.org/drawingml/2006/picture">
                        <pic:nvPicPr>
                          <pic:cNvPr id="2" name="Grafik 1"/>
                          <pic:cNvPicPr>
                            <a:picLocks noChangeAspect="1" noChangeArrowheads="1"/>
                          </pic:cNvPicPr>
                        </pic:nvPicPr>
                        <pic:blipFill>
                          <a:blip r:embed="rId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6700" cy="190500"/>
                          </a:xfrm>
                          <a:prstGeom prst="rect">
                            <a:avLst/>
                          </a:prstGeom>
                          <a:noFill/>
                          <a:extLst/>
                        </pic:spPr>
                      </pic:pic>
                    </a:graphicData>
                  </a:graphic>
                  <wp14:sizeRelH relativeFrom="page">
                    <wp14:pctWidth>0</wp14:pctWidth>
                  </wp14:sizeRelH>
                  <wp14:sizeRelV relativeFrom="page">
                    <wp14:pctHeight>0</wp14:pctHeight>
                  </wp14:sizeRelV>
                </wp:anchor>
              </w:drawing>
            </w:r>
            <w:r w:rsidRPr="00CD191C">
              <w:rPr>
                <w:rFonts w:ascii="Calibri" w:eastAsia="Times New Roman" w:hAnsi="Calibri" w:cs="Times New Roman"/>
                <w:noProof/>
                <w:color w:val="000000"/>
                <w:sz w:val="20"/>
              </w:rPr>
              <w:drawing>
                <wp:anchor distT="0" distB="0" distL="114300" distR="114300" simplePos="0" relativeHeight="251667968" behindDoc="0" locked="0" layoutInCell="1" allowOverlap="1" wp14:anchorId="535A1DE4" wp14:editId="43399C5B">
                  <wp:simplePos x="0" y="0"/>
                  <wp:positionH relativeFrom="column">
                    <wp:posOffset>118110</wp:posOffset>
                  </wp:positionH>
                  <wp:positionV relativeFrom="paragraph">
                    <wp:posOffset>-758825</wp:posOffset>
                  </wp:positionV>
                  <wp:extent cx="257175" cy="190500"/>
                  <wp:effectExtent l="0" t="0" r="9525" b="0"/>
                  <wp:wrapNone/>
                  <wp:docPr id="3" name="Grafik 3"/>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7175" cy="190500"/>
                          </a:xfrm>
                          <a:prstGeom prst="rect">
                            <a:avLst/>
                          </a:prstGeom>
                          <a:noFill/>
                          <a:extLst/>
                        </pic:spPr>
                      </pic:pic>
                    </a:graphicData>
                  </a:graphic>
                  <wp14:sizeRelH relativeFrom="page">
                    <wp14:pctWidth>0</wp14:pctWidth>
                  </wp14:sizeRelH>
                  <wp14:sizeRelV relativeFrom="page">
                    <wp14:pctHeight>0</wp14:pctHeight>
                  </wp14:sizeRelV>
                </wp:anchor>
              </w:drawing>
            </w:r>
          </w:p>
        </w:tc>
        <w:tc>
          <w:tcPr>
            <w:tcW w:w="132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9.32</w:t>
            </w:r>
          </w:p>
        </w:tc>
      </w:tr>
      <w:tr w:rsidR="00CF3E78" w:rsidRPr="00EF65B4" w:rsidTr="00297610">
        <w:trPr>
          <w:trHeight w:val="300"/>
          <w:jc w:val="center"/>
        </w:trPr>
        <w:tc>
          <w:tcPr>
            <w:tcW w:w="370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216" w:type="dxa"/>
            <w:vMerge/>
            <w:tcBorders>
              <w:top w:val="nil"/>
              <w:left w:val="nil"/>
              <w:bottom w:val="nil"/>
              <w:right w:val="nil"/>
            </w:tcBorders>
            <w:vAlign w:val="center"/>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32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8.95</w:t>
            </w:r>
          </w:p>
        </w:tc>
      </w:tr>
      <w:tr w:rsidR="00CF3E78" w:rsidRPr="00EF65B4" w:rsidTr="00297610">
        <w:trPr>
          <w:trHeight w:val="300"/>
          <w:jc w:val="center"/>
        </w:trPr>
        <w:tc>
          <w:tcPr>
            <w:tcW w:w="370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CD191C">
              <w:rPr>
                <w:rFonts w:ascii="Calibri" w:eastAsia="Times New Roman" w:hAnsi="Calibri" w:cs="Times New Roman"/>
                <w:noProof/>
                <w:color w:val="000000"/>
                <w:sz w:val="20"/>
              </w:rPr>
              <w:drawing>
                <wp:anchor distT="0" distB="0" distL="114300" distR="114300" simplePos="0" relativeHeight="251668992" behindDoc="0" locked="0" layoutInCell="1" allowOverlap="1" wp14:anchorId="14301CE9" wp14:editId="14D1E5EC">
                  <wp:simplePos x="0" y="0"/>
                  <wp:positionH relativeFrom="column">
                    <wp:posOffset>2478405</wp:posOffset>
                  </wp:positionH>
                  <wp:positionV relativeFrom="paragraph">
                    <wp:posOffset>-224155</wp:posOffset>
                  </wp:positionV>
                  <wp:extent cx="257175" cy="190500"/>
                  <wp:effectExtent l="0" t="0" r="9525" b="0"/>
                  <wp:wrapNone/>
                  <wp:docPr id="4" name="Grafik 4"/>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7175" cy="190500"/>
                          </a:xfrm>
                          <a:prstGeom prst="rect">
                            <a:avLst/>
                          </a:prstGeom>
                          <a:noFill/>
                          <a:extLst/>
                        </pic:spPr>
                      </pic:pic>
                    </a:graphicData>
                  </a:graphic>
                  <wp14:sizeRelH relativeFrom="page">
                    <wp14:pctWidth>0</wp14:pctWidth>
                  </wp14:sizeRelH>
                  <wp14:sizeRelV relativeFrom="page">
                    <wp14:pctHeight>0</wp14:pctHeight>
                  </wp14:sizeRelV>
                </wp:anchor>
              </w:drawing>
            </w:r>
            <w:r w:rsidRPr="00CD191C">
              <w:rPr>
                <w:rFonts w:ascii="Calibri" w:eastAsia="Times New Roman" w:hAnsi="Calibri" w:cs="Times New Roman"/>
                <w:noProof/>
                <w:color w:val="000000"/>
                <w:sz w:val="20"/>
              </w:rPr>
              <w:drawing>
                <wp:anchor distT="0" distB="0" distL="114300" distR="114300" simplePos="0" relativeHeight="251670016" behindDoc="0" locked="0" layoutInCell="1" allowOverlap="1" wp14:anchorId="536E48F4" wp14:editId="48F197A6">
                  <wp:simplePos x="0" y="0"/>
                  <wp:positionH relativeFrom="column">
                    <wp:posOffset>2478405</wp:posOffset>
                  </wp:positionH>
                  <wp:positionV relativeFrom="paragraph">
                    <wp:posOffset>-33655</wp:posOffset>
                  </wp:positionV>
                  <wp:extent cx="247650" cy="190500"/>
                  <wp:effectExtent l="0" t="0" r="0" b="0"/>
                  <wp:wrapNone/>
                  <wp:docPr id="5" name="Grafik 5"/>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7650" cy="190500"/>
                          </a:xfrm>
                          <a:prstGeom prst="rect">
                            <a:avLst/>
                          </a:prstGeom>
                          <a:noFill/>
                          <a:extLst/>
                        </pic:spPr>
                      </pic:pic>
                    </a:graphicData>
                  </a:graphic>
                  <wp14:sizeRelH relativeFrom="page">
                    <wp14:pctWidth>0</wp14:pctWidth>
                  </wp14:sizeRelH>
                  <wp14:sizeRelV relativeFrom="page">
                    <wp14:pctHeight>0</wp14:pctHeight>
                  </wp14:sizeRelV>
                </wp:anchor>
              </w:drawing>
            </w:r>
            <w:r w:rsidRPr="00CD191C">
              <w:rPr>
                <w:rFonts w:ascii="Calibri" w:eastAsia="Times New Roman" w:hAnsi="Calibri" w:cs="Times New Roman"/>
                <w:noProof/>
                <w:color w:val="000000"/>
                <w:sz w:val="20"/>
              </w:rPr>
              <w:drawing>
                <wp:anchor distT="0" distB="0" distL="114300" distR="114300" simplePos="0" relativeHeight="251671040" behindDoc="0" locked="0" layoutInCell="1" allowOverlap="1" wp14:anchorId="7753A16E" wp14:editId="5E64E8E7">
                  <wp:simplePos x="0" y="0"/>
                  <wp:positionH relativeFrom="column">
                    <wp:posOffset>2478405</wp:posOffset>
                  </wp:positionH>
                  <wp:positionV relativeFrom="paragraph">
                    <wp:posOffset>156845</wp:posOffset>
                  </wp:positionV>
                  <wp:extent cx="238125" cy="190500"/>
                  <wp:effectExtent l="0" t="0" r="9525" b="0"/>
                  <wp:wrapNone/>
                  <wp:docPr id="6" name="Grafik 6"/>
                  <wp:cNvGraphicFramePr/>
                  <a:graphic xmlns:a="http://schemas.openxmlformats.org/drawingml/2006/main">
                    <a:graphicData uri="http://schemas.openxmlformats.org/drawingml/2006/picture">
                      <pic:pic xmlns:pic="http://schemas.openxmlformats.org/drawingml/2006/picture">
                        <pic:nvPicPr>
                          <pic:cNvPr id="6" name="Grafik 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38125" cy="190500"/>
                          </a:xfrm>
                          <a:prstGeom prst="rect">
                            <a:avLst/>
                          </a:prstGeom>
                          <a:noFill/>
                          <a:extLst/>
                        </pic:spPr>
                      </pic:pic>
                    </a:graphicData>
                  </a:graphic>
                  <wp14:sizeRelH relativeFrom="page">
                    <wp14:pctWidth>0</wp14:pctWidth>
                  </wp14:sizeRelH>
                  <wp14:sizeRelV relativeFrom="page">
                    <wp14:pctHeight>0</wp14:pctHeight>
                  </wp14:sizeRelV>
                </wp:anchor>
              </w:drawing>
            </w:r>
          </w:p>
        </w:tc>
        <w:tc>
          <w:tcPr>
            <w:tcW w:w="1216" w:type="dxa"/>
            <w:vMerge/>
            <w:tcBorders>
              <w:top w:val="nil"/>
              <w:left w:val="nil"/>
              <w:bottom w:val="nil"/>
              <w:right w:val="nil"/>
            </w:tcBorders>
            <w:vAlign w:val="center"/>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32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8.32</w:t>
            </w:r>
          </w:p>
        </w:tc>
      </w:tr>
      <w:tr w:rsidR="00CF3E78" w:rsidRPr="00EF65B4" w:rsidTr="00297610">
        <w:trPr>
          <w:trHeight w:val="300"/>
          <w:jc w:val="center"/>
        </w:trPr>
        <w:tc>
          <w:tcPr>
            <w:tcW w:w="370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216" w:type="dxa"/>
            <w:vMerge/>
            <w:tcBorders>
              <w:top w:val="nil"/>
              <w:left w:val="nil"/>
              <w:bottom w:val="nil"/>
              <w:right w:val="nil"/>
            </w:tcBorders>
            <w:vAlign w:val="center"/>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32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7.51</w:t>
            </w:r>
          </w:p>
        </w:tc>
      </w:tr>
      <w:tr w:rsidR="00CF3E78" w:rsidRPr="00EF65B4" w:rsidTr="00297610">
        <w:trPr>
          <w:trHeight w:val="300"/>
          <w:jc w:val="center"/>
        </w:trPr>
        <w:tc>
          <w:tcPr>
            <w:tcW w:w="370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216" w:type="dxa"/>
            <w:vMerge/>
            <w:tcBorders>
              <w:top w:val="nil"/>
              <w:left w:val="nil"/>
              <w:bottom w:val="nil"/>
              <w:right w:val="nil"/>
            </w:tcBorders>
            <w:vAlign w:val="center"/>
            <w:hideMark/>
          </w:tcPr>
          <w:p w:rsidR="00CF3E78" w:rsidRPr="00EF65B4" w:rsidRDefault="00CF3E78" w:rsidP="00297610">
            <w:pPr>
              <w:spacing w:after="0" w:line="240" w:lineRule="auto"/>
              <w:rPr>
                <w:rFonts w:ascii="Calibri" w:eastAsia="Times New Roman" w:hAnsi="Calibri" w:cs="Times New Roman"/>
                <w:color w:val="000000"/>
                <w:sz w:val="20"/>
              </w:rPr>
            </w:pPr>
          </w:p>
        </w:tc>
        <w:tc>
          <w:tcPr>
            <w:tcW w:w="1320" w:type="dxa"/>
            <w:tcBorders>
              <w:top w:val="nil"/>
              <w:left w:val="nil"/>
              <w:bottom w:val="nil"/>
              <w:right w:val="nil"/>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61.81</w:t>
            </w:r>
          </w:p>
        </w:tc>
      </w:tr>
      <w:tr w:rsidR="00CF3E78" w:rsidRPr="00EF65B4" w:rsidTr="00297610">
        <w:trPr>
          <w:trHeight w:val="300"/>
          <w:jc w:val="center"/>
        </w:trPr>
        <w:tc>
          <w:tcPr>
            <w:tcW w:w="3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Coefficient of determination</w:t>
            </w:r>
          </w:p>
        </w:tc>
        <w:tc>
          <w:tcPr>
            <w:tcW w:w="1216" w:type="dxa"/>
            <w:tcBorders>
              <w:top w:val="single" w:sz="4" w:space="0" w:color="auto"/>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rPr>
                <w:rFonts w:ascii="Calibri" w:eastAsia="Times New Roman" w:hAnsi="Calibri" w:cs="Times New Roman"/>
                <w:color w:val="000000"/>
                <w:sz w:val="20"/>
              </w:rPr>
            </w:pPr>
            <w:r w:rsidRPr="00EF65B4">
              <w:rPr>
                <w:rFonts w:ascii="Calibri" w:eastAsia="Times New Roman" w:hAnsi="Calibri" w:cs="Times New Roman"/>
                <w:color w:val="000000"/>
                <w:sz w:val="20"/>
              </w:rPr>
              <w:t>R²</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CF3E78" w:rsidRPr="00EF65B4" w:rsidRDefault="00CF3E78" w:rsidP="00297610">
            <w:pPr>
              <w:spacing w:after="0" w:line="240" w:lineRule="auto"/>
              <w:jc w:val="right"/>
              <w:rPr>
                <w:rFonts w:ascii="Calibri" w:eastAsia="Times New Roman" w:hAnsi="Calibri" w:cs="Times New Roman"/>
                <w:color w:val="000000"/>
                <w:sz w:val="20"/>
              </w:rPr>
            </w:pPr>
            <w:r w:rsidRPr="00EF65B4">
              <w:rPr>
                <w:rFonts w:ascii="Calibri" w:eastAsia="Times New Roman" w:hAnsi="Calibri" w:cs="Times New Roman"/>
                <w:color w:val="000000"/>
                <w:sz w:val="20"/>
              </w:rPr>
              <w:t>0.97</w:t>
            </w:r>
          </w:p>
        </w:tc>
      </w:tr>
    </w:tbl>
    <w:p w:rsidR="00CF3E78" w:rsidRDefault="00CF3E78" w:rsidP="00CF3E78"/>
    <w:p w:rsidR="00335C7B" w:rsidRPr="00D71969" w:rsidRDefault="00335C7B" w:rsidP="00CF3E78">
      <w:pPr>
        <w:pStyle w:val="Listenabsatz"/>
        <w:numPr>
          <w:ilvl w:val="0"/>
          <w:numId w:val="1"/>
        </w:numPr>
        <w:rPr>
          <w:b/>
        </w:rPr>
      </w:pPr>
      <w:r w:rsidRPr="00D71969">
        <w:rPr>
          <w:b/>
        </w:rPr>
        <w:t>Plot simulated vs. observed values</w:t>
      </w:r>
    </w:p>
    <w:p w:rsidR="009733B5" w:rsidRDefault="009733B5" w:rsidP="00335C7B">
      <w:pPr>
        <w:pStyle w:val="Listenabsatz"/>
        <w:numPr>
          <w:ilvl w:val="0"/>
          <w:numId w:val="2"/>
        </w:numPr>
      </w:pPr>
      <w:r>
        <w:t>Plot simulated on y-axis, observed heads on x-axis</w:t>
      </w:r>
    </w:p>
    <w:p w:rsidR="001720FB" w:rsidRDefault="00335C7B" w:rsidP="00335C7B">
      <w:pPr>
        <w:pStyle w:val="Listenabsatz"/>
        <w:numPr>
          <w:ilvl w:val="0"/>
          <w:numId w:val="2"/>
        </w:numPr>
      </w:pPr>
      <w:r>
        <w:t>Automatic</w:t>
      </w:r>
      <w:r w:rsidR="004467E8">
        <w:t xml:space="preserve"> scale for x- and y-axis</w:t>
      </w:r>
    </w:p>
    <w:p w:rsidR="00B9697F" w:rsidRDefault="00CD191C" w:rsidP="00D71969">
      <w:pPr>
        <w:pStyle w:val="Listenabsatz"/>
        <w:numPr>
          <w:ilvl w:val="1"/>
          <w:numId w:val="2"/>
        </w:numPr>
      </w:pPr>
      <w:r>
        <w:t>Calculate overall</w:t>
      </w:r>
      <w:r w:rsidR="001720FB">
        <w:t xml:space="preserve"> max, min of plotted values</w:t>
      </w:r>
      <w:r>
        <w:t xml:space="preserve"> (x,y)</w:t>
      </w:r>
      <w:r w:rsidR="00D71969">
        <w:t xml:space="preserve"> and apply to both axis same max/min</w:t>
      </w:r>
      <w:r w:rsidR="00B261AE">
        <w:t xml:space="preserve"> (maybe + threshold?)</w:t>
      </w:r>
    </w:p>
    <w:p w:rsidR="009733B5" w:rsidRDefault="00400F63" w:rsidP="009733B5">
      <w:pPr>
        <w:pStyle w:val="Listenabsatz"/>
        <w:numPr>
          <w:ilvl w:val="0"/>
          <w:numId w:val="2"/>
        </w:numPr>
      </w:pPr>
      <w:r>
        <w:t>Plot e</w:t>
      </w:r>
      <w:r w:rsidR="009733B5">
        <w:t>very well</w:t>
      </w:r>
      <w:r>
        <w:t xml:space="preserve"> with</w:t>
      </w:r>
      <w:r w:rsidR="009733B5">
        <w:t xml:space="preserve"> different colour </w:t>
      </w:r>
    </w:p>
    <w:p w:rsidR="009733B5" w:rsidRDefault="009733B5" w:rsidP="009733B5">
      <w:pPr>
        <w:pStyle w:val="Listenabsatz"/>
        <w:numPr>
          <w:ilvl w:val="1"/>
          <w:numId w:val="2"/>
        </w:numPr>
      </w:pPr>
      <w:r>
        <w:lastRenderedPageBreak/>
        <w:t xml:space="preserve">Well names defined in file “HOB_OUT” </w:t>
      </w:r>
      <w:r w:rsidR="00400F63">
        <w:t>, 3</w:t>
      </w:r>
      <w:r w:rsidR="00400F63" w:rsidRPr="00400F63">
        <w:rPr>
          <w:vertAlign w:val="superscript"/>
        </w:rPr>
        <w:t>rd</w:t>
      </w:r>
      <w:r w:rsidR="00400F63">
        <w:t xml:space="preserve"> column </w:t>
      </w:r>
      <w:r>
        <w:t xml:space="preserve"> “Observation Name” </w:t>
      </w:r>
    </w:p>
    <w:p w:rsidR="009733B5" w:rsidRDefault="009733B5" w:rsidP="009733B5">
      <w:pPr>
        <w:pStyle w:val="Listenabsatz"/>
        <w:numPr>
          <w:ilvl w:val="0"/>
          <w:numId w:val="2"/>
        </w:numPr>
      </w:pPr>
      <w:r>
        <w:t xml:space="preserve">Include in plot: off/on for different wells </w:t>
      </w:r>
    </w:p>
    <w:p w:rsidR="009733B5" w:rsidRDefault="009733B5" w:rsidP="009733B5">
      <w:pPr>
        <w:pStyle w:val="Listenabsatz"/>
        <w:numPr>
          <w:ilvl w:val="1"/>
          <w:numId w:val="2"/>
        </w:numPr>
      </w:pPr>
      <w:r>
        <w:t>Well names defined in file “HOB_OUT”</w:t>
      </w:r>
      <w:r w:rsidR="00400F63">
        <w:t>,</w:t>
      </w:r>
      <w:r w:rsidR="00400F63" w:rsidRPr="00400F63">
        <w:t xml:space="preserve"> </w:t>
      </w:r>
      <w:r w:rsidR="00400F63">
        <w:t>3</w:t>
      </w:r>
      <w:r w:rsidR="00400F63" w:rsidRPr="00400F63">
        <w:rPr>
          <w:vertAlign w:val="superscript"/>
        </w:rPr>
        <w:t>rd</w:t>
      </w:r>
      <w:r w:rsidR="00400F63">
        <w:t xml:space="preserve"> column  </w:t>
      </w:r>
      <w:r>
        <w:t xml:space="preserve">“Observation Name” </w:t>
      </w:r>
    </w:p>
    <w:p w:rsidR="00C148AD" w:rsidRDefault="00C148AD" w:rsidP="00920E89">
      <w:pPr>
        <w:pStyle w:val="Listenabsatz"/>
        <w:numPr>
          <w:ilvl w:val="0"/>
          <w:numId w:val="2"/>
        </w:numPr>
      </w:pPr>
      <w:r>
        <w:t>Include Line of equality (1:1)</w:t>
      </w:r>
    </w:p>
    <w:p w:rsidR="00920E89" w:rsidRDefault="00920E89" w:rsidP="00920E89">
      <w:pPr>
        <w:pStyle w:val="Listenabsatz"/>
        <w:numPr>
          <w:ilvl w:val="0"/>
          <w:numId w:val="2"/>
        </w:numPr>
      </w:pPr>
      <w:r>
        <w:t>A feature which would be nice:</w:t>
      </w:r>
    </w:p>
    <w:p w:rsidR="00920E89" w:rsidRDefault="00920E89" w:rsidP="00920E89">
      <w:pPr>
        <w:pStyle w:val="Listenabsatz"/>
        <w:numPr>
          <w:ilvl w:val="1"/>
          <w:numId w:val="2"/>
        </w:numPr>
      </w:pPr>
      <w:r>
        <w:t xml:space="preserve">If you click on a specific data point, more information </w:t>
      </w:r>
      <w:r w:rsidR="00B261AE">
        <w:t>such as</w:t>
      </w:r>
      <w:r>
        <w:t xml:space="preserve"> well name, stress period (time) and heads are shown</w:t>
      </w:r>
    </w:p>
    <w:p w:rsidR="00D71969" w:rsidRPr="00791F09" w:rsidRDefault="00180C3C" w:rsidP="00D71969">
      <w:pPr>
        <w:pStyle w:val="Listenabsatz"/>
        <w:numPr>
          <w:ilvl w:val="0"/>
          <w:numId w:val="2"/>
        </w:numPr>
        <w:rPr>
          <w:i/>
        </w:rPr>
      </w:pPr>
      <w:r w:rsidRPr="00791F09">
        <w:rPr>
          <w:i/>
        </w:rPr>
        <w:t>[</w:t>
      </w:r>
      <w:r w:rsidR="00D71969" w:rsidRPr="00791F09">
        <w:rPr>
          <w:i/>
        </w:rPr>
        <w:t>include 95% confidence interval</w:t>
      </w:r>
      <w:r w:rsidR="00791F09" w:rsidRPr="00791F09">
        <w:rPr>
          <w:i/>
        </w:rPr>
        <w:t xml:space="preserve"> ?</w:t>
      </w:r>
    </w:p>
    <w:p w:rsidR="00E81581" w:rsidRPr="00791F09" w:rsidRDefault="00791F09" w:rsidP="00D71969">
      <w:pPr>
        <w:pStyle w:val="Listenabsatz"/>
        <w:numPr>
          <w:ilvl w:val="1"/>
          <w:numId w:val="2"/>
        </w:numPr>
        <w:rPr>
          <w:i/>
          <w:color w:val="000000" w:themeColor="text1"/>
        </w:rPr>
      </w:pPr>
      <m:oMath>
        <m:r>
          <w:rPr>
            <w:rFonts w:ascii="Cambria Math" w:hAnsi="Cambria Math"/>
            <w:color w:val="000000" w:themeColor="text1"/>
          </w:rPr>
          <m:t>Range=</m:t>
        </m:r>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obs</m:t>
            </m:r>
          </m:sub>
        </m:sSub>
        <m:r>
          <w:rPr>
            <w:rFonts w:ascii="Cambria Math" w:hAnsi="Cambria Math"/>
            <w:color w:val="000000" w:themeColor="text1"/>
          </w:rPr>
          <m:t>±Z*</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obs</m:t>
                </m:r>
              </m:sub>
            </m:sSub>
          </m:num>
          <m:den>
            <m:rad>
              <m:radPr>
                <m:degHide m:val="1"/>
                <m:ctrlPr>
                  <w:rPr>
                    <w:rFonts w:ascii="Cambria Math" w:hAnsi="Cambria Math"/>
                    <w:i/>
                    <w:color w:val="000000" w:themeColor="text1"/>
                  </w:rPr>
                </m:ctrlPr>
              </m:radPr>
              <m:deg/>
              <m:e>
                <m:r>
                  <w:rPr>
                    <w:rFonts w:ascii="Cambria Math" w:hAnsi="Cambria Math"/>
                    <w:color w:val="000000" w:themeColor="text1"/>
                  </w:rPr>
                  <m:t>n</m:t>
                </m:r>
              </m:e>
            </m:rad>
          </m:den>
        </m:f>
      </m:oMath>
      <w:r>
        <w:rPr>
          <w:rFonts w:eastAsiaTheme="minorEastAsia"/>
          <w:i/>
          <w:color w:val="000000" w:themeColor="text1"/>
        </w:rPr>
        <w:t xml:space="preserve"> </w:t>
      </w:r>
      <w:r w:rsidRPr="00791F09">
        <w:rPr>
          <w:rFonts w:eastAsiaTheme="minorEastAsia"/>
          <w:i/>
          <w:color w:val="000000" w:themeColor="text1"/>
        </w:rPr>
        <w:sym w:font="Wingdings" w:char="F0E0"/>
      </w:r>
      <w:r>
        <w:rPr>
          <w:rFonts w:eastAsiaTheme="minorEastAsia"/>
          <w:i/>
          <w:color w:val="000000" w:themeColor="text1"/>
        </w:rPr>
        <w:t xml:space="preserve"> 95% confidence interval for observed mean</w:t>
      </w:r>
    </w:p>
    <w:p w:rsidR="00791F09" w:rsidRDefault="00E81581" w:rsidP="00D71969">
      <w:pPr>
        <w:pStyle w:val="Listenabsatz"/>
        <w:numPr>
          <w:ilvl w:val="1"/>
          <w:numId w:val="2"/>
        </w:numPr>
        <w:rPr>
          <w:i/>
          <w:color w:val="000000" w:themeColor="text1"/>
        </w:rPr>
      </w:pPr>
      <w:r w:rsidRPr="00791F09">
        <w:rPr>
          <w:i/>
          <w:color w:val="000000" w:themeColor="text1"/>
        </w:rPr>
        <w:t xml:space="preserve">“Z is the value of standard normal variable that puts α/2 percent (here 2.5%) in each tail of the Student-t-distribution”  </w:t>
      </w:r>
      <w:r w:rsidR="003B6821" w:rsidRPr="00791F09">
        <w:rPr>
          <w:i/>
          <w:color w:val="000000" w:themeColor="text1"/>
        </w:rPr>
        <w:sym w:font="Wingdings" w:char="F0E0"/>
      </w:r>
      <w:r w:rsidR="003B6821" w:rsidRPr="00791F09">
        <w:rPr>
          <w:i/>
          <w:color w:val="000000" w:themeColor="text1"/>
        </w:rPr>
        <w:t xml:space="preserve"> Z=1.96</w:t>
      </w:r>
    </w:p>
    <w:p w:rsidR="00E81581" w:rsidRPr="00791F09" w:rsidRDefault="00791F09" w:rsidP="00D71969">
      <w:pPr>
        <w:pStyle w:val="Listenabsatz"/>
        <w:numPr>
          <w:ilvl w:val="1"/>
          <w:numId w:val="2"/>
        </w:numPr>
        <w:rPr>
          <w:i/>
          <w:color w:val="000000" w:themeColor="text1"/>
        </w:rPr>
      </w:pPr>
      <w:r>
        <w:rPr>
          <w:i/>
          <w:color w:val="000000" w:themeColor="text1"/>
        </w:rPr>
        <w:t xml:space="preserve">Confidence interval for regression line </w:t>
      </w:r>
      <w:r w:rsidRPr="00791F09">
        <w:rPr>
          <w:i/>
          <w:color w:val="000000" w:themeColor="text1"/>
        </w:rPr>
        <w:sym w:font="Wingdings" w:char="F0E0"/>
      </w:r>
      <w:r>
        <w:rPr>
          <w:i/>
          <w:color w:val="000000" w:themeColor="text1"/>
        </w:rPr>
        <w:t xml:space="preserve"> see file example calibration statistics</w:t>
      </w:r>
      <w:r w:rsidR="00180C3C" w:rsidRPr="00791F09">
        <w:rPr>
          <w:i/>
          <w:color w:val="000000" w:themeColor="text1"/>
        </w:rPr>
        <w:t>]</w:t>
      </w:r>
    </w:p>
    <w:p w:rsidR="00335C7B" w:rsidRDefault="00400F63" w:rsidP="00335C7B">
      <w:r w:rsidRPr="00400F63">
        <w:rPr>
          <w:i/>
        </w:rPr>
        <w:t xml:space="preserve">Example Simulated vs. observed </w:t>
      </w:r>
      <w:r w:rsidR="001B5BD8">
        <w:rPr>
          <w:i/>
        </w:rPr>
        <w:t>s</w:t>
      </w:r>
      <w:r w:rsidRPr="00400F63">
        <w:rPr>
          <w:i/>
        </w:rPr>
        <w:t>catter graph:</w:t>
      </w:r>
      <w:r w:rsidR="00335C7B">
        <w:rPr>
          <w:noProof/>
        </w:rPr>
        <w:drawing>
          <wp:inline distT="0" distB="0" distL="0" distR="0" wp14:anchorId="5C4BC81C" wp14:editId="6248BBF4">
            <wp:extent cx="4592472" cy="2210938"/>
            <wp:effectExtent l="0" t="0" r="0" b="0"/>
            <wp:docPr id="33" name="Diagramm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C35CD" w:rsidRDefault="00EC35CD" w:rsidP="00CF3E78">
      <w:pPr>
        <w:pStyle w:val="Listenabsatz"/>
        <w:numPr>
          <w:ilvl w:val="0"/>
          <w:numId w:val="1"/>
        </w:numPr>
        <w:rPr>
          <w:b/>
        </w:rPr>
      </w:pPr>
      <w:r>
        <w:rPr>
          <w:b/>
        </w:rPr>
        <w:t xml:space="preserve">Plot </w:t>
      </w:r>
      <w:r w:rsidR="001B5BD8">
        <w:rPr>
          <w:b/>
        </w:rPr>
        <w:t xml:space="preserve">(weighted) </w:t>
      </w:r>
      <w:r>
        <w:rPr>
          <w:b/>
        </w:rPr>
        <w:t>residuals vs. simulated heads</w:t>
      </w:r>
    </w:p>
    <w:p w:rsidR="00EC35CD" w:rsidRDefault="00EC35CD" w:rsidP="00EC35CD">
      <w:pPr>
        <w:pStyle w:val="Listenabsatz"/>
        <w:numPr>
          <w:ilvl w:val="0"/>
          <w:numId w:val="2"/>
        </w:num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Include in graph: </w:t>
      </w:r>
    </w:p>
    <w:p w:rsidR="00CF3E78" w:rsidRDefault="00CF3E78" w:rsidP="00EC35CD">
      <w:pPr>
        <w:pStyle w:val="Listenabsatz"/>
        <w:numPr>
          <w:ilvl w:val="1"/>
          <w:numId w:val="2"/>
        </w:numPr>
        <w:spacing w:after="0" w:line="240" w:lineRule="auto"/>
        <w:rPr>
          <w:rFonts w:ascii="Calibri" w:eastAsia="Times New Roman" w:hAnsi="Calibri" w:cs="Times New Roman"/>
          <w:color w:val="000000"/>
        </w:rPr>
      </w:pPr>
      <w:r>
        <w:rPr>
          <w:rFonts w:ascii="Calibri" w:eastAsia="Times New Roman" w:hAnsi="Calibri" w:cs="Times New Roman"/>
          <w:color w:val="000000"/>
        </w:rPr>
        <w:t>(weighted) residuals vs. simulated heads</w:t>
      </w:r>
    </w:p>
    <w:p w:rsidR="00EC35CD" w:rsidRDefault="00EC35CD" w:rsidP="00EC35CD">
      <w:pPr>
        <w:pStyle w:val="Listenabsatz"/>
        <w:numPr>
          <w:ilvl w:val="1"/>
          <w:numId w:val="2"/>
        </w:numPr>
        <w:spacing w:after="0" w:line="240" w:lineRule="auto"/>
        <w:rPr>
          <w:rFonts w:ascii="Calibri" w:eastAsia="Times New Roman" w:hAnsi="Calibri" w:cs="Times New Roman"/>
          <w:color w:val="000000"/>
        </w:rPr>
      </w:pPr>
      <w:r>
        <w:rPr>
          <w:rFonts w:ascii="Calibri" w:eastAsia="Times New Roman" w:hAnsi="Calibri" w:cs="Times New Roman"/>
          <w:color w:val="000000"/>
        </w:rPr>
        <w:t>Linear regression line with equation</w:t>
      </w:r>
    </w:p>
    <w:p w:rsidR="00CF3E78" w:rsidRDefault="00CF3E78" w:rsidP="00EC35CD">
      <w:pPr>
        <w:pStyle w:val="Listenabsatz"/>
        <w:numPr>
          <w:ilvl w:val="1"/>
          <w:numId w:val="2"/>
        </w:num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Bold marked 0-line </w:t>
      </w:r>
    </w:p>
    <w:p w:rsidR="00CF3E78" w:rsidRDefault="00CF3E78" w:rsidP="00CF3E78">
      <w:pPr>
        <w:spacing w:after="0" w:line="240" w:lineRule="auto"/>
        <w:rPr>
          <w:rFonts w:ascii="Calibri" w:eastAsia="Times New Roman" w:hAnsi="Calibri" w:cs="Times New Roman"/>
          <w:color w:val="000000"/>
        </w:rPr>
      </w:pPr>
      <w:r w:rsidRPr="00CF3E78">
        <w:rPr>
          <w:rFonts w:ascii="Calibri" w:eastAsia="Times New Roman" w:hAnsi="Calibri" w:cs="Times New Roman"/>
          <w:bCs/>
          <w:color w:val="000000"/>
        </w:rPr>
        <w:sym w:font="Wingdings" w:char="F0E0"/>
      </w:r>
      <w:r>
        <w:rPr>
          <w:rFonts w:ascii="Calibri" w:eastAsia="Times New Roman" w:hAnsi="Calibri" w:cs="Times New Roman"/>
          <w:bCs/>
          <w:color w:val="000000"/>
        </w:rPr>
        <w:t xml:space="preserve"> </w:t>
      </w:r>
      <w:r w:rsidR="00EC35CD" w:rsidRPr="00CF3E78">
        <w:rPr>
          <w:rFonts w:ascii="Calibri" w:eastAsia="Times New Roman" w:hAnsi="Calibri" w:cs="Times New Roman"/>
          <w:bCs/>
          <w:color w:val="000000"/>
        </w:rPr>
        <w:t>Weighted residuals should be evenly distributed about zero for all weighted simulated values, and should display no trends with the weighted simulated values.</w:t>
      </w:r>
    </w:p>
    <w:p w:rsidR="00EC35CD" w:rsidRPr="00CF3E78" w:rsidRDefault="00CF3E78" w:rsidP="00CF3E78">
      <w:pPr>
        <w:spacing w:after="0" w:line="240" w:lineRule="auto"/>
        <w:rPr>
          <w:rFonts w:ascii="Calibri" w:eastAsia="Times New Roman" w:hAnsi="Calibri" w:cs="Times New Roman"/>
          <w:color w:val="000000"/>
        </w:rPr>
      </w:pPr>
      <w:r w:rsidRPr="00CF3E78">
        <w:rPr>
          <w:rFonts w:ascii="Calibri" w:eastAsia="Times New Roman" w:hAnsi="Calibri" w:cs="Times New Roman"/>
          <w:color w:val="000000"/>
        </w:rPr>
        <w:sym w:font="Wingdings" w:char="F0E0"/>
      </w:r>
      <w:r>
        <w:rPr>
          <w:rFonts w:ascii="Calibri" w:eastAsia="Times New Roman" w:hAnsi="Calibri" w:cs="Times New Roman"/>
          <w:color w:val="000000"/>
        </w:rPr>
        <w:t xml:space="preserve"> </w:t>
      </w:r>
      <w:r w:rsidR="00EC35CD" w:rsidRPr="00CF3E78">
        <w:rPr>
          <w:rFonts w:ascii="Calibri" w:eastAsia="Times New Roman" w:hAnsi="Calibri" w:cs="Times New Roman"/>
          <w:bCs/>
          <w:color w:val="000000"/>
        </w:rPr>
        <w:t>trends or unequal variances are indicators of model bias</w:t>
      </w:r>
    </w:p>
    <w:p w:rsidR="00EC35CD" w:rsidRPr="00EC35CD" w:rsidRDefault="00EC35CD" w:rsidP="00EC35CD"/>
    <w:p w:rsidR="00EC35CD" w:rsidRPr="00EC35CD" w:rsidRDefault="00EC35CD" w:rsidP="00EC35CD">
      <w:pPr>
        <w:rPr>
          <w:i/>
        </w:rPr>
      </w:pPr>
      <w:r w:rsidRPr="00EC35CD">
        <w:rPr>
          <w:i/>
        </w:rPr>
        <w:t>Example: residuals vs. simulated head</w:t>
      </w:r>
      <w:r>
        <w:rPr>
          <w:i/>
        </w:rPr>
        <w:t xml:space="preserve"> (not weighted as only one kind of data is used for calibration)</w:t>
      </w:r>
    </w:p>
    <w:p w:rsidR="00EC35CD" w:rsidRPr="00EC35CD" w:rsidRDefault="00EC35CD" w:rsidP="00EC35CD">
      <w:pPr>
        <w:rPr>
          <w:b/>
        </w:rPr>
      </w:pPr>
      <w:r>
        <w:rPr>
          <w:noProof/>
        </w:rPr>
        <w:lastRenderedPageBreak/>
        <w:drawing>
          <wp:inline distT="0" distB="0" distL="0" distR="0" wp14:anchorId="39C516A0" wp14:editId="5901CC91">
            <wp:extent cx="4420926" cy="2663687"/>
            <wp:effectExtent l="0" t="0" r="0" b="3810"/>
            <wp:docPr id="16" name="Diagramm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F3E78" w:rsidRDefault="00CF3E78" w:rsidP="00CF3E78">
      <w:pPr>
        <w:pStyle w:val="Listenabsatz"/>
        <w:numPr>
          <w:ilvl w:val="0"/>
          <w:numId w:val="1"/>
        </w:numPr>
        <w:rPr>
          <w:b/>
        </w:rPr>
      </w:pPr>
      <w:r>
        <w:rPr>
          <w:b/>
        </w:rPr>
        <w:t>Check for Normal Distribution</w:t>
      </w:r>
    </w:p>
    <w:p w:rsidR="00CF3E78" w:rsidRPr="00CF3E78" w:rsidRDefault="00CF3E78" w:rsidP="00CF3E78">
      <w:pPr>
        <w:pStyle w:val="Listenabsatz"/>
        <w:numPr>
          <w:ilvl w:val="0"/>
          <w:numId w:val="2"/>
        </w:numPr>
        <w:rPr>
          <w:b/>
        </w:rPr>
      </w:pPr>
      <w:r>
        <w:t>Rank residuals</w:t>
      </w:r>
    </w:p>
    <w:p w:rsidR="00CF3E78" w:rsidRPr="00CF3E78" w:rsidRDefault="00CF3E78" w:rsidP="00CF3E78">
      <w:pPr>
        <w:pStyle w:val="Listenabsatz"/>
        <w:numPr>
          <w:ilvl w:val="0"/>
          <w:numId w:val="2"/>
        </w:numPr>
        <w:rPr>
          <w:b/>
        </w:rPr>
      </w:pPr>
      <w:r>
        <w:t>Calculate Normal Probability Function</w:t>
      </w:r>
    </w:p>
    <w:p w:rsidR="00CF3E78" w:rsidRPr="00CF3E78" w:rsidRDefault="00CF3E78" w:rsidP="00CF3E78">
      <w:pPr>
        <w:pStyle w:val="Listenabsatz"/>
        <w:numPr>
          <w:ilvl w:val="1"/>
          <w:numId w:val="2"/>
        </w:numPr>
        <w:rPr>
          <w:b/>
        </w:rPr>
      </w:pPr>
      <m:oMath>
        <m:r>
          <w:rPr>
            <w:rFonts w:ascii="Cambria Math" w:hAnsi="Cambria Math"/>
          </w:rPr>
          <m:t xml:space="preserve">NPF= </m:t>
        </m:r>
        <m:sSup>
          <m:sSupPr>
            <m:ctrlPr>
              <w:rPr>
                <w:rFonts w:ascii="Cambria Math" w:hAnsi="Cambria Math"/>
                <w:i/>
              </w:rPr>
            </m:ctrlPr>
          </m:sSupPr>
          <m:e>
            <m:r>
              <w:rPr>
                <w:rFonts w:ascii="Cambria Math" w:hAnsi="Cambria Math"/>
              </w:rPr>
              <m:t>Φ</m:t>
            </m:r>
          </m:e>
          <m:sup>
            <m:r>
              <w:rPr>
                <w:rFonts w:ascii="Cambria Math" w:hAnsi="Cambria Math"/>
              </w:rPr>
              <m:t>-1</m:t>
            </m:r>
          </m:sup>
        </m:sSup>
        <m:r>
          <w:rPr>
            <w:rFonts w:ascii="Cambria Math" w:hAnsi="Cambria Math"/>
          </w:rPr>
          <m:t>*(</m:t>
        </m:r>
        <m:f>
          <m:fPr>
            <m:ctrlPr>
              <w:rPr>
                <w:rFonts w:ascii="Cambria Math" w:hAnsi="Cambria Math"/>
                <w:i/>
              </w:rPr>
            </m:ctrlPr>
          </m:fPr>
          <m:num>
            <m:r>
              <w:rPr>
                <w:rFonts w:ascii="Cambria Math" w:hAnsi="Cambria Math"/>
              </w:rPr>
              <m:t>i-a</m:t>
            </m:r>
          </m:num>
          <m:den>
            <m:r>
              <w:rPr>
                <w:rFonts w:ascii="Cambria Math" w:hAnsi="Cambria Math"/>
              </w:rPr>
              <m:t>n+1-2a</m:t>
            </m:r>
          </m:den>
        </m:f>
        <m:r>
          <w:rPr>
            <w:rFonts w:ascii="Cambria Math" w:hAnsi="Cambria Math"/>
          </w:rPr>
          <m:t>)</m:t>
        </m:r>
      </m:oMath>
    </w:p>
    <w:p w:rsidR="00CF3E78" w:rsidRPr="001B5BD8" w:rsidRDefault="00CF3E78" w:rsidP="00CF3E78">
      <w:pPr>
        <w:pStyle w:val="Listenabsatz"/>
        <w:numPr>
          <w:ilvl w:val="2"/>
          <w:numId w:val="2"/>
        </w:numPr>
        <w:spacing w:before="100" w:beforeAutospacing="1" w:after="100" w:afterAutospacing="1" w:line="240" w:lineRule="auto"/>
        <w:rPr>
          <w:rFonts w:eastAsia="Times New Roman" w:cs="Times New Roman"/>
          <w:szCs w:val="24"/>
        </w:rPr>
      </w:pPr>
      <w:r w:rsidRPr="001B5BD8">
        <w:rPr>
          <w:rFonts w:eastAsia="Times New Roman" w:cs="Times New Roman"/>
          <w:szCs w:val="24"/>
        </w:rPr>
        <w:t xml:space="preserve">for </w:t>
      </w:r>
      <w:r w:rsidRPr="001B5BD8">
        <w:rPr>
          <w:rFonts w:eastAsia="Times New Roman" w:cs="Times New Roman"/>
          <w:i/>
          <w:iCs/>
          <w:szCs w:val="24"/>
        </w:rPr>
        <w:t>i</w:t>
      </w:r>
      <w:r w:rsidRPr="001B5BD8">
        <w:rPr>
          <w:rFonts w:eastAsia="Times New Roman" w:cs="Times New Roman"/>
          <w:szCs w:val="24"/>
        </w:rPr>
        <w:t xml:space="preserve"> = 1, 2, ..., </w:t>
      </w:r>
      <w:r w:rsidRPr="001B5BD8">
        <w:rPr>
          <w:rFonts w:eastAsia="Times New Roman" w:cs="Times New Roman"/>
          <w:i/>
          <w:iCs/>
          <w:szCs w:val="24"/>
        </w:rPr>
        <w:t>n</w:t>
      </w:r>
      <w:r w:rsidRPr="001B5BD8">
        <w:rPr>
          <w:rFonts w:eastAsia="Times New Roman" w:cs="Times New Roman"/>
          <w:szCs w:val="24"/>
        </w:rPr>
        <w:t>, where</w:t>
      </w:r>
    </w:p>
    <w:p w:rsidR="00CF3E78" w:rsidRPr="001B5BD8" w:rsidRDefault="00CF3E78" w:rsidP="00CF3E78">
      <w:pPr>
        <w:pStyle w:val="Listenabsatz"/>
        <w:numPr>
          <w:ilvl w:val="2"/>
          <w:numId w:val="2"/>
        </w:numPr>
        <w:spacing w:after="0" w:line="240" w:lineRule="auto"/>
        <w:rPr>
          <w:rFonts w:eastAsia="Times New Roman" w:cs="Times New Roman"/>
          <w:szCs w:val="24"/>
        </w:rPr>
      </w:pPr>
      <w:r w:rsidRPr="001B5BD8">
        <w:rPr>
          <w:rFonts w:eastAsia="Times New Roman" w:cs="Times New Roman"/>
          <w:i/>
          <w:iCs/>
          <w:szCs w:val="24"/>
        </w:rPr>
        <w:t>a</w:t>
      </w:r>
      <w:r w:rsidRPr="001B5BD8">
        <w:rPr>
          <w:rFonts w:eastAsia="Times New Roman" w:cs="Times New Roman"/>
          <w:szCs w:val="24"/>
        </w:rPr>
        <w:t xml:space="preserve"> = 3/8 if </w:t>
      </w:r>
      <w:r w:rsidRPr="001B5BD8">
        <w:rPr>
          <w:rFonts w:eastAsia="Times New Roman" w:cs="Times New Roman"/>
          <w:i/>
          <w:iCs/>
          <w:szCs w:val="24"/>
        </w:rPr>
        <w:t>n</w:t>
      </w:r>
      <w:r w:rsidRPr="001B5BD8">
        <w:rPr>
          <w:rFonts w:eastAsia="Times New Roman" w:cs="Times New Roman"/>
          <w:szCs w:val="24"/>
        </w:rPr>
        <w:t xml:space="preserve"> ≤ 10 and </w:t>
      </w:r>
    </w:p>
    <w:p w:rsidR="00CF3E78" w:rsidRPr="001B5BD8" w:rsidRDefault="00CF3E78" w:rsidP="00CF3E78">
      <w:pPr>
        <w:pStyle w:val="Listenabsatz"/>
        <w:numPr>
          <w:ilvl w:val="2"/>
          <w:numId w:val="2"/>
        </w:numPr>
        <w:spacing w:after="0" w:line="240" w:lineRule="auto"/>
        <w:rPr>
          <w:rFonts w:eastAsia="Times New Roman" w:cs="Times New Roman"/>
          <w:szCs w:val="24"/>
        </w:rPr>
      </w:pPr>
      <w:r w:rsidRPr="001B5BD8">
        <w:rPr>
          <w:rFonts w:eastAsia="Times New Roman" w:cs="Times New Roman"/>
          <w:szCs w:val="24"/>
        </w:rPr>
        <w:t xml:space="preserve">0.5 for </w:t>
      </w:r>
      <w:r w:rsidRPr="001B5BD8">
        <w:rPr>
          <w:rFonts w:eastAsia="Times New Roman" w:cs="Times New Roman"/>
          <w:i/>
          <w:iCs/>
          <w:szCs w:val="24"/>
        </w:rPr>
        <w:t>n</w:t>
      </w:r>
      <w:r w:rsidRPr="001B5BD8">
        <w:rPr>
          <w:rFonts w:eastAsia="Times New Roman" w:cs="Times New Roman"/>
          <w:szCs w:val="24"/>
        </w:rPr>
        <w:t> &gt; 10,</w:t>
      </w:r>
    </w:p>
    <w:p w:rsidR="00CF3E78" w:rsidRPr="001B5BD8" w:rsidRDefault="00CF3E78" w:rsidP="00CF3E78">
      <w:pPr>
        <w:pStyle w:val="Listenabsatz"/>
        <w:numPr>
          <w:ilvl w:val="2"/>
          <w:numId w:val="2"/>
        </w:numPr>
        <w:spacing w:before="100" w:beforeAutospacing="1" w:after="100" w:afterAutospacing="1" w:line="240" w:lineRule="auto"/>
        <w:rPr>
          <w:rFonts w:eastAsia="Times New Roman" w:cs="Times New Roman"/>
          <w:szCs w:val="24"/>
        </w:rPr>
      </w:pPr>
      <w:r w:rsidRPr="001B5BD8">
        <w:rPr>
          <w:rFonts w:eastAsia="Times New Roman" w:cs="Times New Roman"/>
          <w:szCs w:val="24"/>
        </w:rPr>
        <w:t>Φ</w:t>
      </w:r>
      <w:r w:rsidRPr="001B5BD8">
        <w:rPr>
          <w:rFonts w:eastAsia="Times New Roman" w:cs="Times New Roman"/>
          <w:szCs w:val="24"/>
          <w:vertAlign w:val="superscript"/>
        </w:rPr>
        <w:t>−1</w:t>
      </w:r>
      <w:r w:rsidRPr="001B5BD8">
        <w:rPr>
          <w:rFonts w:eastAsia="Times New Roman" w:cs="Times New Roman"/>
          <w:szCs w:val="24"/>
        </w:rPr>
        <w:t xml:space="preserve"> is the standard normal quantile function (PROBIT).</w:t>
      </w:r>
    </w:p>
    <w:p w:rsidR="001B5BD8" w:rsidRPr="001B5BD8" w:rsidRDefault="001B5BD8" w:rsidP="001B5BD8">
      <w:pPr>
        <w:pStyle w:val="Listenabsatz"/>
        <w:numPr>
          <w:ilvl w:val="0"/>
          <w:numId w:val="2"/>
        </w:numPr>
      </w:pPr>
      <w:r w:rsidRPr="001B5BD8">
        <w:t>Plot ranked residuals against NPF</w:t>
      </w:r>
    </w:p>
    <w:p w:rsidR="001B5BD8" w:rsidRDefault="001B5BD8" w:rsidP="001B5BD8">
      <w:pPr>
        <w:pStyle w:val="Listenabsatz"/>
        <w:numPr>
          <w:ilvl w:val="0"/>
          <w:numId w:val="2"/>
        </w:numPr>
      </w:pPr>
      <w:r w:rsidRPr="001B5BD8">
        <w:t xml:space="preserve">Calculate </w:t>
      </w:r>
      <w:r>
        <w:t xml:space="preserve">linear </w:t>
      </w:r>
      <w:r w:rsidRPr="001B5BD8">
        <w:t>re</w:t>
      </w:r>
      <w:r>
        <w:t>g</w:t>
      </w:r>
      <w:r w:rsidRPr="001B5BD8">
        <w:t>ression line and R²</w:t>
      </w:r>
    </w:p>
    <w:p w:rsidR="001B5BD8" w:rsidRPr="001B5BD8" w:rsidRDefault="001B5BD8" w:rsidP="001B5BD8">
      <w:r>
        <w:sym w:font="Wingdings" w:char="F0E0"/>
      </w:r>
      <w:r>
        <w:t xml:space="preserve"> Residuals should plot on straight line </w:t>
      </w:r>
      <w:r>
        <w:sym w:font="Wingdings" w:char="F0E0"/>
      </w:r>
      <w:r>
        <w:t xml:space="preserve"> normally distributed</w:t>
      </w:r>
    </w:p>
    <w:p w:rsidR="00CF3E78" w:rsidRPr="00DF73D5" w:rsidRDefault="00CF3E78" w:rsidP="00CF3E78">
      <w:pPr>
        <w:rPr>
          <w:i/>
        </w:rPr>
      </w:pPr>
      <w:r w:rsidRPr="00DF73D5">
        <w:rPr>
          <w:i/>
        </w:rPr>
        <w:t xml:space="preserve">Example: Ranked residuals against normal probability </w:t>
      </w:r>
    </w:p>
    <w:p w:rsidR="00CF3E78" w:rsidRPr="00CF3E78" w:rsidRDefault="00CF3E78" w:rsidP="00CF3E78">
      <w:pPr>
        <w:pStyle w:val="Listenabsatz"/>
        <w:ind w:left="1440"/>
        <w:rPr>
          <w:b/>
        </w:rPr>
      </w:pPr>
      <w:r>
        <w:rPr>
          <w:noProof/>
        </w:rPr>
        <w:t xml:space="preserve"> </w:t>
      </w:r>
      <w:r>
        <w:rPr>
          <w:noProof/>
        </w:rPr>
        <w:drawing>
          <wp:inline distT="0" distB="0" distL="0" distR="0" wp14:anchorId="021908CC" wp14:editId="1573317C">
            <wp:extent cx="3276599" cy="2743200"/>
            <wp:effectExtent l="0" t="0" r="635" b="0"/>
            <wp:docPr id="17" name="Diagram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71969" w:rsidRDefault="00D71969" w:rsidP="00CF3E78">
      <w:pPr>
        <w:pStyle w:val="Listenabsatz"/>
        <w:numPr>
          <w:ilvl w:val="0"/>
          <w:numId w:val="1"/>
        </w:numPr>
        <w:rPr>
          <w:b/>
        </w:rPr>
      </w:pPr>
      <w:r>
        <w:rPr>
          <w:b/>
        </w:rPr>
        <w:lastRenderedPageBreak/>
        <w:t>Time-series graph</w:t>
      </w:r>
    </w:p>
    <w:p w:rsidR="00335C7B" w:rsidRDefault="00335C7B" w:rsidP="00D71969">
      <w:pPr>
        <w:pStyle w:val="Listenabsatz"/>
        <w:numPr>
          <w:ilvl w:val="0"/>
          <w:numId w:val="2"/>
        </w:numPr>
      </w:pPr>
      <w:r w:rsidRPr="00D71969">
        <w:t>Plot simulated, observed heads versus simulation time/</w:t>
      </w:r>
      <w:r w:rsidR="00A876FD">
        <w:t xml:space="preserve">stress </w:t>
      </w:r>
      <w:r w:rsidRPr="00D71969">
        <w:t>period</w:t>
      </w:r>
      <w:r w:rsidR="00A876FD">
        <w:t>s</w:t>
      </w:r>
      <w:r w:rsidRPr="00D71969">
        <w:t xml:space="preserve"> </w:t>
      </w:r>
    </w:p>
    <w:p w:rsidR="00D71969" w:rsidRDefault="00D71969" w:rsidP="00D71969">
      <w:pPr>
        <w:pStyle w:val="Listenabsatz"/>
        <w:numPr>
          <w:ilvl w:val="0"/>
          <w:numId w:val="2"/>
        </w:numPr>
      </w:pPr>
      <w:r>
        <w:t xml:space="preserve">Option to select/unselect wells </w:t>
      </w:r>
    </w:p>
    <w:p w:rsidR="00400F63" w:rsidRPr="00400F63" w:rsidRDefault="00400F63" w:rsidP="00335C7B">
      <w:pPr>
        <w:rPr>
          <w:i/>
        </w:rPr>
      </w:pPr>
      <w:r w:rsidRPr="00400F63">
        <w:rPr>
          <w:i/>
        </w:rPr>
        <w:t>Example Time-series graph:</w:t>
      </w:r>
    </w:p>
    <w:p w:rsidR="00335C7B" w:rsidRDefault="00D71969" w:rsidP="00335C7B">
      <w:r>
        <w:rPr>
          <w:noProof/>
        </w:rPr>
        <mc:AlternateContent>
          <mc:Choice Requires="wps">
            <w:drawing>
              <wp:anchor distT="0" distB="0" distL="114300" distR="114300" simplePos="0" relativeHeight="251663872" behindDoc="0" locked="0" layoutInCell="1" allowOverlap="1" wp14:anchorId="4DE6D5B4" wp14:editId="2BA13235">
                <wp:simplePos x="0" y="0"/>
                <wp:positionH relativeFrom="column">
                  <wp:posOffset>3371850</wp:posOffset>
                </wp:positionH>
                <wp:positionV relativeFrom="paragraph">
                  <wp:posOffset>392430</wp:posOffset>
                </wp:positionV>
                <wp:extent cx="108585" cy="115570"/>
                <wp:effectExtent l="0" t="3492" r="21272" b="21273"/>
                <wp:wrapNone/>
                <wp:docPr id="8" name="Gerade Verbindung 3"/>
                <wp:cNvGraphicFramePr/>
                <a:graphic xmlns:a="http://schemas.openxmlformats.org/drawingml/2006/main">
                  <a:graphicData uri="http://schemas.microsoft.com/office/word/2010/wordprocessingShape">
                    <wps:wsp>
                      <wps:cNvCnPr/>
                      <wps:spPr>
                        <a:xfrm rot="5400000">
                          <a:off x="0" y="0"/>
                          <a:ext cx="108585" cy="115570"/>
                        </a:xfrm>
                        <a:prstGeom prst="line">
                          <a:avLst/>
                        </a:prstGeom>
                        <a:ln w="19050">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Gerade Verbindung 3" o:spid="_x0000_s1026" style="position:absolute;rotation:90;z-index:251677696;visibility:visible;mso-wrap-style:square;mso-wrap-distance-left:9pt;mso-wrap-distance-top:0;mso-wrap-distance-right:9pt;mso-wrap-distance-bottom:0;mso-position-horizontal:absolute;mso-position-horizontal-relative:text;mso-position-vertical:absolute;mso-position-vertical-relative:text" from="265.5pt,30.9pt" to="274.0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" strokecolor="red" strokeweight="1.5pt"/>
            </w:pict>
          </mc:Fallback>
        </mc:AlternateContent>
      </w:r>
      <w:r>
        <w:rPr>
          <w:noProof/>
        </w:rPr>
        <mc:AlternateContent>
          <mc:Choice Requires="wps">
            <w:drawing>
              <wp:anchor distT="0" distB="0" distL="114300" distR="114300" simplePos="0" relativeHeight="251657728" behindDoc="0" locked="0" layoutInCell="1" allowOverlap="1" wp14:anchorId="620FF098" wp14:editId="188DF327">
                <wp:simplePos x="0" y="0"/>
                <wp:positionH relativeFrom="column">
                  <wp:posOffset>3389630</wp:posOffset>
                </wp:positionH>
                <wp:positionV relativeFrom="paragraph">
                  <wp:posOffset>556895</wp:posOffset>
                </wp:positionV>
                <wp:extent cx="95250" cy="95250"/>
                <wp:effectExtent l="0" t="0" r="19050" b="19050"/>
                <wp:wrapNone/>
                <wp:docPr id="10" name="Rechteck 10"/>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anchor>
            </w:drawing>
          </mc:Choice>
          <mc:Fallback>
            <w:pict>
              <v:rect id="Rechteck 10" o:spid="_x0000_s1026" style="position:absolute;margin-left:266.9pt;margin-top:43.85pt;width:7.5pt;height: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" fillcolor="white [3201]" strokecolor="black [3200]"/>
            </w:pict>
          </mc:Fallback>
        </mc:AlternateContent>
      </w:r>
      <w:r>
        <w:rPr>
          <w:noProof/>
        </w:rPr>
        <mc:AlternateContent>
          <mc:Choice Requires="wps">
            <w:drawing>
              <wp:anchor distT="0" distB="0" distL="114300" distR="114300" simplePos="0" relativeHeight="251658752" behindDoc="0" locked="0" layoutInCell="1" allowOverlap="1" wp14:anchorId="18B5E348" wp14:editId="14DCF8E8">
                <wp:simplePos x="0" y="0"/>
                <wp:positionH relativeFrom="column">
                  <wp:posOffset>3385185</wp:posOffset>
                </wp:positionH>
                <wp:positionV relativeFrom="paragraph">
                  <wp:posOffset>743585</wp:posOffset>
                </wp:positionV>
                <wp:extent cx="95250" cy="95250"/>
                <wp:effectExtent l="0" t="0" r="19050" b="19050"/>
                <wp:wrapNone/>
                <wp:docPr id="11" name="Rechteck 11"/>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anchor>
            </w:drawing>
          </mc:Choice>
          <mc:Fallback>
            <w:pict>
              <v:rect id="Rechteck 11" o:spid="_x0000_s1026" style="position:absolute;margin-left:266.55pt;margin-top:58.55pt;width:7.5pt;height: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" fillcolor="white [3201]" strokecolor="black [3200]"/>
            </w:pict>
          </mc:Fallback>
        </mc:AlternateContent>
      </w:r>
      <w:r>
        <w:rPr>
          <w:noProof/>
        </w:rPr>
        <mc:AlternateContent>
          <mc:Choice Requires="wps">
            <w:drawing>
              <wp:anchor distT="0" distB="0" distL="114300" distR="114300" simplePos="0" relativeHeight="251662848" behindDoc="0" locked="0" layoutInCell="1" allowOverlap="1" wp14:anchorId="7C459526" wp14:editId="1477CDD7">
                <wp:simplePos x="0" y="0"/>
                <wp:positionH relativeFrom="column">
                  <wp:posOffset>3383650</wp:posOffset>
                </wp:positionH>
                <wp:positionV relativeFrom="paragraph">
                  <wp:posOffset>1431091</wp:posOffset>
                </wp:positionV>
                <wp:extent cx="95250" cy="95250"/>
                <wp:effectExtent l="0" t="0" r="19050" b="19050"/>
                <wp:wrapNone/>
                <wp:docPr id="15" name="Rechteck 15"/>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anchor>
            </w:drawing>
          </mc:Choice>
          <mc:Fallback>
            <w:pict>
              <v:rect id="Rechteck 15" o:spid="_x0000_s1026" style="position:absolute;margin-left:266.45pt;margin-top:112.7pt;width:7.5pt;height:7.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" fillcolor="white [3201]" strokecolor="black [3200]"/>
            </w:pict>
          </mc:Fallback>
        </mc:AlternateContent>
      </w:r>
      <w:r>
        <w:rPr>
          <w:noProof/>
        </w:rPr>
        <mc:AlternateContent>
          <mc:Choice Requires="wps">
            <w:drawing>
              <wp:anchor distT="0" distB="0" distL="114300" distR="114300" simplePos="0" relativeHeight="251661824" behindDoc="0" locked="0" layoutInCell="1" allowOverlap="1" wp14:anchorId="53206E52" wp14:editId="1E3528FE">
                <wp:simplePos x="0" y="0"/>
                <wp:positionH relativeFrom="column">
                  <wp:posOffset>3383650</wp:posOffset>
                </wp:positionH>
                <wp:positionV relativeFrom="paragraph">
                  <wp:posOffset>1267318</wp:posOffset>
                </wp:positionV>
                <wp:extent cx="95250" cy="95250"/>
                <wp:effectExtent l="0" t="0" r="19050" b="19050"/>
                <wp:wrapNone/>
                <wp:docPr id="14" name="Rechteck 14"/>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anchor>
            </w:drawing>
          </mc:Choice>
          <mc:Fallback>
            <w:pict>
              <v:rect id="Rechteck 14" o:spid="_x0000_s1026" style="position:absolute;margin-left:266.45pt;margin-top:99.8pt;width:7.5pt;height:7.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" fillcolor="white [3201]" strokecolor="black [3200]"/>
            </w:pict>
          </mc:Fallback>
        </mc:AlternateContent>
      </w:r>
      <w:r>
        <w:rPr>
          <w:noProof/>
        </w:rPr>
        <mc:AlternateContent>
          <mc:Choice Requires="wps">
            <w:drawing>
              <wp:anchor distT="0" distB="0" distL="114300" distR="114300" simplePos="0" relativeHeight="251660800" behindDoc="0" locked="0" layoutInCell="1" allowOverlap="1" wp14:anchorId="78724CA5" wp14:editId="53F354DE">
                <wp:simplePos x="0" y="0"/>
                <wp:positionH relativeFrom="column">
                  <wp:posOffset>3383650</wp:posOffset>
                </wp:positionH>
                <wp:positionV relativeFrom="paragraph">
                  <wp:posOffset>1110369</wp:posOffset>
                </wp:positionV>
                <wp:extent cx="95250" cy="95250"/>
                <wp:effectExtent l="0" t="0" r="19050" b="19050"/>
                <wp:wrapNone/>
                <wp:docPr id="13" name="Rechteck 13"/>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anchor>
            </w:drawing>
          </mc:Choice>
          <mc:Fallback>
            <w:pict>
              <v:rect id="Rechteck 13" o:spid="_x0000_s1026" style="position:absolute;margin-left:266.45pt;margin-top:87.45pt;width:7.5pt;height:7.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" fillcolor="white [3201]" strokecolor="black [3200]"/>
            </w:pict>
          </mc:Fallback>
        </mc:AlternateContent>
      </w:r>
      <w:r>
        <w:rPr>
          <w:noProof/>
        </w:rPr>
        <mc:AlternateContent>
          <mc:Choice Requires="wps">
            <w:drawing>
              <wp:anchor distT="0" distB="0" distL="114300" distR="114300" simplePos="0" relativeHeight="251659776" behindDoc="0" locked="0" layoutInCell="1" allowOverlap="1" wp14:anchorId="390BBD50" wp14:editId="126A78C9">
                <wp:simplePos x="0" y="0"/>
                <wp:positionH relativeFrom="column">
                  <wp:posOffset>3383650</wp:posOffset>
                </wp:positionH>
                <wp:positionV relativeFrom="paragraph">
                  <wp:posOffset>939771</wp:posOffset>
                </wp:positionV>
                <wp:extent cx="95250" cy="95250"/>
                <wp:effectExtent l="0" t="0" r="19050" b="19050"/>
                <wp:wrapNone/>
                <wp:docPr id="12" name="Rechteck 12"/>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anchor>
            </w:drawing>
          </mc:Choice>
          <mc:Fallback>
            <w:pict>
              <v:rect id="Rechteck 12" o:spid="_x0000_s1026" style="position:absolute;margin-left:266.45pt;margin-top:74pt;width:7.5pt;height:7.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" fillcolor="white [3201]" strokecolor="black [3200]"/>
            </w:pict>
          </mc:Fallback>
        </mc:AlternateContent>
      </w:r>
      <w:r>
        <w:rPr>
          <w:noProof/>
        </w:rPr>
        <mc:AlternateContent>
          <mc:Choice Requires="wps">
            <w:drawing>
              <wp:anchor distT="0" distB="0" distL="114300" distR="114300" simplePos="0" relativeHeight="251656704" behindDoc="0" locked="0" layoutInCell="1" allowOverlap="1" wp14:anchorId="19A87EE1" wp14:editId="701838A1">
                <wp:simplePos x="0" y="0"/>
                <wp:positionH relativeFrom="column">
                  <wp:posOffset>3383280</wp:posOffset>
                </wp:positionH>
                <wp:positionV relativeFrom="paragraph">
                  <wp:posOffset>400685</wp:posOffset>
                </wp:positionV>
                <wp:extent cx="95250" cy="95250"/>
                <wp:effectExtent l="0" t="0" r="19050" b="19050"/>
                <wp:wrapNone/>
                <wp:docPr id="9" name="Rechteck 9"/>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14:sizeRelH relativeFrom="margin">
                  <wp14:pctWidth>0</wp14:pctWidth>
                </wp14:sizeRelH>
                <wp14:sizeRelV relativeFrom="margin">
                  <wp14:pctHeight>0</wp14:pctHeight>
                </wp14:sizeRelV>
              </wp:anchor>
            </w:drawing>
          </mc:Choice>
          <mc:Fallback>
            <w:pict>
              <v:rect id="Rechteck 9" o:spid="_x0000_s1026" style="position:absolute;margin-left:266.4pt;margin-top:31.55pt;width:7.5pt;height:7.5pt;z-index:2516618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" fillcolor="white [3201]" strokecolor="black [3200]"/>
            </w:pict>
          </mc:Fallback>
        </mc:AlternateContent>
      </w:r>
      <w:r>
        <w:rPr>
          <w:noProof/>
        </w:rPr>
        <mc:AlternateContent>
          <mc:Choice Requires="wps">
            <w:drawing>
              <wp:anchor distT="0" distB="0" distL="114300" distR="114300" simplePos="0" relativeHeight="251655680" behindDoc="0" locked="0" layoutInCell="1" allowOverlap="1" wp14:anchorId="6C416FD9" wp14:editId="256CBF4F">
                <wp:simplePos x="0" y="0"/>
                <wp:positionH relativeFrom="column">
                  <wp:posOffset>3381375</wp:posOffset>
                </wp:positionH>
                <wp:positionV relativeFrom="paragraph">
                  <wp:posOffset>248285</wp:posOffset>
                </wp:positionV>
                <wp:extent cx="95250" cy="95250"/>
                <wp:effectExtent l="0" t="0" r="19050" b="19050"/>
                <wp:wrapNone/>
                <wp:docPr id="1" name="Rechteck 1"/>
                <wp:cNvGraphicFramePr/>
                <a:graphic xmlns:a="http://schemas.openxmlformats.org/drawingml/2006/main">
                  <a:graphicData uri="http://schemas.microsoft.com/office/word/2010/wordprocessingShape">
                    <wps:wsp>
                      <wps:cNvSpPr/>
                      <wps:spPr>
                        <a:xfrm>
                          <a:off x="0" y="0"/>
                          <a:ext cx="95250" cy="95250"/>
                        </a:xfrm>
                        <a:prstGeom prst="rect">
                          <a:avLst/>
                        </a:prstGeom>
                        <a:ln w="9525"/>
                      </wps:spPr>
                      <wps:style>
                        <a:lnRef idx="2">
                          <a:schemeClr val="dk1"/>
                        </a:lnRef>
                        <a:fillRef idx="1">
                          <a:schemeClr val="lt1"/>
                        </a:fillRef>
                        <a:effectRef idx="0">
                          <a:schemeClr val="dk1"/>
                        </a:effectRef>
                        <a:fontRef idx="minor">
                          <a:schemeClr val="dk1"/>
                        </a:fontRef>
                      </wps:style>
                      <wps:bodyPr vertOverflow="clip"/>
                    </wps:wsp>
                  </a:graphicData>
                </a:graphic>
              </wp:anchor>
            </w:drawing>
          </mc:Choice>
          <mc:Fallback>
            <w:pict>
              <v:rect id="Rechteck 1" o:spid="_x0000_s1026" style="position:absolute;margin-left:266.25pt;margin-top:19.55pt;width:7.5pt;height: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" fillcolor="white [3201]" strokecolor="black [3200]"/>
            </w:pict>
          </mc:Fallback>
        </mc:AlternateContent>
      </w:r>
      <w:r>
        <w:rPr>
          <w:noProof/>
        </w:rPr>
        <mc:AlternateContent>
          <mc:Choice Requires="wps">
            <w:drawing>
              <wp:anchor distT="0" distB="0" distL="114300" distR="114300" simplePos="0" relativeHeight="251664896" behindDoc="0" locked="0" layoutInCell="1" allowOverlap="1" wp14:anchorId="57F40DB1" wp14:editId="48BE30E4">
                <wp:simplePos x="0" y="0"/>
                <wp:positionH relativeFrom="column">
                  <wp:posOffset>3374390</wp:posOffset>
                </wp:positionH>
                <wp:positionV relativeFrom="paragraph">
                  <wp:posOffset>398145</wp:posOffset>
                </wp:positionV>
                <wp:extent cx="108585" cy="115570"/>
                <wp:effectExtent l="0" t="0" r="24765" b="17780"/>
                <wp:wrapNone/>
                <wp:docPr id="7" name="Gerade Verbindung 2"/>
                <wp:cNvGraphicFramePr/>
                <a:graphic xmlns:a="http://schemas.openxmlformats.org/drawingml/2006/main">
                  <a:graphicData uri="http://schemas.microsoft.com/office/word/2010/wordprocessingShape">
                    <wps:wsp>
                      <wps:cNvCnPr/>
                      <wps:spPr>
                        <a:xfrm>
                          <a:off x="0" y="0"/>
                          <a:ext cx="108585" cy="115570"/>
                        </a:xfrm>
                        <a:prstGeom prst="line">
                          <a:avLst/>
                        </a:prstGeom>
                        <a:ln w="19050">
                          <a:solidFill>
                            <a:srgbClr val="FF0000"/>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Gerade Verbindung 2"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65.7pt,31.35pt" to="274.2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" strokecolor="red" strokeweight="1.5pt"/>
            </w:pict>
          </mc:Fallback>
        </mc:AlternateContent>
      </w:r>
      <w:r w:rsidR="00335C7B">
        <w:rPr>
          <w:noProof/>
        </w:rPr>
        <w:drawing>
          <wp:inline distT="0" distB="0" distL="0" distR="0" wp14:anchorId="436682C1" wp14:editId="4EB2FD7B">
            <wp:extent cx="4397577" cy="1929226"/>
            <wp:effectExtent l="0" t="0" r="3175" b="0"/>
            <wp:docPr id="41" name="Diagramm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61AE" w:rsidRDefault="00956F02" w:rsidP="00CF3E78">
      <w:pPr>
        <w:pStyle w:val="Listenabsatz"/>
        <w:numPr>
          <w:ilvl w:val="0"/>
          <w:numId w:val="1"/>
        </w:numPr>
        <w:rPr>
          <w:b/>
        </w:rPr>
      </w:pPr>
      <w:r w:rsidRPr="00956F02">
        <w:rPr>
          <w:b/>
        </w:rPr>
        <w:t>ask user whether satisfied with calibration</w:t>
      </w:r>
      <w:r w:rsidR="00B261AE">
        <w:rPr>
          <w:b/>
        </w:rPr>
        <w:t xml:space="preserve"> </w:t>
      </w:r>
    </w:p>
    <w:p w:rsidR="00956F02" w:rsidRPr="00B261AE" w:rsidRDefault="00B261AE" w:rsidP="00CF3E78">
      <w:pPr>
        <w:pStyle w:val="Listenabsatz"/>
        <w:numPr>
          <w:ilvl w:val="1"/>
          <w:numId w:val="1"/>
        </w:numPr>
        <w:rPr>
          <w:i/>
        </w:rPr>
      </w:pPr>
      <w:r w:rsidRPr="00B261AE">
        <w:rPr>
          <w:i/>
        </w:rPr>
        <w:t xml:space="preserve">Here we can give suggestions when calibration can be regarded satisfactory </w:t>
      </w:r>
      <w:r>
        <w:rPr>
          <w:i/>
        </w:rPr>
        <w:t xml:space="preserve">(define thresholds for statistical parameters??) </w:t>
      </w:r>
      <w:r w:rsidRPr="00B261AE">
        <w:rPr>
          <w:i/>
        </w:rPr>
        <w:t>but the final decision can only make the user</w:t>
      </w:r>
    </w:p>
    <w:p w:rsidR="00956F02" w:rsidRDefault="00956F02" w:rsidP="00CF3E78">
      <w:pPr>
        <w:pStyle w:val="Listenabsatz"/>
        <w:numPr>
          <w:ilvl w:val="1"/>
          <w:numId w:val="1"/>
        </w:numPr>
      </w:pPr>
      <w:r>
        <w:t xml:space="preserve">YES </w:t>
      </w:r>
      <w:r w:rsidR="008A3B48">
        <w:sym w:font="Wingdings" w:char="F0E0"/>
      </w:r>
      <w:r w:rsidR="008A3B48">
        <w:t xml:space="preserve"> </w:t>
      </w:r>
      <w:r>
        <w:t xml:space="preserve"> model</w:t>
      </w:r>
      <w:r w:rsidR="008A3B48">
        <w:t xml:space="preserve"> is </w:t>
      </w:r>
      <w:r>
        <w:t>calibrated</w:t>
      </w:r>
    </w:p>
    <w:p w:rsidR="00956F02" w:rsidRDefault="00956F02" w:rsidP="00CF3E78">
      <w:pPr>
        <w:pStyle w:val="Listenabsatz"/>
        <w:numPr>
          <w:ilvl w:val="1"/>
          <w:numId w:val="1"/>
        </w:numPr>
      </w:pPr>
      <w:r>
        <w:t xml:space="preserve">NO </w:t>
      </w:r>
      <w:r w:rsidR="008A3B48">
        <w:sym w:font="Wingdings" w:char="F0E0"/>
      </w:r>
      <w:r w:rsidR="008A3B48">
        <w:t xml:space="preserve"> </w:t>
      </w:r>
      <w:r>
        <w:t xml:space="preserve"> go back to soil model </w:t>
      </w:r>
    </w:p>
    <w:p w:rsidR="008C11C2" w:rsidRPr="00DF73D5" w:rsidRDefault="008C11C2" w:rsidP="008C11C2">
      <w:pPr>
        <w:rPr>
          <w:b/>
          <w:i/>
        </w:rPr>
      </w:pPr>
      <w:r w:rsidRPr="00DF73D5">
        <w:rPr>
          <w:b/>
          <w:i/>
        </w:rPr>
        <w:t>Some general aspects to consider for calibration:</w:t>
      </w:r>
    </w:p>
    <w:p w:rsidR="008C11C2" w:rsidRPr="008C11C2" w:rsidRDefault="008C11C2" w:rsidP="008C11C2">
      <w:pPr>
        <w:pStyle w:val="SP673748"/>
        <w:rPr>
          <w:rStyle w:val="SC62555"/>
          <w:rFonts w:asciiTheme="minorHAnsi" w:hAnsiTheme="minorHAnsi"/>
        </w:rPr>
      </w:pPr>
      <w:r>
        <w:rPr>
          <w:rStyle w:val="SC62555"/>
          <w:rFonts w:asciiTheme="minorHAnsi" w:hAnsiTheme="minorHAnsi"/>
        </w:rPr>
        <w:t>“</w:t>
      </w:r>
      <w:r w:rsidRPr="008C11C2">
        <w:rPr>
          <w:rStyle w:val="SC62555"/>
          <w:rFonts w:asciiTheme="minorHAnsi" w:hAnsiTheme="minorHAnsi"/>
        </w:rPr>
        <w:t>It is the insight and skill of the investigator dur</w:t>
      </w:r>
      <w:r w:rsidRPr="008C11C2">
        <w:rPr>
          <w:rStyle w:val="SC62555"/>
          <w:rFonts w:asciiTheme="minorHAnsi" w:hAnsiTheme="minorHAnsi"/>
        </w:rPr>
        <w:softHyphen/>
        <w:t>ing a trial and error calibration that will control how well a model represents the ground-water system under investigation.</w:t>
      </w:r>
    </w:p>
    <w:p w:rsidR="008C11C2" w:rsidRPr="008C11C2" w:rsidRDefault="008C11C2" w:rsidP="008C11C2">
      <w:pPr>
        <w:pStyle w:val="SP673748"/>
        <w:rPr>
          <w:rFonts w:asciiTheme="minorHAnsi" w:hAnsiTheme="minorHAnsi" w:cs="GNKBH J+ Times"/>
          <w:color w:val="000000"/>
          <w:sz w:val="20"/>
          <w:szCs w:val="20"/>
        </w:rPr>
      </w:pPr>
      <w:r w:rsidRPr="008C11C2">
        <w:rPr>
          <w:rStyle w:val="SC62555"/>
          <w:rFonts w:asciiTheme="minorHAnsi" w:hAnsiTheme="minorHAnsi"/>
        </w:rPr>
        <w:t>Questions to be addressed in evaluating the adequacy of calibration of a model using either trial and error or automatic methods are:</w:t>
      </w:r>
    </w:p>
    <w:p w:rsidR="008C11C2" w:rsidRPr="008C11C2" w:rsidRDefault="008C11C2" w:rsidP="008C11C2">
      <w:pPr>
        <w:pStyle w:val="SP673795"/>
        <w:spacing w:before="80" w:after="80"/>
        <w:ind w:left="460"/>
        <w:rPr>
          <w:rFonts w:asciiTheme="minorHAnsi" w:hAnsiTheme="minorHAnsi" w:cs="GNKBH J+ Times"/>
          <w:color w:val="000000"/>
          <w:sz w:val="20"/>
          <w:szCs w:val="20"/>
        </w:rPr>
      </w:pPr>
      <w:r w:rsidRPr="008C11C2">
        <w:rPr>
          <w:rStyle w:val="SC62555"/>
          <w:rFonts w:asciiTheme="minorHAnsi" w:hAnsiTheme="minorHAnsi"/>
        </w:rPr>
        <w:t>1. Is the conceptual model of the system under investigation reasonable?</w:t>
      </w:r>
    </w:p>
    <w:p w:rsidR="008C11C2" w:rsidRPr="008C11C2" w:rsidRDefault="008C11C2" w:rsidP="008C11C2">
      <w:pPr>
        <w:pStyle w:val="SP673746"/>
        <w:spacing w:after="80"/>
        <w:ind w:left="460"/>
        <w:rPr>
          <w:rStyle w:val="SC62555"/>
          <w:rFonts w:asciiTheme="minorHAnsi" w:hAnsiTheme="minorHAnsi"/>
        </w:rPr>
      </w:pPr>
      <w:r w:rsidRPr="008C11C2">
        <w:rPr>
          <w:rStyle w:val="SC62555"/>
          <w:rFonts w:asciiTheme="minorHAnsi" w:hAnsiTheme="minorHAnsi"/>
        </w:rPr>
        <w:t>2. Are the mathematical representations of the boundary conditions reasonable for the objectives of the study?</w:t>
      </w:r>
    </w:p>
    <w:p w:rsidR="008C11C2" w:rsidRPr="008C11C2" w:rsidRDefault="008C11C2" w:rsidP="008C11C2">
      <w:pPr>
        <w:pStyle w:val="SP673746"/>
        <w:spacing w:after="80"/>
        <w:ind w:left="460"/>
        <w:rPr>
          <w:rStyle w:val="SC62555"/>
          <w:rFonts w:asciiTheme="minorHAnsi" w:hAnsiTheme="minorHAnsi"/>
        </w:rPr>
      </w:pPr>
      <w:r w:rsidRPr="008C11C2">
        <w:rPr>
          <w:rStyle w:val="SC62555"/>
          <w:rFonts w:asciiTheme="minorHAnsi" w:hAnsiTheme="minorHAnsi"/>
        </w:rPr>
        <w:t>3. Does the simulated head and flow distribution mimic the important aspects of the flow system, such as magnitude and direction of the head contours?</w:t>
      </w:r>
    </w:p>
    <w:p w:rsidR="008C11C2" w:rsidRPr="008C11C2" w:rsidRDefault="008C11C2" w:rsidP="008C11C2">
      <w:pPr>
        <w:pStyle w:val="SP673746"/>
        <w:spacing w:after="80"/>
        <w:ind w:left="460"/>
        <w:rPr>
          <w:rStyle w:val="SC62555"/>
          <w:rFonts w:asciiTheme="minorHAnsi" w:hAnsiTheme="minorHAnsi"/>
        </w:rPr>
      </w:pPr>
      <w:r w:rsidRPr="008C11C2">
        <w:rPr>
          <w:rStyle w:val="SC62555"/>
          <w:rFonts w:asciiTheme="minorHAnsi" w:hAnsiTheme="minorHAnsi"/>
        </w:rPr>
        <w:t xml:space="preserve">4. Does some quantitative measure of head and flow differences between the simulated and observed values seem reasonable for the objectives of the investigation? </w:t>
      </w:r>
    </w:p>
    <w:p w:rsidR="008C11C2" w:rsidRPr="008C11C2" w:rsidRDefault="008C11C2" w:rsidP="008C11C2">
      <w:pPr>
        <w:pStyle w:val="SP673746"/>
        <w:spacing w:after="80"/>
        <w:ind w:left="460"/>
        <w:rPr>
          <w:rStyle w:val="SC62555"/>
          <w:rFonts w:asciiTheme="minorHAnsi" w:hAnsiTheme="minorHAnsi"/>
        </w:rPr>
      </w:pPr>
      <w:r w:rsidRPr="008C11C2">
        <w:rPr>
          <w:rStyle w:val="SC62555"/>
          <w:rFonts w:asciiTheme="minorHAnsi" w:hAnsiTheme="minorHAnsi"/>
        </w:rPr>
        <w:t>5.</w:t>
      </w:r>
      <w:r>
        <w:rPr>
          <w:rStyle w:val="SC62555"/>
          <w:rFonts w:asciiTheme="minorHAnsi" w:hAnsiTheme="minorHAnsi"/>
        </w:rPr>
        <w:t xml:space="preserve"> </w:t>
      </w:r>
      <w:r w:rsidRPr="008C11C2">
        <w:rPr>
          <w:rStyle w:val="SC62555"/>
          <w:rFonts w:asciiTheme="minorHAnsi" w:hAnsiTheme="minorHAnsi"/>
        </w:rPr>
        <w:t>Does the distribution of areas where simulated heads are too high and areas where simulated heads are too low seem randomly distributed? If they are not randomly distributed, then is there a hydrogeologic justification to change the model and make the residuals more random areally?</w:t>
      </w:r>
    </w:p>
    <w:p w:rsidR="008C11C2" w:rsidRPr="008C11C2" w:rsidRDefault="008C11C2" w:rsidP="008C11C2">
      <w:pPr>
        <w:pStyle w:val="SP673748"/>
        <w:rPr>
          <w:rStyle w:val="SC62555"/>
          <w:rFonts w:asciiTheme="minorHAnsi" w:hAnsiTheme="minorHAnsi"/>
        </w:rPr>
      </w:pPr>
      <w:r w:rsidRPr="008C11C2">
        <w:rPr>
          <w:rStyle w:val="SC62555"/>
          <w:rFonts w:asciiTheme="minorHAnsi" w:hAnsiTheme="minorHAnsi"/>
        </w:rPr>
        <w:t>Just because a model is constructed and calibrated, does not ensure that it is an accurate representation of the system. The appropriateness of the boundaries and the system concep</w:t>
      </w:r>
      <w:r w:rsidRPr="008C11C2">
        <w:rPr>
          <w:rStyle w:val="SC62555"/>
          <w:rFonts w:asciiTheme="minorHAnsi" w:hAnsiTheme="minorHAnsi"/>
        </w:rPr>
        <w:softHyphen/>
        <w:t>tualization is frequently more important than achieving the smallest differences between simulated and observed heads and flows.</w:t>
      </w:r>
      <w:r>
        <w:rPr>
          <w:rStyle w:val="SC62555"/>
          <w:rFonts w:asciiTheme="minorHAnsi" w:hAnsiTheme="minorHAnsi"/>
        </w:rPr>
        <w:t xml:space="preserve">” </w:t>
      </w:r>
      <w:r>
        <w:rPr>
          <w:rStyle w:val="SC62555"/>
          <w:rFonts w:asciiTheme="minorHAnsi" w:hAnsiTheme="minorHAnsi"/>
        </w:rPr>
        <w:fldChar w:fldCharType="begin"/>
      </w:r>
      <w:r>
        <w:rPr>
          <w:rStyle w:val="SC62555"/>
          <w:rFonts w:asciiTheme="minorHAnsi" w:hAnsiTheme="minorHAnsi"/>
        </w:rPr>
        <w:instrText xml:space="preserve"> ADDIN ZOTERO_ITEM CSL_CITATION {"citationID":"24p12vdind","properties":{"formattedCitation":"(Reilly and Harbaugh, 2004)","plainCitation":"(Reilly and Harbaugh, 2004)"},"citationItems":[{"id":1294,"uris":["http://zotero.org/users/2082247/items/D7ZAGU47"],"uri":["http://zotero.org/users/2082247/items/D7ZAGU47"],"itemData":{"id":1294,"type":"book","title":"Guidelines for evaluating ground-water flow models","publisher":"US Department of the Interior, US Geological Survey","author":[{"family":"Reilly","given":"Thomas E"},{"family":"Harbaugh","given":"Arlen W"}],"issued":{"date-parts":[["2004"]]}}}],"schema":"https://github.com/citation-style-language/schema/raw/master/csl-citation.json"} </w:instrText>
      </w:r>
      <w:r>
        <w:rPr>
          <w:rStyle w:val="SC62555"/>
          <w:rFonts w:asciiTheme="minorHAnsi" w:hAnsiTheme="minorHAnsi"/>
        </w:rPr>
        <w:fldChar w:fldCharType="separate"/>
      </w:r>
      <w:r w:rsidRPr="008C11C2">
        <w:rPr>
          <w:rFonts w:ascii="Calibri" w:hAnsi="Calibri"/>
          <w:sz w:val="20"/>
        </w:rPr>
        <w:t>(Reilly and Harbaugh, 2004)</w:t>
      </w:r>
      <w:r>
        <w:rPr>
          <w:rStyle w:val="SC62555"/>
          <w:rFonts w:asciiTheme="minorHAnsi" w:hAnsiTheme="minorHAnsi"/>
        </w:rPr>
        <w:fldChar w:fldCharType="end"/>
      </w:r>
    </w:p>
    <w:p w:rsidR="00EC35CD" w:rsidRDefault="00EC35CD" w:rsidP="00EC35CD">
      <w:pPr>
        <w:pStyle w:val="Listenabsatz"/>
        <w:numPr>
          <w:ilvl w:val="0"/>
          <w:numId w:val="2"/>
        </w:numPr>
        <w:rPr>
          <w:sz w:val="20"/>
        </w:rPr>
      </w:pPr>
      <w:r w:rsidRPr="00EC35CD">
        <w:rPr>
          <w:sz w:val="20"/>
        </w:rPr>
        <w:t xml:space="preserve">Include scaled sensitivities to identify what parameters and observations are important for model  </w:t>
      </w:r>
      <w:r w:rsidRPr="00EC35CD">
        <w:rPr>
          <w:sz w:val="20"/>
        </w:rPr>
        <w:sym w:font="Wingdings" w:char="F0E0"/>
      </w:r>
      <w:r>
        <w:rPr>
          <w:sz w:val="20"/>
        </w:rPr>
        <w:t xml:space="preserve"> dimensionless scaled sensitivities &amp; parameter correlation coefficients </w:t>
      </w:r>
    </w:p>
    <w:p w:rsidR="00EC35CD" w:rsidRPr="00EC35CD" w:rsidRDefault="00EC35CD" w:rsidP="00EC35CD">
      <w:pPr>
        <w:pStyle w:val="Listenabsatz"/>
        <w:numPr>
          <w:ilvl w:val="0"/>
          <w:numId w:val="2"/>
        </w:numPr>
        <w:rPr>
          <w:sz w:val="20"/>
        </w:rPr>
      </w:pPr>
      <w:r>
        <w:rPr>
          <w:sz w:val="20"/>
        </w:rPr>
        <w:t xml:space="preserve">Include confidence intervals for parameters </w:t>
      </w:r>
    </w:p>
    <w:sectPr w:rsidR="00EC35CD" w:rsidRPr="00EC35CD">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NKBH J+ Times">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B21F49"/>
    <w:multiLevelType w:val="hybridMultilevel"/>
    <w:tmpl w:val="A4F8291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A2354E"/>
    <w:multiLevelType w:val="hybridMultilevel"/>
    <w:tmpl w:val="E464665E"/>
    <w:lvl w:ilvl="0" w:tplc="83EA350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AFE7D5B"/>
    <w:multiLevelType w:val="hybridMultilevel"/>
    <w:tmpl w:val="5FCA3976"/>
    <w:lvl w:ilvl="0" w:tplc="BCA4695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5CC5789"/>
    <w:multiLevelType w:val="hybridMultilevel"/>
    <w:tmpl w:val="A4F8291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92719C4"/>
    <w:multiLevelType w:val="hybridMultilevel"/>
    <w:tmpl w:val="84B0CD3E"/>
    <w:lvl w:ilvl="0" w:tplc="B0123766">
      <w:start w:val="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4852D472">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1F9"/>
    <w:rsid w:val="001720FB"/>
    <w:rsid w:val="00180C3C"/>
    <w:rsid w:val="001B5BD8"/>
    <w:rsid w:val="00252E7C"/>
    <w:rsid w:val="00335C7B"/>
    <w:rsid w:val="003553D7"/>
    <w:rsid w:val="003B6821"/>
    <w:rsid w:val="003E17DF"/>
    <w:rsid w:val="00400F63"/>
    <w:rsid w:val="004405AC"/>
    <w:rsid w:val="004467E8"/>
    <w:rsid w:val="0045649C"/>
    <w:rsid w:val="00552579"/>
    <w:rsid w:val="007522DE"/>
    <w:rsid w:val="00791F09"/>
    <w:rsid w:val="008A3B48"/>
    <w:rsid w:val="008A5947"/>
    <w:rsid w:val="008C11C2"/>
    <w:rsid w:val="00920E89"/>
    <w:rsid w:val="00956F02"/>
    <w:rsid w:val="00970295"/>
    <w:rsid w:val="009733B5"/>
    <w:rsid w:val="00A876FD"/>
    <w:rsid w:val="00AD41F9"/>
    <w:rsid w:val="00AD6057"/>
    <w:rsid w:val="00AF3166"/>
    <w:rsid w:val="00B261AE"/>
    <w:rsid w:val="00B41784"/>
    <w:rsid w:val="00B9697F"/>
    <w:rsid w:val="00C148AD"/>
    <w:rsid w:val="00CD191C"/>
    <w:rsid w:val="00CF3E78"/>
    <w:rsid w:val="00D71969"/>
    <w:rsid w:val="00DF73D5"/>
    <w:rsid w:val="00E81581"/>
    <w:rsid w:val="00EC35CD"/>
    <w:rsid w:val="00EF65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35C7B"/>
    <w:pPr>
      <w:ind w:left="720"/>
      <w:contextualSpacing/>
    </w:pPr>
  </w:style>
  <w:style w:type="paragraph" w:styleId="Sprechblasentext">
    <w:name w:val="Balloon Text"/>
    <w:basedOn w:val="Standard"/>
    <w:link w:val="SprechblasentextZchn"/>
    <w:uiPriority w:val="99"/>
    <w:semiHidden/>
    <w:unhideWhenUsed/>
    <w:rsid w:val="00335C7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35C7B"/>
    <w:rPr>
      <w:rFonts w:ascii="Tahoma" w:hAnsi="Tahoma" w:cs="Tahoma"/>
      <w:sz w:val="16"/>
      <w:szCs w:val="16"/>
    </w:rPr>
  </w:style>
  <w:style w:type="character" w:styleId="Platzhaltertext">
    <w:name w:val="Placeholder Text"/>
    <w:basedOn w:val="Absatz-Standardschriftart"/>
    <w:uiPriority w:val="99"/>
    <w:semiHidden/>
    <w:rsid w:val="00552579"/>
    <w:rPr>
      <w:color w:val="808080"/>
    </w:rPr>
  </w:style>
  <w:style w:type="paragraph" w:customStyle="1" w:styleId="Default">
    <w:name w:val="Default"/>
    <w:rsid w:val="008C11C2"/>
    <w:pPr>
      <w:autoSpaceDE w:val="0"/>
      <w:autoSpaceDN w:val="0"/>
      <w:adjustRightInd w:val="0"/>
      <w:spacing w:after="0" w:line="240" w:lineRule="auto"/>
    </w:pPr>
    <w:rPr>
      <w:rFonts w:ascii="GNKBH J+ Times" w:hAnsi="GNKBH J+ Times" w:cs="GNKBH J+ Times"/>
      <w:color w:val="000000"/>
      <w:sz w:val="24"/>
      <w:szCs w:val="24"/>
    </w:rPr>
  </w:style>
  <w:style w:type="paragraph" w:customStyle="1" w:styleId="SP673848">
    <w:name w:val="SP.6.73848"/>
    <w:basedOn w:val="Default"/>
    <w:next w:val="Default"/>
    <w:uiPriority w:val="99"/>
    <w:rsid w:val="008C11C2"/>
    <w:rPr>
      <w:rFonts w:cstheme="minorBidi"/>
      <w:color w:val="auto"/>
    </w:rPr>
  </w:style>
  <w:style w:type="paragraph" w:customStyle="1" w:styleId="SP673738">
    <w:name w:val="SP.6.73738"/>
    <w:basedOn w:val="Default"/>
    <w:next w:val="Default"/>
    <w:uiPriority w:val="99"/>
    <w:rsid w:val="008C11C2"/>
    <w:rPr>
      <w:rFonts w:cstheme="minorBidi"/>
      <w:color w:val="auto"/>
    </w:rPr>
  </w:style>
  <w:style w:type="paragraph" w:customStyle="1" w:styleId="SP673748">
    <w:name w:val="SP.6.73748"/>
    <w:basedOn w:val="Default"/>
    <w:next w:val="Default"/>
    <w:uiPriority w:val="99"/>
    <w:rsid w:val="008C11C2"/>
    <w:rPr>
      <w:rFonts w:cstheme="minorBidi"/>
      <w:color w:val="auto"/>
    </w:rPr>
  </w:style>
  <w:style w:type="character" w:customStyle="1" w:styleId="SC62555">
    <w:name w:val="SC.6.2555"/>
    <w:uiPriority w:val="99"/>
    <w:rsid w:val="008C11C2"/>
    <w:rPr>
      <w:rFonts w:cs="GNKBH J+ Times"/>
      <w:color w:val="000000"/>
      <w:sz w:val="20"/>
      <w:szCs w:val="20"/>
    </w:rPr>
  </w:style>
  <w:style w:type="paragraph" w:customStyle="1" w:styleId="SP673795">
    <w:name w:val="SP.6.73795"/>
    <w:basedOn w:val="Default"/>
    <w:next w:val="Default"/>
    <w:uiPriority w:val="99"/>
    <w:rsid w:val="008C11C2"/>
    <w:rPr>
      <w:rFonts w:cstheme="minorBidi"/>
      <w:color w:val="auto"/>
    </w:rPr>
  </w:style>
  <w:style w:type="paragraph" w:customStyle="1" w:styleId="SP673746">
    <w:name w:val="SP.6.73746"/>
    <w:basedOn w:val="Default"/>
    <w:next w:val="Default"/>
    <w:uiPriority w:val="99"/>
    <w:rsid w:val="008C11C2"/>
    <w:rPr>
      <w:rFonts w:cstheme="minorBidi"/>
      <w:color w:val="auto"/>
    </w:rPr>
  </w:style>
  <w:style w:type="paragraph" w:styleId="StandardWeb">
    <w:name w:val="Normal (Web)"/>
    <w:basedOn w:val="Standard"/>
    <w:uiPriority w:val="99"/>
    <w:semiHidden/>
    <w:unhideWhenUsed/>
    <w:rsid w:val="00CF3E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html">
    <w:name w:val="texhtml"/>
    <w:basedOn w:val="Absatz-Standardschriftart"/>
    <w:rsid w:val="00CF3E78"/>
  </w:style>
  <w:style w:type="character" w:styleId="Hyperlink">
    <w:name w:val="Hyperlink"/>
    <w:basedOn w:val="Absatz-Standardschriftart"/>
    <w:uiPriority w:val="99"/>
    <w:semiHidden/>
    <w:unhideWhenUsed/>
    <w:rsid w:val="00CF3E7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35C7B"/>
    <w:pPr>
      <w:ind w:left="720"/>
      <w:contextualSpacing/>
    </w:pPr>
  </w:style>
  <w:style w:type="paragraph" w:styleId="Sprechblasentext">
    <w:name w:val="Balloon Text"/>
    <w:basedOn w:val="Standard"/>
    <w:link w:val="SprechblasentextZchn"/>
    <w:uiPriority w:val="99"/>
    <w:semiHidden/>
    <w:unhideWhenUsed/>
    <w:rsid w:val="00335C7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35C7B"/>
    <w:rPr>
      <w:rFonts w:ascii="Tahoma" w:hAnsi="Tahoma" w:cs="Tahoma"/>
      <w:sz w:val="16"/>
      <w:szCs w:val="16"/>
    </w:rPr>
  </w:style>
  <w:style w:type="character" w:styleId="Platzhaltertext">
    <w:name w:val="Placeholder Text"/>
    <w:basedOn w:val="Absatz-Standardschriftart"/>
    <w:uiPriority w:val="99"/>
    <w:semiHidden/>
    <w:rsid w:val="00552579"/>
    <w:rPr>
      <w:color w:val="808080"/>
    </w:rPr>
  </w:style>
  <w:style w:type="paragraph" w:customStyle="1" w:styleId="Default">
    <w:name w:val="Default"/>
    <w:rsid w:val="008C11C2"/>
    <w:pPr>
      <w:autoSpaceDE w:val="0"/>
      <w:autoSpaceDN w:val="0"/>
      <w:adjustRightInd w:val="0"/>
      <w:spacing w:after="0" w:line="240" w:lineRule="auto"/>
    </w:pPr>
    <w:rPr>
      <w:rFonts w:ascii="GNKBH J+ Times" w:hAnsi="GNKBH J+ Times" w:cs="GNKBH J+ Times"/>
      <w:color w:val="000000"/>
      <w:sz w:val="24"/>
      <w:szCs w:val="24"/>
    </w:rPr>
  </w:style>
  <w:style w:type="paragraph" w:customStyle="1" w:styleId="SP673848">
    <w:name w:val="SP.6.73848"/>
    <w:basedOn w:val="Default"/>
    <w:next w:val="Default"/>
    <w:uiPriority w:val="99"/>
    <w:rsid w:val="008C11C2"/>
    <w:rPr>
      <w:rFonts w:cstheme="minorBidi"/>
      <w:color w:val="auto"/>
    </w:rPr>
  </w:style>
  <w:style w:type="paragraph" w:customStyle="1" w:styleId="SP673738">
    <w:name w:val="SP.6.73738"/>
    <w:basedOn w:val="Default"/>
    <w:next w:val="Default"/>
    <w:uiPriority w:val="99"/>
    <w:rsid w:val="008C11C2"/>
    <w:rPr>
      <w:rFonts w:cstheme="minorBidi"/>
      <w:color w:val="auto"/>
    </w:rPr>
  </w:style>
  <w:style w:type="paragraph" w:customStyle="1" w:styleId="SP673748">
    <w:name w:val="SP.6.73748"/>
    <w:basedOn w:val="Default"/>
    <w:next w:val="Default"/>
    <w:uiPriority w:val="99"/>
    <w:rsid w:val="008C11C2"/>
    <w:rPr>
      <w:rFonts w:cstheme="minorBidi"/>
      <w:color w:val="auto"/>
    </w:rPr>
  </w:style>
  <w:style w:type="character" w:customStyle="1" w:styleId="SC62555">
    <w:name w:val="SC.6.2555"/>
    <w:uiPriority w:val="99"/>
    <w:rsid w:val="008C11C2"/>
    <w:rPr>
      <w:rFonts w:cs="GNKBH J+ Times"/>
      <w:color w:val="000000"/>
      <w:sz w:val="20"/>
      <w:szCs w:val="20"/>
    </w:rPr>
  </w:style>
  <w:style w:type="paragraph" w:customStyle="1" w:styleId="SP673795">
    <w:name w:val="SP.6.73795"/>
    <w:basedOn w:val="Default"/>
    <w:next w:val="Default"/>
    <w:uiPriority w:val="99"/>
    <w:rsid w:val="008C11C2"/>
    <w:rPr>
      <w:rFonts w:cstheme="minorBidi"/>
      <w:color w:val="auto"/>
    </w:rPr>
  </w:style>
  <w:style w:type="paragraph" w:customStyle="1" w:styleId="SP673746">
    <w:name w:val="SP.6.73746"/>
    <w:basedOn w:val="Default"/>
    <w:next w:val="Default"/>
    <w:uiPriority w:val="99"/>
    <w:rsid w:val="008C11C2"/>
    <w:rPr>
      <w:rFonts w:cstheme="minorBidi"/>
      <w:color w:val="auto"/>
    </w:rPr>
  </w:style>
  <w:style w:type="paragraph" w:styleId="StandardWeb">
    <w:name w:val="Normal (Web)"/>
    <w:basedOn w:val="Standard"/>
    <w:uiPriority w:val="99"/>
    <w:semiHidden/>
    <w:unhideWhenUsed/>
    <w:rsid w:val="00CF3E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html">
    <w:name w:val="texhtml"/>
    <w:basedOn w:val="Absatz-Standardschriftart"/>
    <w:rsid w:val="00CF3E78"/>
  </w:style>
  <w:style w:type="character" w:styleId="Hyperlink">
    <w:name w:val="Hyperlink"/>
    <w:basedOn w:val="Absatz-Standardschriftart"/>
    <w:uiPriority w:val="99"/>
    <w:semiHidden/>
    <w:unhideWhenUsed/>
    <w:rsid w:val="00CF3E7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730299">
      <w:bodyDiv w:val="1"/>
      <w:marLeft w:val="0"/>
      <w:marRight w:val="0"/>
      <w:marTop w:val="0"/>
      <w:marBottom w:val="0"/>
      <w:divBdr>
        <w:top w:val="none" w:sz="0" w:space="0" w:color="auto"/>
        <w:left w:val="none" w:sz="0" w:space="0" w:color="auto"/>
        <w:bottom w:val="none" w:sz="0" w:space="0" w:color="auto"/>
        <w:right w:val="none" w:sz="0" w:space="0" w:color="auto"/>
      </w:divBdr>
    </w:div>
    <w:div w:id="111091601">
      <w:bodyDiv w:val="1"/>
      <w:marLeft w:val="0"/>
      <w:marRight w:val="0"/>
      <w:marTop w:val="0"/>
      <w:marBottom w:val="0"/>
      <w:divBdr>
        <w:top w:val="none" w:sz="0" w:space="0" w:color="auto"/>
        <w:left w:val="none" w:sz="0" w:space="0" w:color="auto"/>
        <w:bottom w:val="none" w:sz="0" w:space="0" w:color="auto"/>
        <w:right w:val="none" w:sz="0" w:space="0" w:color="auto"/>
      </w:divBdr>
    </w:div>
    <w:div w:id="210603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3.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Ringleb\Modeling\Simulationen\Modflow%20Hanoi\Transient_36_2016_02_2_ind_pub_someprivate_wells\Calibration_ind_public_well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Ringleb\Modeling\DSS%20concept\Calibration%20tool\Example_calibration_statistic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ingleb\Modeling\DSS%20concept\Calibration%20tool\Example_calibration_statistic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ingleb\Dropbox\Junior%20Research%20Group\Manuscripts\Groundwater%20model%20Hanoi\Figures\Calibration_ind_public_well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12864957145842"/>
          <c:y val="4.5729912890449163E-2"/>
          <c:w val="0.5449337524540161"/>
          <c:h val="0.80922575757575799"/>
        </c:manualLayout>
      </c:layout>
      <c:scatterChart>
        <c:scatterStyle val="lineMarker"/>
        <c:varyColors val="0"/>
        <c:ser>
          <c:idx val="1"/>
          <c:order val="0"/>
          <c:spPr>
            <a:ln w="12700">
              <a:solidFill>
                <a:schemeClr val="accent1"/>
              </a:solidFill>
            </a:ln>
          </c:spPr>
          <c:marker>
            <c:symbol val="none"/>
          </c:marker>
          <c:dPt>
            <c:idx val="1"/>
            <c:bubble3D val="0"/>
            <c:spPr>
              <a:ln w="15875">
                <a:solidFill>
                  <a:schemeClr val="tx1"/>
                </a:solidFill>
              </a:ln>
            </c:spPr>
          </c:dPt>
          <c:xVal>
            <c:numRef>
              <c:f>Overall!$B$309:$B$310</c:f>
              <c:numCache>
                <c:formatCode>General</c:formatCode>
                <c:ptCount val="2"/>
                <c:pt idx="0">
                  <c:v>7</c:v>
                </c:pt>
                <c:pt idx="1">
                  <c:v>-23</c:v>
                </c:pt>
              </c:numCache>
            </c:numRef>
          </c:xVal>
          <c:yVal>
            <c:numRef>
              <c:f>Overall!$C$309:$C$310</c:f>
              <c:numCache>
                <c:formatCode>General</c:formatCode>
                <c:ptCount val="2"/>
                <c:pt idx="0">
                  <c:v>7</c:v>
                </c:pt>
                <c:pt idx="1">
                  <c:v>-23</c:v>
                </c:pt>
              </c:numCache>
            </c:numRef>
          </c:yVal>
          <c:smooth val="0"/>
        </c:ser>
        <c:ser>
          <c:idx val="2"/>
          <c:order val="1"/>
          <c:spPr>
            <a:ln w="12700">
              <a:solidFill>
                <a:srgbClr val="C00000"/>
              </a:solidFill>
              <a:prstDash val="sysDash"/>
            </a:ln>
          </c:spPr>
          <c:marker>
            <c:symbol val="none"/>
          </c:marker>
          <c:dPt>
            <c:idx val="1"/>
            <c:bubble3D val="0"/>
            <c:spPr>
              <a:ln w="15875">
                <a:solidFill>
                  <a:srgbClr val="FF0000"/>
                </a:solidFill>
                <a:prstDash val="dash"/>
              </a:ln>
            </c:spPr>
          </c:dPt>
          <c:xVal>
            <c:numRef>
              <c:f>Overall!$B$311:$B$312</c:f>
              <c:numCache>
                <c:formatCode>General</c:formatCode>
                <c:ptCount val="2"/>
                <c:pt idx="0">
                  <c:v>6</c:v>
                </c:pt>
                <c:pt idx="1">
                  <c:v>-23</c:v>
                </c:pt>
              </c:numCache>
            </c:numRef>
          </c:xVal>
          <c:yVal>
            <c:numRef>
              <c:f>Overall!$C$311:$C$312</c:f>
              <c:numCache>
                <c:formatCode>General</c:formatCode>
                <c:ptCount val="2"/>
                <c:pt idx="0">
                  <c:v>7</c:v>
                </c:pt>
                <c:pt idx="1">
                  <c:v>-22</c:v>
                </c:pt>
              </c:numCache>
            </c:numRef>
          </c:yVal>
          <c:smooth val="0"/>
        </c:ser>
        <c:ser>
          <c:idx val="3"/>
          <c:order val="2"/>
          <c:spPr>
            <a:ln w="12700">
              <a:solidFill>
                <a:srgbClr val="C00000"/>
              </a:solidFill>
              <a:prstDash val="dash"/>
            </a:ln>
          </c:spPr>
          <c:marker>
            <c:symbol val="none"/>
          </c:marker>
          <c:dPt>
            <c:idx val="1"/>
            <c:bubble3D val="0"/>
            <c:spPr>
              <a:ln w="15875">
                <a:solidFill>
                  <a:srgbClr val="FF0000"/>
                </a:solidFill>
                <a:prstDash val="dash"/>
              </a:ln>
            </c:spPr>
          </c:dPt>
          <c:xVal>
            <c:numRef>
              <c:f>Overall!$B$313:$B$314</c:f>
              <c:numCache>
                <c:formatCode>General</c:formatCode>
                <c:ptCount val="2"/>
                <c:pt idx="0">
                  <c:v>7</c:v>
                </c:pt>
                <c:pt idx="1">
                  <c:v>-22</c:v>
                </c:pt>
              </c:numCache>
            </c:numRef>
          </c:xVal>
          <c:yVal>
            <c:numRef>
              <c:f>Overall!$C$313:$C$314</c:f>
              <c:numCache>
                <c:formatCode>General</c:formatCode>
                <c:ptCount val="2"/>
                <c:pt idx="0">
                  <c:v>6</c:v>
                </c:pt>
                <c:pt idx="1">
                  <c:v>-23</c:v>
                </c:pt>
              </c:numCache>
            </c:numRef>
          </c:yVal>
          <c:smooth val="0"/>
        </c:ser>
        <c:ser>
          <c:idx val="4"/>
          <c:order val="3"/>
          <c:tx>
            <c:strRef>
              <c:f>Overall!$G$289</c:f>
              <c:strCache>
                <c:ptCount val="1"/>
                <c:pt idx="0">
                  <c:v>P_32</c:v>
                </c:pt>
              </c:strCache>
            </c:strRef>
          </c:tx>
          <c:spPr>
            <a:ln w="28575">
              <a:noFill/>
            </a:ln>
          </c:spPr>
          <c:marker>
            <c:symbol val="diamond"/>
            <c:size val="5"/>
            <c:spPr>
              <a:solidFill>
                <a:srgbClr val="00B0F0"/>
              </a:solidFill>
              <a:ln w="3175">
                <a:solidFill>
                  <a:schemeClr val="tx1"/>
                </a:solidFill>
              </a:ln>
            </c:spPr>
          </c:marker>
          <c:xVal>
            <c:numRef>
              <c:f>Overall!$B$254:$B$289</c:f>
              <c:numCache>
                <c:formatCode>0.00</c:formatCode>
                <c:ptCount val="36"/>
                <c:pt idx="0">
                  <c:v>-9.3699998855600004</c:v>
                </c:pt>
                <c:pt idx="1">
                  <c:v>-9.4700002670300005</c:v>
                </c:pt>
                <c:pt idx="2">
                  <c:v>-9.5399999618500004</c:v>
                </c:pt>
                <c:pt idx="3">
                  <c:v>-9.6899995803800003</c:v>
                </c:pt>
                <c:pt idx="4">
                  <c:v>-9.8400001525899992</c:v>
                </c:pt>
                <c:pt idx="5">
                  <c:v>-9.7299995422399999</c:v>
                </c:pt>
                <c:pt idx="6">
                  <c:v>-9.2700004577600001</c:v>
                </c:pt>
                <c:pt idx="7">
                  <c:v>-8.7399997711200008</c:v>
                </c:pt>
                <c:pt idx="8">
                  <c:v>-8.5600004196199997</c:v>
                </c:pt>
                <c:pt idx="9">
                  <c:v>-8.6199998855600004</c:v>
                </c:pt>
                <c:pt idx="10">
                  <c:v>-9.1499996185299999</c:v>
                </c:pt>
                <c:pt idx="11">
                  <c:v>-9.3599996566799994</c:v>
                </c:pt>
                <c:pt idx="12">
                  <c:v>-9.6400003433200006</c:v>
                </c:pt>
                <c:pt idx="13">
                  <c:v>-9.7700004577600001</c:v>
                </c:pt>
                <c:pt idx="14">
                  <c:v>-9.8999996185299999</c:v>
                </c:pt>
                <c:pt idx="15">
                  <c:v>-10.1300001144</c:v>
                </c:pt>
                <c:pt idx="16">
                  <c:v>-10.079999923700001</c:v>
                </c:pt>
                <c:pt idx="17">
                  <c:v>-9.92000007629</c:v>
                </c:pt>
                <c:pt idx="18">
                  <c:v>-9.32999992371</c:v>
                </c:pt>
                <c:pt idx="19">
                  <c:v>-8.67000007629</c:v>
                </c:pt>
                <c:pt idx="20">
                  <c:v>-9.0200004577600001</c:v>
                </c:pt>
                <c:pt idx="21">
                  <c:v>-9.1899995803800003</c:v>
                </c:pt>
                <c:pt idx="22">
                  <c:v>-9.5</c:v>
                </c:pt>
                <c:pt idx="23">
                  <c:v>-10.899999618500001</c:v>
                </c:pt>
                <c:pt idx="24">
                  <c:v>-9.3699998855600004</c:v>
                </c:pt>
                <c:pt idx="25">
                  <c:v>-9.8699998855600004</c:v>
                </c:pt>
                <c:pt idx="26">
                  <c:v>-9.9899997711200008</c:v>
                </c:pt>
                <c:pt idx="27">
                  <c:v>-10.329999923700001</c:v>
                </c:pt>
                <c:pt idx="28">
                  <c:v>-10.1199998856</c:v>
                </c:pt>
                <c:pt idx="29">
                  <c:v>-10</c:v>
                </c:pt>
                <c:pt idx="30">
                  <c:v>-9.3000001907299996</c:v>
                </c:pt>
                <c:pt idx="31">
                  <c:v>-8.32999992371</c:v>
                </c:pt>
                <c:pt idx="32">
                  <c:v>-8.2600002288799992</c:v>
                </c:pt>
                <c:pt idx="33">
                  <c:v>-8.3999996185299999</c:v>
                </c:pt>
                <c:pt idx="34">
                  <c:v>-9.0399999618500004</c:v>
                </c:pt>
                <c:pt idx="35">
                  <c:v>-9.2600002288799992</c:v>
                </c:pt>
              </c:numCache>
            </c:numRef>
          </c:xVal>
          <c:yVal>
            <c:numRef>
              <c:f>Overall!$C$254:$C$289</c:f>
              <c:numCache>
                <c:formatCode>0.00</c:formatCode>
                <c:ptCount val="36"/>
                <c:pt idx="0">
                  <c:v>-11.0199146271</c:v>
                </c:pt>
                <c:pt idx="1">
                  <c:v>-10.677957534800001</c:v>
                </c:pt>
                <c:pt idx="2">
                  <c:v>-10.484023094199999</c:v>
                </c:pt>
                <c:pt idx="3">
                  <c:v>-10.4016189575</c:v>
                </c:pt>
                <c:pt idx="4">
                  <c:v>-10.3768787384</c:v>
                </c:pt>
                <c:pt idx="5">
                  <c:v>-10.3847932816</c:v>
                </c:pt>
                <c:pt idx="6">
                  <c:v>-10.382582664499999</c:v>
                </c:pt>
                <c:pt idx="7">
                  <c:v>-10.3343992233</c:v>
                </c:pt>
                <c:pt idx="8">
                  <c:v>-10.2512054443</c:v>
                </c:pt>
                <c:pt idx="9">
                  <c:v>-10.1593017578</c:v>
                </c:pt>
                <c:pt idx="10">
                  <c:v>-10.0911989212</c:v>
                </c:pt>
                <c:pt idx="11">
                  <c:v>-10.0657558441</c:v>
                </c:pt>
                <c:pt idx="12">
                  <c:v>-10.087470054600001</c:v>
                </c:pt>
                <c:pt idx="13">
                  <c:v>-10.134893417400001</c:v>
                </c:pt>
                <c:pt idx="14">
                  <c:v>-10.212471962</c:v>
                </c:pt>
                <c:pt idx="15">
                  <c:v>-10.3099327087</c:v>
                </c:pt>
                <c:pt idx="16">
                  <c:v>-10.418828964199999</c:v>
                </c:pt>
                <c:pt idx="17">
                  <c:v>-10.5023765564</c:v>
                </c:pt>
                <c:pt idx="18">
                  <c:v>-10.551713943499999</c:v>
                </c:pt>
                <c:pt idx="19">
                  <c:v>-10.546187400799999</c:v>
                </c:pt>
                <c:pt idx="20">
                  <c:v>-10.504027366600001</c:v>
                </c:pt>
                <c:pt idx="21">
                  <c:v>-10.4533653259</c:v>
                </c:pt>
                <c:pt idx="22">
                  <c:v>-10.4241952896</c:v>
                </c:pt>
                <c:pt idx="23">
                  <c:v>-10.410932540899999</c:v>
                </c:pt>
                <c:pt idx="24">
                  <c:v>-10.435441970799999</c:v>
                </c:pt>
                <c:pt idx="25">
                  <c:v>-10.486612319900001</c:v>
                </c:pt>
                <c:pt idx="26">
                  <c:v>-10.565977096599999</c:v>
                </c:pt>
                <c:pt idx="27">
                  <c:v>-10.651903152499999</c:v>
                </c:pt>
                <c:pt idx="28">
                  <c:v>-10.7361011505</c:v>
                </c:pt>
                <c:pt idx="29">
                  <c:v>-10.8291015625</c:v>
                </c:pt>
                <c:pt idx="30">
                  <c:v>-10.894824028</c:v>
                </c:pt>
                <c:pt idx="31">
                  <c:v>-10.9108943939</c:v>
                </c:pt>
                <c:pt idx="32">
                  <c:v>-10.8963003159</c:v>
                </c:pt>
                <c:pt idx="33">
                  <c:v>-10.8624429703</c:v>
                </c:pt>
                <c:pt idx="34">
                  <c:v>-10.8384981155</c:v>
                </c:pt>
                <c:pt idx="35">
                  <c:v>-10.850011825599999</c:v>
                </c:pt>
              </c:numCache>
            </c:numRef>
          </c:yVal>
          <c:smooth val="0"/>
        </c:ser>
        <c:ser>
          <c:idx val="5"/>
          <c:order val="4"/>
          <c:tx>
            <c:strRef>
              <c:f>Overall!$G$253</c:f>
              <c:strCache>
                <c:ptCount val="1"/>
                <c:pt idx="0">
                  <c:v>P_17</c:v>
                </c:pt>
              </c:strCache>
            </c:strRef>
          </c:tx>
          <c:spPr>
            <a:ln w="28575">
              <a:noFill/>
            </a:ln>
          </c:spPr>
          <c:marker>
            <c:symbol val="diamond"/>
            <c:size val="5"/>
            <c:spPr>
              <a:solidFill>
                <a:srgbClr val="FF0000"/>
              </a:solidFill>
              <a:ln w="3175">
                <a:solidFill>
                  <a:schemeClr val="tx1"/>
                </a:solidFill>
              </a:ln>
            </c:spPr>
          </c:marker>
          <c:xVal>
            <c:numRef>
              <c:f>Overall!$B$218:$B$253</c:f>
              <c:numCache>
                <c:formatCode>0.00</c:formatCode>
                <c:ptCount val="36"/>
                <c:pt idx="0">
                  <c:v>-2.2400000095400001</c:v>
                </c:pt>
                <c:pt idx="1">
                  <c:v>-2.42000007629</c:v>
                </c:pt>
                <c:pt idx="2">
                  <c:v>-2.6500000953699998</c:v>
                </c:pt>
                <c:pt idx="3">
                  <c:v>-2.96000003815</c:v>
                </c:pt>
                <c:pt idx="4">
                  <c:v>-3.1400001048999999</c:v>
                </c:pt>
                <c:pt idx="5">
                  <c:v>-3.0299999713900001</c:v>
                </c:pt>
                <c:pt idx="6">
                  <c:v>-2.5499999523199999</c:v>
                </c:pt>
                <c:pt idx="7">
                  <c:v>-1.7999999523200001</c:v>
                </c:pt>
                <c:pt idx="8">
                  <c:v>-1.1200000047700001</c:v>
                </c:pt>
                <c:pt idx="9">
                  <c:v>-0.95999997854200003</c:v>
                </c:pt>
                <c:pt idx="10">
                  <c:v>-1.30999994278</c:v>
                </c:pt>
                <c:pt idx="11">
                  <c:v>-2.0099999904599999</c:v>
                </c:pt>
                <c:pt idx="12">
                  <c:v>-2.3399999141699999</c:v>
                </c:pt>
                <c:pt idx="13">
                  <c:v>-2.67000007629</c:v>
                </c:pt>
                <c:pt idx="14">
                  <c:v>-2.9100000858300001</c:v>
                </c:pt>
                <c:pt idx="15">
                  <c:v>-3.2799999713900001</c:v>
                </c:pt>
                <c:pt idx="16">
                  <c:v>-3.4700000286099999</c:v>
                </c:pt>
                <c:pt idx="17">
                  <c:v>-3.46000003815</c:v>
                </c:pt>
                <c:pt idx="18">
                  <c:v>-3.63000011444</c:v>
                </c:pt>
                <c:pt idx="19">
                  <c:v>-2.4400000572199998</c:v>
                </c:pt>
                <c:pt idx="20">
                  <c:v>-1.9199999570799999</c:v>
                </c:pt>
                <c:pt idx="21">
                  <c:v>-2.0999999046300002</c:v>
                </c:pt>
                <c:pt idx="22">
                  <c:v>-2.36999988556</c:v>
                </c:pt>
                <c:pt idx="23">
                  <c:v>-2.6400001048999999</c:v>
                </c:pt>
                <c:pt idx="24">
                  <c:v>-3.0099999904599999</c:v>
                </c:pt>
                <c:pt idx="25">
                  <c:v>-3.2999999523199999</c:v>
                </c:pt>
                <c:pt idx="26">
                  <c:v>-3.5499999523199999</c:v>
                </c:pt>
                <c:pt idx="27">
                  <c:v>-3.6600000858300001</c:v>
                </c:pt>
                <c:pt idx="28">
                  <c:v>-4.1300001144399996</c:v>
                </c:pt>
                <c:pt idx="29">
                  <c:v>-3.53999996185</c:v>
                </c:pt>
                <c:pt idx="30">
                  <c:v>-3.4400000572199998</c:v>
                </c:pt>
                <c:pt idx="31">
                  <c:v>-2.7799999713900001</c:v>
                </c:pt>
                <c:pt idx="32">
                  <c:v>-2.4000000953699998</c:v>
                </c:pt>
                <c:pt idx="33">
                  <c:v>-2.28999996185</c:v>
                </c:pt>
                <c:pt idx="34">
                  <c:v>-2.5299999713900001</c:v>
                </c:pt>
                <c:pt idx="35">
                  <c:v>-3.1800000667599999</c:v>
                </c:pt>
              </c:numCache>
            </c:numRef>
          </c:xVal>
          <c:yVal>
            <c:numRef>
              <c:f>Overall!$C$218:$C$253</c:f>
              <c:numCache>
                <c:formatCode>0.00</c:formatCode>
                <c:ptCount val="36"/>
                <c:pt idx="0">
                  <c:v>-2.2333447933200001</c:v>
                </c:pt>
                <c:pt idx="1">
                  <c:v>-2.3682208061200001</c:v>
                </c:pt>
                <c:pt idx="2">
                  <c:v>-2.4951496124300001</c:v>
                </c:pt>
                <c:pt idx="3">
                  <c:v>-2.5923335552200002</c:v>
                </c:pt>
                <c:pt idx="4">
                  <c:v>-2.68340396881</c:v>
                </c:pt>
                <c:pt idx="5">
                  <c:v>-2.7068364620200001</c:v>
                </c:pt>
                <c:pt idx="6">
                  <c:v>-2.2870419025399999</c:v>
                </c:pt>
                <c:pt idx="7">
                  <c:v>-1.6190022230100001</c:v>
                </c:pt>
                <c:pt idx="8">
                  <c:v>-1.4276928901699999</c:v>
                </c:pt>
                <c:pt idx="9">
                  <c:v>-1.6838277578400001</c:v>
                </c:pt>
                <c:pt idx="10">
                  <c:v>-1.9324043989199999</c:v>
                </c:pt>
                <c:pt idx="11">
                  <c:v>-2.32554316521</c:v>
                </c:pt>
                <c:pt idx="12">
                  <c:v>-2.7230105400100002</c:v>
                </c:pt>
                <c:pt idx="13">
                  <c:v>-3.0349402427699999</c:v>
                </c:pt>
                <c:pt idx="14">
                  <c:v>-3.2141387462600002</c:v>
                </c:pt>
                <c:pt idx="15">
                  <c:v>-3.3059520721400002</c:v>
                </c:pt>
                <c:pt idx="16">
                  <c:v>-3.27595257759</c:v>
                </c:pt>
                <c:pt idx="17">
                  <c:v>-3.0921249389600001</c:v>
                </c:pt>
                <c:pt idx="18">
                  <c:v>-2.66551208496</c:v>
                </c:pt>
                <c:pt idx="19">
                  <c:v>-2.0828375816300002</c:v>
                </c:pt>
                <c:pt idx="20">
                  <c:v>-1.78222763538</c:v>
                </c:pt>
                <c:pt idx="21">
                  <c:v>-1.9248424768400001</c:v>
                </c:pt>
                <c:pt idx="22">
                  <c:v>-2.1465921402000001</c:v>
                </c:pt>
                <c:pt idx="23">
                  <c:v>-2.3906354904199998</c:v>
                </c:pt>
                <c:pt idx="24">
                  <c:v>-2.7047355175000001</c:v>
                </c:pt>
                <c:pt idx="25">
                  <c:v>-2.9565660953499999</c:v>
                </c:pt>
                <c:pt idx="26">
                  <c:v>-3.1492393016800002</c:v>
                </c:pt>
                <c:pt idx="27">
                  <c:v>-3.1878299713099998</c:v>
                </c:pt>
                <c:pt idx="28">
                  <c:v>-3.18513727188</c:v>
                </c:pt>
                <c:pt idx="29">
                  <c:v>-3.2102258205399998</c:v>
                </c:pt>
                <c:pt idx="30">
                  <c:v>-2.8270452022599999</c:v>
                </c:pt>
                <c:pt idx="31">
                  <c:v>-2.27447128296</c:v>
                </c:pt>
                <c:pt idx="32">
                  <c:v>-2.0486960411099999</c:v>
                </c:pt>
                <c:pt idx="33">
                  <c:v>-2.0654256343799999</c:v>
                </c:pt>
                <c:pt idx="34">
                  <c:v>-2.34154653549</c:v>
                </c:pt>
                <c:pt idx="35">
                  <c:v>-2.66342806816</c:v>
                </c:pt>
              </c:numCache>
            </c:numRef>
          </c:yVal>
          <c:smooth val="0"/>
        </c:ser>
        <c:ser>
          <c:idx val="7"/>
          <c:order val="5"/>
          <c:tx>
            <c:strRef>
              <c:f>Overall!$G$181</c:f>
              <c:strCache>
                <c:ptCount val="1"/>
                <c:pt idx="0">
                  <c:v>P_16</c:v>
                </c:pt>
              </c:strCache>
            </c:strRef>
          </c:tx>
          <c:spPr>
            <a:ln w="28575">
              <a:noFill/>
            </a:ln>
          </c:spPr>
          <c:marker>
            <c:symbol val="diamond"/>
            <c:size val="5"/>
            <c:spPr>
              <a:solidFill>
                <a:srgbClr val="00B050"/>
              </a:solidFill>
              <a:ln w="3175">
                <a:solidFill>
                  <a:schemeClr val="tx1"/>
                </a:solidFill>
              </a:ln>
            </c:spPr>
          </c:marker>
          <c:xVal>
            <c:numRef>
              <c:f>Overall!$B$146:$B$181</c:f>
              <c:numCache>
                <c:formatCode>0.00</c:formatCode>
                <c:ptCount val="36"/>
                <c:pt idx="0">
                  <c:v>-13.8100004196</c:v>
                </c:pt>
                <c:pt idx="1">
                  <c:v>-13.8400001526</c:v>
                </c:pt>
                <c:pt idx="2">
                  <c:v>-13.890000343300001</c:v>
                </c:pt>
                <c:pt idx="3">
                  <c:v>-14.010000228899999</c:v>
                </c:pt>
                <c:pt idx="4">
                  <c:v>-14.1199998856</c:v>
                </c:pt>
                <c:pt idx="5">
                  <c:v>-14.0699996948</c:v>
                </c:pt>
                <c:pt idx="6">
                  <c:v>-14.100000381499999</c:v>
                </c:pt>
                <c:pt idx="7">
                  <c:v>-14.1300001144</c:v>
                </c:pt>
                <c:pt idx="8">
                  <c:v>-14.25</c:v>
                </c:pt>
                <c:pt idx="9">
                  <c:v>-14.2899999619</c:v>
                </c:pt>
                <c:pt idx="10">
                  <c:v>-14.3800001144</c:v>
                </c:pt>
                <c:pt idx="11">
                  <c:v>-14.3400001526</c:v>
                </c:pt>
                <c:pt idx="12">
                  <c:v>-14.4600000381</c:v>
                </c:pt>
                <c:pt idx="13">
                  <c:v>-14.2100000381</c:v>
                </c:pt>
                <c:pt idx="14">
                  <c:v>-14.2700004578</c:v>
                </c:pt>
                <c:pt idx="15">
                  <c:v>-14.359999656699999</c:v>
                </c:pt>
                <c:pt idx="16">
                  <c:v>-14.350000381499999</c:v>
                </c:pt>
                <c:pt idx="17">
                  <c:v>-14.3400001526</c:v>
                </c:pt>
                <c:pt idx="18">
                  <c:v>-14.4300003052</c:v>
                </c:pt>
                <c:pt idx="19">
                  <c:v>-14.489999771100001</c:v>
                </c:pt>
                <c:pt idx="20">
                  <c:v>-14.6300001144</c:v>
                </c:pt>
                <c:pt idx="21">
                  <c:v>-15.050000190700001</c:v>
                </c:pt>
                <c:pt idx="22">
                  <c:v>-15.199999809299999</c:v>
                </c:pt>
                <c:pt idx="23">
                  <c:v>-15.300000190700001</c:v>
                </c:pt>
                <c:pt idx="24">
                  <c:v>-15.300000190700001</c:v>
                </c:pt>
                <c:pt idx="25">
                  <c:v>-15.260000228899999</c:v>
                </c:pt>
                <c:pt idx="26">
                  <c:v>-15.279999733</c:v>
                </c:pt>
                <c:pt idx="27">
                  <c:v>-15.3199996948</c:v>
                </c:pt>
                <c:pt idx="28">
                  <c:v>-15.350000381499999</c:v>
                </c:pt>
                <c:pt idx="29">
                  <c:v>-15.3800001144</c:v>
                </c:pt>
                <c:pt idx="30">
                  <c:v>-15.510000228899999</c:v>
                </c:pt>
                <c:pt idx="31">
                  <c:v>-15.4600000381</c:v>
                </c:pt>
                <c:pt idx="32">
                  <c:v>-15.510000228899999</c:v>
                </c:pt>
                <c:pt idx="33">
                  <c:v>-15.5200004578</c:v>
                </c:pt>
                <c:pt idx="34">
                  <c:v>-15.609999656699999</c:v>
                </c:pt>
                <c:pt idx="35">
                  <c:v>-15.7100000381</c:v>
                </c:pt>
              </c:numCache>
            </c:numRef>
          </c:xVal>
          <c:yVal>
            <c:numRef>
              <c:f>Overall!$C$146:$C$181</c:f>
              <c:numCache>
                <c:formatCode>0.00</c:formatCode>
                <c:ptCount val="36"/>
                <c:pt idx="0">
                  <c:v>-14.884977340700001</c:v>
                </c:pt>
                <c:pt idx="1">
                  <c:v>-14.948055267299999</c:v>
                </c:pt>
                <c:pt idx="2">
                  <c:v>-14.9643182755</c:v>
                </c:pt>
                <c:pt idx="3">
                  <c:v>-14.9450454712</c:v>
                </c:pt>
                <c:pt idx="4">
                  <c:v>-14.897766113299999</c:v>
                </c:pt>
                <c:pt idx="5">
                  <c:v>-14.830083846999999</c:v>
                </c:pt>
                <c:pt idx="6">
                  <c:v>-14.7511129379</c:v>
                </c:pt>
                <c:pt idx="7">
                  <c:v>-14.6337327957</c:v>
                </c:pt>
                <c:pt idx="8">
                  <c:v>-14.537933349599999</c:v>
                </c:pt>
                <c:pt idx="9">
                  <c:v>-14.5164613724</c:v>
                </c:pt>
                <c:pt idx="10">
                  <c:v>-14.532544136</c:v>
                </c:pt>
                <c:pt idx="11">
                  <c:v>-14.5712738037</c:v>
                </c:pt>
                <c:pt idx="12">
                  <c:v>-14.621459960899999</c:v>
                </c:pt>
                <c:pt idx="13">
                  <c:v>-14.668822288499999</c:v>
                </c:pt>
                <c:pt idx="14">
                  <c:v>-14.7218132019</c:v>
                </c:pt>
                <c:pt idx="15">
                  <c:v>-14.764611244199999</c:v>
                </c:pt>
                <c:pt idx="16">
                  <c:v>-14.796631812999999</c:v>
                </c:pt>
                <c:pt idx="17">
                  <c:v>-14.794232368499999</c:v>
                </c:pt>
                <c:pt idx="18">
                  <c:v>-14.7353315353</c:v>
                </c:pt>
                <c:pt idx="19">
                  <c:v>-14.6906337738</c:v>
                </c:pt>
                <c:pt idx="20">
                  <c:v>-14.716127395599999</c:v>
                </c:pt>
                <c:pt idx="21">
                  <c:v>-14.7830963135</c:v>
                </c:pt>
                <c:pt idx="22">
                  <c:v>-14.8813056946</c:v>
                </c:pt>
                <c:pt idx="23">
                  <c:v>-15.000082969699999</c:v>
                </c:pt>
                <c:pt idx="24">
                  <c:v>-15.1225805283</c:v>
                </c:pt>
                <c:pt idx="25">
                  <c:v>-15.228895187399999</c:v>
                </c:pt>
                <c:pt idx="26">
                  <c:v>-15.3381061554</c:v>
                </c:pt>
                <c:pt idx="27">
                  <c:v>-15.4494857788</c:v>
                </c:pt>
                <c:pt idx="28">
                  <c:v>-15.522947311399999</c:v>
                </c:pt>
                <c:pt idx="29">
                  <c:v>-15.5608577728</c:v>
                </c:pt>
                <c:pt idx="30">
                  <c:v>-15.5541372299</c:v>
                </c:pt>
                <c:pt idx="31">
                  <c:v>-15.5097131729</c:v>
                </c:pt>
                <c:pt idx="32">
                  <c:v>-15.4858007431</c:v>
                </c:pt>
                <c:pt idx="33">
                  <c:v>-15.5117797852</c:v>
                </c:pt>
                <c:pt idx="34">
                  <c:v>-15.5732088089</c:v>
                </c:pt>
                <c:pt idx="35">
                  <c:v>-15.6548748016</c:v>
                </c:pt>
              </c:numCache>
            </c:numRef>
          </c:yVal>
          <c:smooth val="0"/>
        </c:ser>
        <c:ser>
          <c:idx val="8"/>
          <c:order val="6"/>
          <c:tx>
            <c:strRef>
              <c:f>Overall!$G$145</c:f>
              <c:strCache>
                <c:ptCount val="1"/>
                <c:pt idx="0">
                  <c:v>Q_23</c:v>
                </c:pt>
              </c:strCache>
            </c:strRef>
          </c:tx>
          <c:spPr>
            <a:ln w="28575">
              <a:noFill/>
            </a:ln>
          </c:spPr>
          <c:marker>
            <c:symbol val="diamond"/>
            <c:size val="5"/>
            <c:spPr>
              <a:solidFill>
                <a:srgbClr val="92D050"/>
              </a:solidFill>
              <a:ln w="3175">
                <a:solidFill>
                  <a:schemeClr val="tx1"/>
                </a:solidFill>
              </a:ln>
            </c:spPr>
          </c:marker>
          <c:xVal>
            <c:numRef>
              <c:f>Overall!$B$110:$B$145</c:f>
              <c:numCache>
                <c:formatCode>0.00</c:formatCode>
                <c:ptCount val="36"/>
                <c:pt idx="0">
                  <c:v>2.53999996185</c:v>
                </c:pt>
                <c:pt idx="1">
                  <c:v>2.5599999427800002</c:v>
                </c:pt>
                <c:pt idx="2">
                  <c:v>2.3199999332400001</c:v>
                </c:pt>
                <c:pt idx="3">
                  <c:v>2.6099998951000001</c:v>
                </c:pt>
                <c:pt idx="4">
                  <c:v>2.4300000667599999</c:v>
                </c:pt>
                <c:pt idx="5">
                  <c:v>3.5699999332400001</c:v>
                </c:pt>
                <c:pt idx="6">
                  <c:v>4.57999992371</c:v>
                </c:pt>
                <c:pt idx="7">
                  <c:v>5.9800000190700002</c:v>
                </c:pt>
                <c:pt idx="8">
                  <c:v>5.8200001716600003</c:v>
                </c:pt>
                <c:pt idx="9">
                  <c:v>4.2699999809299998</c:v>
                </c:pt>
                <c:pt idx="10">
                  <c:v>3.4500000476800001</c:v>
                </c:pt>
                <c:pt idx="11">
                  <c:v>2.78999996185</c:v>
                </c:pt>
                <c:pt idx="12">
                  <c:v>2.5099999904599999</c:v>
                </c:pt>
                <c:pt idx="13">
                  <c:v>2.2400000095400001</c:v>
                </c:pt>
                <c:pt idx="14">
                  <c:v>2.0599999427800002</c:v>
                </c:pt>
                <c:pt idx="15">
                  <c:v>1.90999996662</c:v>
                </c:pt>
                <c:pt idx="16">
                  <c:v>2.1800000667599999</c:v>
                </c:pt>
                <c:pt idx="17">
                  <c:v>2.9000000953699998</c:v>
                </c:pt>
                <c:pt idx="18">
                  <c:v>5.0199999809299998</c:v>
                </c:pt>
                <c:pt idx="19">
                  <c:v>5.17000007629</c:v>
                </c:pt>
                <c:pt idx="20">
                  <c:v>3.6600000858300001</c:v>
                </c:pt>
                <c:pt idx="21">
                  <c:v>3.7200000286099999</c:v>
                </c:pt>
                <c:pt idx="22">
                  <c:v>2.5199999809300002</c:v>
                </c:pt>
                <c:pt idx="23">
                  <c:v>1.8500000238400001</c:v>
                </c:pt>
                <c:pt idx="24">
                  <c:v>1.6100000143099999</c:v>
                </c:pt>
                <c:pt idx="25">
                  <c:v>1.59000003338</c:v>
                </c:pt>
                <c:pt idx="26">
                  <c:v>1.51999998093</c:v>
                </c:pt>
                <c:pt idx="27">
                  <c:v>1.2200000286099999</c:v>
                </c:pt>
                <c:pt idx="28">
                  <c:v>1.8500000238400001</c:v>
                </c:pt>
                <c:pt idx="29">
                  <c:v>2.5699999332400001</c:v>
                </c:pt>
                <c:pt idx="30">
                  <c:v>4.25</c:v>
                </c:pt>
                <c:pt idx="31">
                  <c:v>4.5399999618500004</c:v>
                </c:pt>
                <c:pt idx="32">
                  <c:v>4.1300001144399996</c:v>
                </c:pt>
                <c:pt idx="33">
                  <c:v>3.3900001048999999</c:v>
                </c:pt>
                <c:pt idx="34">
                  <c:v>2.0499999523199999</c:v>
                </c:pt>
                <c:pt idx="35">
                  <c:v>1.48000001907</c:v>
                </c:pt>
              </c:numCache>
            </c:numRef>
          </c:xVal>
          <c:yVal>
            <c:numRef>
              <c:f>Overall!$C$110:$C$145</c:f>
              <c:numCache>
                <c:formatCode>0.00</c:formatCode>
                <c:ptCount val="36"/>
                <c:pt idx="0">
                  <c:v>2.1237425804100001</c:v>
                </c:pt>
                <c:pt idx="1">
                  <c:v>2.0883483886700001</c:v>
                </c:pt>
                <c:pt idx="2">
                  <c:v>2.16136908531</c:v>
                </c:pt>
                <c:pt idx="3">
                  <c:v>2.1968808174099999</c:v>
                </c:pt>
                <c:pt idx="4">
                  <c:v>2.3187899589500001</c:v>
                </c:pt>
                <c:pt idx="5">
                  <c:v>3.4722225666000002</c:v>
                </c:pt>
                <c:pt idx="6">
                  <c:v>5.8374676704399997</c:v>
                </c:pt>
                <c:pt idx="7">
                  <c:v>6.6433362960800002</c:v>
                </c:pt>
                <c:pt idx="8">
                  <c:v>4.9710817337000002</c:v>
                </c:pt>
                <c:pt idx="9">
                  <c:v>3.7042472362500001</c:v>
                </c:pt>
                <c:pt idx="10">
                  <c:v>3.1289727687800002</c:v>
                </c:pt>
                <c:pt idx="11">
                  <c:v>2.23058199883</c:v>
                </c:pt>
                <c:pt idx="12">
                  <c:v>1.7980048656500001</c:v>
                </c:pt>
                <c:pt idx="13">
                  <c:v>1.58229720592</c:v>
                </c:pt>
                <c:pt idx="14">
                  <c:v>1.8000725507699999</c:v>
                </c:pt>
                <c:pt idx="15">
                  <c:v>2.0647580623600001</c:v>
                </c:pt>
                <c:pt idx="16">
                  <c:v>2.9218668937699999</c:v>
                </c:pt>
                <c:pt idx="17">
                  <c:v>3.6651604175600001</c:v>
                </c:pt>
                <c:pt idx="18">
                  <c:v>5.4805688858000003</c:v>
                </c:pt>
                <c:pt idx="19">
                  <c:v>6.50867128372</c:v>
                </c:pt>
                <c:pt idx="20">
                  <c:v>4.7579226493800002</c:v>
                </c:pt>
                <c:pt idx="21">
                  <c:v>3.6398358344999999</c:v>
                </c:pt>
                <c:pt idx="22">
                  <c:v>3.57332324982</c:v>
                </c:pt>
                <c:pt idx="23">
                  <c:v>2.2678492069199998</c:v>
                </c:pt>
                <c:pt idx="24">
                  <c:v>1.9762153625500001</c:v>
                </c:pt>
                <c:pt idx="25">
                  <c:v>1.80975949764</c:v>
                </c:pt>
                <c:pt idx="26">
                  <c:v>1.98415780067</c:v>
                </c:pt>
                <c:pt idx="27">
                  <c:v>2.6337838172899999</c:v>
                </c:pt>
                <c:pt idx="28">
                  <c:v>2.3069076538100002</c:v>
                </c:pt>
                <c:pt idx="29">
                  <c:v>2.3622295856500002</c:v>
                </c:pt>
                <c:pt idx="30">
                  <c:v>5.6659045219399999</c:v>
                </c:pt>
                <c:pt idx="31">
                  <c:v>5.42617321014</c:v>
                </c:pt>
                <c:pt idx="32">
                  <c:v>4.7853884697</c:v>
                </c:pt>
                <c:pt idx="33">
                  <c:v>4.3718857765200001</c:v>
                </c:pt>
                <c:pt idx="34">
                  <c:v>2.6274847984299998</c:v>
                </c:pt>
                <c:pt idx="35">
                  <c:v>2.1030824184400001</c:v>
                </c:pt>
              </c:numCache>
            </c:numRef>
          </c:yVal>
          <c:smooth val="0"/>
        </c:ser>
        <c:ser>
          <c:idx val="9"/>
          <c:order val="7"/>
          <c:tx>
            <c:strRef>
              <c:f>Overall!$G$109</c:f>
              <c:strCache>
                <c:ptCount val="1"/>
                <c:pt idx="0">
                  <c:v>Q_67</c:v>
                </c:pt>
              </c:strCache>
            </c:strRef>
          </c:tx>
          <c:spPr>
            <a:ln w="28575">
              <a:noFill/>
            </a:ln>
          </c:spPr>
          <c:marker>
            <c:symbol val="diamond"/>
            <c:size val="5"/>
            <c:spPr>
              <a:solidFill>
                <a:srgbClr val="7030A0"/>
              </a:solidFill>
              <a:ln w="3175">
                <a:solidFill>
                  <a:schemeClr val="tx1"/>
                </a:solidFill>
              </a:ln>
            </c:spPr>
          </c:marker>
          <c:xVal>
            <c:numRef>
              <c:f>Overall!$B$74:$B$109</c:f>
              <c:numCache>
                <c:formatCode>0.00</c:formatCode>
                <c:ptCount val="36"/>
                <c:pt idx="0">
                  <c:v>-1.44000005722</c:v>
                </c:pt>
                <c:pt idx="1">
                  <c:v>-1.55999994278</c:v>
                </c:pt>
                <c:pt idx="2">
                  <c:v>-1.6699999570799999</c:v>
                </c:pt>
                <c:pt idx="3">
                  <c:v>-1.73000001907</c:v>
                </c:pt>
                <c:pt idx="4">
                  <c:v>-1.71000003815</c:v>
                </c:pt>
                <c:pt idx="5">
                  <c:v>-0.87999999523200001</c:v>
                </c:pt>
                <c:pt idx="6">
                  <c:v>0.91000002622599996</c:v>
                </c:pt>
                <c:pt idx="7">
                  <c:v>1.8999999761599999</c:v>
                </c:pt>
                <c:pt idx="8">
                  <c:v>1.2799999713900001</c:v>
                </c:pt>
                <c:pt idx="9">
                  <c:v>0.25999999046299999</c:v>
                </c:pt>
                <c:pt idx="10">
                  <c:v>-0.12999999523200001</c:v>
                </c:pt>
                <c:pt idx="11">
                  <c:v>-1.7599999904600001</c:v>
                </c:pt>
                <c:pt idx="12">
                  <c:v>-1.6499999761599999</c:v>
                </c:pt>
                <c:pt idx="13">
                  <c:v>-1.9199999570799999</c:v>
                </c:pt>
                <c:pt idx="14">
                  <c:v>-2.07999992371</c:v>
                </c:pt>
                <c:pt idx="15">
                  <c:v>-2.17000007629</c:v>
                </c:pt>
                <c:pt idx="16">
                  <c:v>-1.8999999761599999</c:v>
                </c:pt>
                <c:pt idx="17">
                  <c:v>-1.1699999570799999</c:v>
                </c:pt>
                <c:pt idx="18">
                  <c:v>0.920000016689</c:v>
                </c:pt>
                <c:pt idx="19">
                  <c:v>1.1200000047700001</c:v>
                </c:pt>
                <c:pt idx="20">
                  <c:v>-0.31999999284699998</c:v>
                </c:pt>
                <c:pt idx="21">
                  <c:v>-0.23000000417200001</c:v>
                </c:pt>
                <c:pt idx="22">
                  <c:v>-1.34000003338</c:v>
                </c:pt>
                <c:pt idx="23">
                  <c:v>-1.44000005722</c:v>
                </c:pt>
                <c:pt idx="24">
                  <c:v>-2.0299999713900001</c:v>
                </c:pt>
                <c:pt idx="25">
                  <c:v>-2.4900000095400001</c:v>
                </c:pt>
                <c:pt idx="26">
                  <c:v>-2.67000007629</c:v>
                </c:pt>
                <c:pt idx="27">
                  <c:v>-3.0299999713900001</c:v>
                </c:pt>
                <c:pt idx="28">
                  <c:v>-2.2699999809300002</c:v>
                </c:pt>
                <c:pt idx="29">
                  <c:v>-1.34000003338</c:v>
                </c:pt>
                <c:pt idx="30">
                  <c:v>0.97000002861000001</c:v>
                </c:pt>
                <c:pt idx="31">
                  <c:v>1.26999998093</c:v>
                </c:pt>
                <c:pt idx="32">
                  <c:v>1.05999994278</c:v>
                </c:pt>
                <c:pt idx="33">
                  <c:v>0.37000000476799999</c:v>
                </c:pt>
                <c:pt idx="34">
                  <c:v>-1.3500000238400001</c:v>
                </c:pt>
                <c:pt idx="35">
                  <c:v>-2.0099999904599999</c:v>
                </c:pt>
              </c:numCache>
            </c:numRef>
          </c:xVal>
          <c:yVal>
            <c:numRef>
              <c:f>Overall!$C$74:$C$109</c:f>
              <c:numCache>
                <c:formatCode>0.00</c:formatCode>
                <c:ptCount val="36"/>
                <c:pt idx="0">
                  <c:v>0.24653041362799999</c:v>
                </c:pt>
                <c:pt idx="1">
                  <c:v>0.14294138550800001</c:v>
                </c:pt>
                <c:pt idx="2">
                  <c:v>0.161692798138</c:v>
                </c:pt>
                <c:pt idx="3">
                  <c:v>7.9612389206900003E-2</c:v>
                </c:pt>
                <c:pt idx="4">
                  <c:v>0.13639572262800001</c:v>
                </c:pt>
                <c:pt idx="5">
                  <c:v>1.13632512093</c:v>
                </c:pt>
                <c:pt idx="6">
                  <c:v>3.2702913284299999</c:v>
                </c:pt>
                <c:pt idx="7">
                  <c:v>4.1001448631299997</c:v>
                </c:pt>
                <c:pt idx="8">
                  <c:v>2.64157772064</c:v>
                </c:pt>
                <c:pt idx="9">
                  <c:v>1.4231408834499999</c:v>
                </c:pt>
                <c:pt idx="10">
                  <c:v>0.90552568435699998</c:v>
                </c:pt>
                <c:pt idx="11">
                  <c:v>9.4495303928900001E-2</c:v>
                </c:pt>
                <c:pt idx="12">
                  <c:v>-0.36302030086499998</c:v>
                </c:pt>
                <c:pt idx="13">
                  <c:v>-0.59232717752499997</c:v>
                </c:pt>
                <c:pt idx="14">
                  <c:v>-0.42525863647500001</c:v>
                </c:pt>
                <c:pt idx="15">
                  <c:v>-0.20498777926</c:v>
                </c:pt>
                <c:pt idx="16">
                  <c:v>0.59611588716499997</c:v>
                </c:pt>
                <c:pt idx="17">
                  <c:v>1.2745277881599999</c:v>
                </c:pt>
                <c:pt idx="18">
                  <c:v>2.8713414669000001</c:v>
                </c:pt>
                <c:pt idx="19">
                  <c:v>3.8639147281600001</c:v>
                </c:pt>
                <c:pt idx="20">
                  <c:v>2.4654200077100001</c:v>
                </c:pt>
                <c:pt idx="21">
                  <c:v>1.39589834213</c:v>
                </c:pt>
                <c:pt idx="22">
                  <c:v>1.06780230999</c:v>
                </c:pt>
                <c:pt idx="23">
                  <c:v>0.107325382531</c:v>
                </c:pt>
                <c:pt idx="24">
                  <c:v>-0.17636208236199999</c:v>
                </c:pt>
                <c:pt idx="25">
                  <c:v>-0.35606336593600002</c:v>
                </c:pt>
                <c:pt idx="26">
                  <c:v>-0.256802260876</c:v>
                </c:pt>
                <c:pt idx="27">
                  <c:v>0.31574165821099998</c:v>
                </c:pt>
                <c:pt idx="28">
                  <c:v>6.1852809041699999E-2</c:v>
                </c:pt>
                <c:pt idx="29">
                  <c:v>7.5759232044200001E-2</c:v>
                </c:pt>
                <c:pt idx="30">
                  <c:v>2.8785467147800001</c:v>
                </c:pt>
                <c:pt idx="31">
                  <c:v>2.8445408344300001</c:v>
                </c:pt>
                <c:pt idx="32">
                  <c:v>2.3605542182899999</c:v>
                </c:pt>
                <c:pt idx="33">
                  <c:v>1.99595332146</c:v>
                </c:pt>
                <c:pt idx="34">
                  <c:v>0.470962643623</c:v>
                </c:pt>
                <c:pt idx="35">
                  <c:v>-5.3385898470900001E-2</c:v>
                </c:pt>
              </c:numCache>
            </c:numRef>
          </c:yVal>
          <c:smooth val="0"/>
        </c:ser>
        <c:ser>
          <c:idx val="10"/>
          <c:order val="8"/>
          <c:tx>
            <c:strRef>
              <c:f>Overall!$G$73</c:f>
              <c:strCache>
                <c:ptCount val="1"/>
                <c:pt idx="0">
                  <c:v>Q_65</c:v>
                </c:pt>
              </c:strCache>
            </c:strRef>
          </c:tx>
          <c:spPr>
            <a:ln w="28575">
              <a:noFill/>
            </a:ln>
          </c:spPr>
          <c:marker>
            <c:symbol val="diamond"/>
            <c:size val="5"/>
            <c:spPr>
              <a:solidFill>
                <a:srgbClr val="0070C0"/>
              </a:solidFill>
              <a:ln w="3175">
                <a:solidFill>
                  <a:schemeClr val="tx1"/>
                </a:solidFill>
              </a:ln>
            </c:spPr>
          </c:marker>
          <c:xVal>
            <c:numRef>
              <c:f>Overall!$B$38:$B$73</c:f>
              <c:numCache>
                <c:formatCode>0.00</c:formatCode>
                <c:ptCount val="36"/>
                <c:pt idx="0">
                  <c:v>-12.1599998474</c:v>
                </c:pt>
                <c:pt idx="1">
                  <c:v>-12.4300003052</c:v>
                </c:pt>
                <c:pt idx="2">
                  <c:v>-12.989999771100001</c:v>
                </c:pt>
                <c:pt idx="3">
                  <c:v>-13.1800003052</c:v>
                </c:pt>
                <c:pt idx="4">
                  <c:v>-13.470000267</c:v>
                </c:pt>
                <c:pt idx="5">
                  <c:v>-13.390000343300001</c:v>
                </c:pt>
                <c:pt idx="6">
                  <c:v>-12.9300003052</c:v>
                </c:pt>
                <c:pt idx="7">
                  <c:v>-12.9099998474</c:v>
                </c:pt>
                <c:pt idx="8">
                  <c:v>-12.699999809299999</c:v>
                </c:pt>
                <c:pt idx="9">
                  <c:v>-12.3699998856</c:v>
                </c:pt>
                <c:pt idx="10">
                  <c:v>-12.8699998856</c:v>
                </c:pt>
                <c:pt idx="11">
                  <c:v>-13.399999618500001</c:v>
                </c:pt>
                <c:pt idx="12">
                  <c:v>-13.1199998856</c:v>
                </c:pt>
                <c:pt idx="13">
                  <c:v>-13.279999733</c:v>
                </c:pt>
                <c:pt idx="14">
                  <c:v>-13.8100004196</c:v>
                </c:pt>
                <c:pt idx="15">
                  <c:v>-14.550000190700001</c:v>
                </c:pt>
                <c:pt idx="16">
                  <c:v>-14.5</c:v>
                </c:pt>
                <c:pt idx="17">
                  <c:v>-14.4300003052</c:v>
                </c:pt>
                <c:pt idx="18">
                  <c:v>-13.699999809299999</c:v>
                </c:pt>
                <c:pt idx="19">
                  <c:v>-13.279999733</c:v>
                </c:pt>
                <c:pt idx="20">
                  <c:v>-13.75</c:v>
                </c:pt>
                <c:pt idx="21">
                  <c:v>-13.9099998474</c:v>
                </c:pt>
                <c:pt idx="22">
                  <c:v>-14.489999771100001</c:v>
                </c:pt>
                <c:pt idx="23">
                  <c:v>-14.760000228899999</c:v>
                </c:pt>
                <c:pt idx="24">
                  <c:v>-14.149999618500001</c:v>
                </c:pt>
                <c:pt idx="25">
                  <c:v>-14.1899995804</c:v>
                </c:pt>
                <c:pt idx="26">
                  <c:v>-14.220000267</c:v>
                </c:pt>
                <c:pt idx="27">
                  <c:v>-14.7899999619</c:v>
                </c:pt>
                <c:pt idx="28">
                  <c:v>-14.720000267</c:v>
                </c:pt>
                <c:pt idx="29">
                  <c:v>-14.829999923700001</c:v>
                </c:pt>
                <c:pt idx="30">
                  <c:v>-14.3400001526</c:v>
                </c:pt>
                <c:pt idx="31">
                  <c:v>-13.359999656699999</c:v>
                </c:pt>
                <c:pt idx="32">
                  <c:v>-13.859999656699999</c:v>
                </c:pt>
                <c:pt idx="33">
                  <c:v>-13.9799995422</c:v>
                </c:pt>
                <c:pt idx="34">
                  <c:v>-14.7700004578</c:v>
                </c:pt>
                <c:pt idx="35">
                  <c:v>-15.1199998856</c:v>
                </c:pt>
              </c:numCache>
            </c:numRef>
          </c:xVal>
          <c:yVal>
            <c:numRef>
              <c:f>Overall!$C$38:$C$73</c:f>
              <c:numCache>
                <c:formatCode>0.00</c:formatCode>
                <c:ptCount val="36"/>
                <c:pt idx="0">
                  <c:v>-13.9931554794</c:v>
                </c:pt>
                <c:pt idx="1">
                  <c:v>-14.241307258599999</c:v>
                </c:pt>
                <c:pt idx="2">
                  <c:v>-14.5030975342</c:v>
                </c:pt>
                <c:pt idx="3">
                  <c:v>-14.737784385699999</c:v>
                </c:pt>
                <c:pt idx="4">
                  <c:v>-14.9470338821</c:v>
                </c:pt>
                <c:pt idx="5">
                  <c:v>-15.138065338100001</c:v>
                </c:pt>
                <c:pt idx="6">
                  <c:v>-15.326406478899999</c:v>
                </c:pt>
                <c:pt idx="7">
                  <c:v>-15.487659454299999</c:v>
                </c:pt>
                <c:pt idx="8">
                  <c:v>-15.642499923700001</c:v>
                </c:pt>
                <c:pt idx="9">
                  <c:v>-15.811284065200001</c:v>
                </c:pt>
                <c:pt idx="10">
                  <c:v>-15.9606790543</c:v>
                </c:pt>
                <c:pt idx="11">
                  <c:v>-16.030004501299999</c:v>
                </c:pt>
                <c:pt idx="12">
                  <c:v>-16.064168930099999</c:v>
                </c:pt>
                <c:pt idx="13">
                  <c:v>-16.091083526599999</c:v>
                </c:pt>
                <c:pt idx="14">
                  <c:v>-16.1187210083</c:v>
                </c:pt>
                <c:pt idx="15">
                  <c:v>-16.133182525599999</c:v>
                </c:pt>
                <c:pt idx="16">
                  <c:v>-16.145187377900001</c:v>
                </c:pt>
                <c:pt idx="17">
                  <c:v>-16.152582168599999</c:v>
                </c:pt>
                <c:pt idx="18">
                  <c:v>-16.150156021099999</c:v>
                </c:pt>
                <c:pt idx="19">
                  <c:v>-16.1600723267</c:v>
                </c:pt>
                <c:pt idx="20">
                  <c:v>-16.181596756000001</c:v>
                </c:pt>
                <c:pt idx="21">
                  <c:v>-16.211160659800001</c:v>
                </c:pt>
                <c:pt idx="22">
                  <c:v>-16.235462188700001</c:v>
                </c:pt>
                <c:pt idx="23">
                  <c:v>-16.258962631199999</c:v>
                </c:pt>
                <c:pt idx="24">
                  <c:v>-16.280582427999999</c:v>
                </c:pt>
                <c:pt idx="25">
                  <c:v>-16.299764633199999</c:v>
                </c:pt>
                <c:pt idx="26">
                  <c:v>-16.3234367371</c:v>
                </c:pt>
                <c:pt idx="27">
                  <c:v>-16.341415405300001</c:v>
                </c:pt>
                <c:pt idx="28">
                  <c:v>-16.340141296399999</c:v>
                </c:pt>
                <c:pt idx="29">
                  <c:v>-16.340456008899999</c:v>
                </c:pt>
                <c:pt idx="30">
                  <c:v>-16.3465614319</c:v>
                </c:pt>
                <c:pt idx="31">
                  <c:v>-16.340629577600001</c:v>
                </c:pt>
                <c:pt idx="32">
                  <c:v>-16.3473548889</c:v>
                </c:pt>
                <c:pt idx="33">
                  <c:v>-16.3774261475</c:v>
                </c:pt>
                <c:pt idx="34">
                  <c:v>-16.404436111500001</c:v>
                </c:pt>
                <c:pt idx="35">
                  <c:v>-16.429525375400001</c:v>
                </c:pt>
              </c:numCache>
            </c:numRef>
          </c:yVal>
          <c:smooth val="0"/>
        </c:ser>
        <c:ser>
          <c:idx val="6"/>
          <c:order val="9"/>
          <c:tx>
            <c:strRef>
              <c:f>Overall!$G$217</c:f>
              <c:strCache>
                <c:ptCount val="1"/>
                <c:pt idx="0">
                  <c:v>P_43</c:v>
                </c:pt>
              </c:strCache>
            </c:strRef>
          </c:tx>
          <c:spPr>
            <a:ln w="28575">
              <a:noFill/>
            </a:ln>
          </c:spPr>
          <c:marker>
            <c:symbol val="diamond"/>
            <c:size val="5"/>
            <c:spPr>
              <a:solidFill>
                <a:srgbClr val="FFFF00"/>
              </a:solidFill>
              <a:ln w="3175">
                <a:solidFill>
                  <a:schemeClr val="tx1"/>
                </a:solidFill>
              </a:ln>
            </c:spPr>
          </c:marker>
          <c:xVal>
            <c:numRef>
              <c:f>Overall!$B$182:$B$217</c:f>
              <c:numCache>
                <c:formatCode>0.00</c:formatCode>
                <c:ptCount val="36"/>
                <c:pt idx="0">
                  <c:v>-12.3800001144</c:v>
                </c:pt>
                <c:pt idx="1">
                  <c:v>-12.5</c:v>
                </c:pt>
                <c:pt idx="2">
                  <c:v>-12.5699996948</c:v>
                </c:pt>
                <c:pt idx="3">
                  <c:v>-12.609999656699999</c:v>
                </c:pt>
                <c:pt idx="4">
                  <c:v>-12.779999733</c:v>
                </c:pt>
                <c:pt idx="5">
                  <c:v>-12.8100004196</c:v>
                </c:pt>
                <c:pt idx="6">
                  <c:v>-12.779999733</c:v>
                </c:pt>
                <c:pt idx="7">
                  <c:v>-12.760000228899999</c:v>
                </c:pt>
                <c:pt idx="8">
                  <c:v>-12.5600004196</c:v>
                </c:pt>
                <c:pt idx="9">
                  <c:v>-12.5200004578</c:v>
                </c:pt>
                <c:pt idx="10">
                  <c:v>-12.4300003052</c:v>
                </c:pt>
                <c:pt idx="11">
                  <c:v>-12.5600004196</c:v>
                </c:pt>
                <c:pt idx="12">
                  <c:v>-12.739999771100001</c:v>
                </c:pt>
                <c:pt idx="13">
                  <c:v>-12.7700004578</c:v>
                </c:pt>
                <c:pt idx="14">
                  <c:v>-12.9399995804</c:v>
                </c:pt>
                <c:pt idx="15">
                  <c:v>-13.029999733</c:v>
                </c:pt>
                <c:pt idx="16">
                  <c:v>-13.1599998474</c:v>
                </c:pt>
                <c:pt idx="17">
                  <c:v>-13.079999923700001</c:v>
                </c:pt>
                <c:pt idx="18">
                  <c:v>-13.1300001144</c:v>
                </c:pt>
                <c:pt idx="19">
                  <c:v>-13.050000190700001</c:v>
                </c:pt>
                <c:pt idx="20">
                  <c:v>-12.6300001144</c:v>
                </c:pt>
                <c:pt idx="21">
                  <c:v>-13.2299995422</c:v>
                </c:pt>
                <c:pt idx="22">
                  <c:v>-13.329999923700001</c:v>
                </c:pt>
                <c:pt idx="23">
                  <c:v>-13.399999618500001</c:v>
                </c:pt>
                <c:pt idx="24">
                  <c:v>-13.449999809299999</c:v>
                </c:pt>
                <c:pt idx="25">
                  <c:v>-13.5</c:v>
                </c:pt>
                <c:pt idx="26">
                  <c:v>-13.529999733</c:v>
                </c:pt>
                <c:pt idx="27">
                  <c:v>-13.550000190700001</c:v>
                </c:pt>
                <c:pt idx="28">
                  <c:v>-13.600000381499999</c:v>
                </c:pt>
                <c:pt idx="29">
                  <c:v>-13.579999923700001</c:v>
                </c:pt>
                <c:pt idx="30">
                  <c:v>-13.609999656699999</c:v>
                </c:pt>
                <c:pt idx="31">
                  <c:v>-13.5699996948</c:v>
                </c:pt>
                <c:pt idx="32">
                  <c:v>-13.4799995422</c:v>
                </c:pt>
                <c:pt idx="33">
                  <c:v>-13.279999733</c:v>
                </c:pt>
                <c:pt idx="34">
                  <c:v>-13.25</c:v>
                </c:pt>
                <c:pt idx="35">
                  <c:v>-13.2899999619</c:v>
                </c:pt>
              </c:numCache>
            </c:numRef>
          </c:xVal>
          <c:yVal>
            <c:numRef>
              <c:f>Overall!$C$182:$C$217</c:f>
              <c:numCache>
                <c:formatCode>0.00</c:formatCode>
                <c:ptCount val="36"/>
                <c:pt idx="0">
                  <c:v>-13.354678154</c:v>
                </c:pt>
                <c:pt idx="1">
                  <c:v>-13.4717292786</c:v>
                </c:pt>
                <c:pt idx="2">
                  <c:v>-13.5448589325</c:v>
                </c:pt>
                <c:pt idx="3">
                  <c:v>-13.5817613602</c:v>
                </c:pt>
                <c:pt idx="4">
                  <c:v>-13.599300384499999</c:v>
                </c:pt>
                <c:pt idx="5">
                  <c:v>-13.6049995422</c:v>
                </c:pt>
                <c:pt idx="6">
                  <c:v>-13.6067380905</c:v>
                </c:pt>
                <c:pt idx="7">
                  <c:v>-13.6097764969</c:v>
                </c:pt>
                <c:pt idx="8">
                  <c:v>-13.6170129776</c:v>
                </c:pt>
                <c:pt idx="9">
                  <c:v>-13.6300439835</c:v>
                </c:pt>
                <c:pt idx="10">
                  <c:v>-13.6485939026</c:v>
                </c:pt>
                <c:pt idx="11">
                  <c:v>-13.6738195419</c:v>
                </c:pt>
                <c:pt idx="12">
                  <c:v>-13.7046384811</c:v>
                </c:pt>
                <c:pt idx="13">
                  <c:v>-13.736696243300001</c:v>
                </c:pt>
                <c:pt idx="14">
                  <c:v>-13.7763195038</c:v>
                </c:pt>
                <c:pt idx="15">
                  <c:v>-13.818369865399999</c:v>
                </c:pt>
                <c:pt idx="16">
                  <c:v>-13.865274429299999</c:v>
                </c:pt>
                <c:pt idx="17">
                  <c:v>-13.9137115479</c:v>
                </c:pt>
                <c:pt idx="18">
                  <c:v>-13.966657638499999</c:v>
                </c:pt>
                <c:pt idx="19">
                  <c:v>-14.0223426819</c:v>
                </c:pt>
                <c:pt idx="20">
                  <c:v>-14.078534126299999</c:v>
                </c:pt>
                <c:pt idx="21">
                  <c:v>-14.138648033100001</c:v>
                </c:pt>
                <c:pt idx="22">
                  <c:v>-14.198437690700001</c:v>
                </c:pt>
                <c:pt idx="23">
                  <c:v>-14.261339187600001</c:v>
                </c:pt>
                <c:pt idx="24">
                  <c:v>-14.3251314163</c:v>
                </c:pt>
                <c:pt idx="25">
                  <c:v>-14.383105278</c:v>
                </c:pt>
                <c:pt idx="26">
                  <c:v>-14.447366714499999</c:v>
                </c:pt>
                <c:pt idx="27">
                  <c:v>-14.5095272064</c:v>
                </c:pt>
                <c:pt idx="28">
                  <c:v>-14.5736732483</c:v>
                </c:pt>
                <c:pt idx="29">
                  <c:v>-14.6356563568</c:v>
                </c:pt>
                <c:pt idx="30">
                  <c:v>-14.6996679306</c:v>
                </c:pt>
                <c:pt idx="31">
                  <c:v>-14.763682365399999</c:v>
                </c:pt>
                <c:pt idx="32">
                  <c:v>-14.825637817400001</c:v>
                </c:pt>
                <c:pt idx="33">
                  <c:v>-14.889626503000001</c:v>
                </c:pt>
                <c:pt idx="34">
                  <c:v>-14.9514579773</c:v>
                </c:pt>
                <c:pt idx="35">
                  <c:v>-15.015186309800001</c:v>
                </c:pt>
              </c:numCache>
            </c:numRef>
          </c:yVal>
          <c:smooth val="0"/>
        </c:ser>
        <c:ser>
          <c:idx val="11"/>
          <c:order val="10"/>
          <c:tx>
            <c:strRef>
              <c:f>Overall!$G$37</c:f>
              <c:strCache>
                <c:ptCount val="1"/>
                <c:pt idx="0">
                  <c:v>Q_63</c:v>
                </c:pt>
              </c:strCache>
            </c:strRef>
          </c:tx>
          <c:spPr>
            <a:ln w="28575">
              <a:noFill/>
            </a:ln>
          </c:spPr>
          <c:marker>
            <c:symbol val="diamond"/>
            <c:size val="5"/>
            <c:spPr>
              <a:solidFill>
                <a:srgbClr val="FFC000"/>
              </a:solidFill>
              <a:ln w="3175">
                <a:solidFill>
                  <a:schemeClr val="tx1"/>
                </a:solidFill>
              </a:ln>
            </c:spPr>
          </c:marker>
          <c:xVal>
            <c:numRef>
              <c:f>Overall!$B$2:$B$37</c:f>
              <c:numCache>
                <c:formatCode>0.00</c:formatCode>
                <c:ptCount val="36"/>
                <c:pt idx="0">
                  <c:v>-19.280000686600001</c:v>
                </c:pt>
                <c:pt idx="1">
                  <c:v>-19.350000381499999</c:v>
                </c:pt>
                <c:pt idx="2">
                  <c:v>-19.329999923700001</c:v>
                </c:pt>
                <c:pt idx="3">
                  <c:v>-19.3199996948</c:v>
                </c:pt>
                <c:pt idx="4">
                  <c:v>-19.350000381499999</c:v>
                </c:pt>
                <c:pt idx="5">
                  <c:v>-19.399999618500001</c:v>
                </c:pt>
                <c:pt idx="6">
                  <c:v>-19.620000839199999</c:v>
                </c:pt>
                <c:pt idx="7">
                  <c:v>-19.709999084500001</c:v>
                </c:pt>
                <c:pt idx="8">
                  <c:v>-19.770000457799998</c:v>
                </c:pt>
                <c:pt idx="9">
                  <c:v>-19.75</c:v>
                </c:pt>
                <c:pt idx="10">
                  <c:v>-19.690000534100001</c:v>
                </c:pt>
                <c:pt idx="11">
                  <c:v>-19.739999771099999</c:v>
                </c:pt>
                <c:pt idx="12">
                  <c:v>-19.8199996948</c:v>
                </c:pt>
                <c:pt idx="13">
                  <c:v>-19.850000381499999</c:v>
                </c:pt>
                <c:pt idx="14">
                  <c:v>-19.870000839199999</c:v>
                </c:pt>
                <c:pt idx="15">
                  <c:v>-19.9500007629</c:v>
                </c:pt>
                <c:pt idx="16">
                  <c:v>-19.940000534100001</c:v>
                </c:pt>
                <c:pt idx="17">
                  <c:v>-19.829999923700001</c:v>
                </c:pt>
                <c:pt idx="18">
                  <c:v>-20.0699996948</c:v>
                </c:pt>
                <c:pt idx="19">
                  <c:v>-20.329999923700001</c:v>
                </c:pt>
                <c:pt idx="20">
                  <c:v>-20.510000228900001</c:v>
                </c:pt>
                <c:pt idx="21">
                  <c:v>-20.709999084500001</c:v>
                </c:pt>
                <c:pt idx="22">
                  <c:v>-20.879999160800001</c:v>
                </c:pt>
                <c:pt idx="23">
                  <c:v>-20.8600006104</c:v>
                </c:pt>
                <c:pt idx="24">
                  <c:v>-20.9500007629</c:v>
                </c:pt>
                <c:pt idx="25">
                  <c:v>-21</c:v>
                </c:pt>
                <c:pt idx="26">
                  <c:v>-20.979999542200002</c:v>
                </c:pt>
                <c:pt idx="27">
                  <c:v>-21.25</c:v>
                </c:pt>
                <c:pt idx="28">
                  <c:v>-21.149999618500001</c:v>
                </c:pt>
                <c:pt idx="29">
                  <c:v>-20.7999992371</c:v>
                </c:pt>
                <c:pt idx="30">
                  <c:v>-20.5499992371</c:v>
                </c:pt>
                <c:pt idx="31">
                  <c:v>-20.3199996948</c:v>
                </c:pt>
                <c:pt idx="32">
                  <c:v>-20.020000457799998</c:v>
                </c:pt>
                <c:pt idx="33">
                  <c:v>-19.709999084500001</c:v>
                </c:pt>
                <c:pt idx="34">
                  <c:v>-19.649999618500001</c:v>
                </c:pt>
                <c:pt idx="35">
                  <c:v>-19.3199996948</c:v>
                </c:pt>
              </c:numCache>
            </c:numRef>
          </c:xVal>
          <c:yVal>
            <c:numRef>
              <c:f>Overall!$C$2:$C$37</c:f>
              <c:numCache>
                <c:formatCode>0.00</c:formatCode>
                <c:ptCount val="36"/>
                <c:pt idx="0">
                  <c:v>-21.8750953674</c:v>
                </c:pt>
                <c:pt idx="1">
                  <c:v>-21.529150009199999</c:v>
                </c:pt>
                <c:pt idx="2">
                  <c:v>-21.339418411299999</c:v>
                </c:pt>
                <c:pt idx="3">
                  <c:v>-21.2163772583</c:v>
                </c:pt>
                <c:pt idx="4">
                  <c:v>-21.109491348300001</c:v>
                </c:pt>
                <c:pt idx="5">
                  <c:v>-21.015850067100001</c:v>
                </c:pt>
                <c:pt idx="6">
                  <c:v>-20.9342689514</c:v>
                </c:pt>
                <c:pt idx="7">
                  <c:v>-20.8705024719</c:v>
                </c:pt>
                <c:pt idx="8">
                  <c:v>-20.818000793500001</c:v>
                </c:pt>
                <c:pt idx="9">
                  <c:v>-20.767967224100001</c:v>
                </c:pt>
                <c:pt idx="10">
                  <c:v>-20.723951339700001</c:v>
                </c:pt>
                <c:pt idx="11">
                  <c:v>-20.687677383400001</c:v>
                </c:pt>
                <c:pt idx="12">
                  <c:v>-20.660682678200001</c:v>
                </c:pt>
                <c:pt idx="13">
                  <c:v>-20.642976760900002</c:v>
                </c:pt>
                <c:pt idx="14">
                  <c:v>-20.6300010681</c:v>
                </c:pt>
                <c:pt idx="15">
                  <c:v>-20.626029968299999</c:v>
                </c:pt>
                <c:pt idx="16">
                  <c:v>-20.624090194699999</c:v>
                </c:pt>
                <c:pt idx="17">
                  <c:v>-20.617403030399998</c:v>
                </c:pt>
                <c:pt idx="18">
                  <c:v>-20.614786148099999</c:v>
                </c:pt>
                <c:pt idx="19">
                  <c:v>-20.6222057343</c:v>
                </c:pt>
                <c:pt idx="20">
                  <c:v>-20.641689300500001</c:v>
                </c:pt>
                <c:pt idx="21">
                  <c:v>-20.675941467299999</c:v>
                </c:pt>
                <c:pt idx="22">
                  <c:v>-20.722545623799999</c:v>
                </c:pt>
                <c:pt idx="23">
                  <c:v>-20.774852752699999</c:v>
                </c:pt>
                <c:pt idx="24">
                  <c:v>-20.827129364000001</c:v>
                </c:pt>
                <c:pt idx="25">
                  <c:v>-20.873453140300001</c:v>
                </c:pt>
                <c:pt idx="26">
                  <c:v>-20.921226501500001</c:v>
                </c:pt>
                <c:pt idx="27">
                  <c:v>-20.9752731323</c:v>
                </c:pt>
                <c:pt idx="28">
                  <c:v>-21.032218933100001</c:v>
                </c:pt>
                <c:pt idx="29">
                  <c:v>-21.084255218500001</c:v>
                </c:pt>
                <c:pt idx="30">
                  <c:v>-21.129140853900001</c:v>
                </c:pt>
                <c:pt idx="31">
                  <c:v>-21.1632099152</c:v>
                </c:pt>
                <c:pt idx="32">
                  <c:v>-21.1905250549</c:v>
                </c:pt>
                <c:pt idx="33">
                  <c:v>-21.216369628900001</c:v>
                </c:pt>
                <c:pt idx="34">
                  <c:v>-21.2436676025</c:v>
                </c:pt>
                <c:pt idx="35">
                  <c:v>-21.274097442599999</c:v>
                </c:pt>
              </c:numCache>
            </c:numRef>
          </c:yVal>
          <c:smooth val="0"/>
        </c:ser>
        <c:dLbls>
          <c:showLegendKey val="0"/>
          <c:showVal val="0"/>
          <c:showCatName val="0"/>
          <c:showSerName val="0"/>
          <c:showPercent val="0"/>
          <c:showBubbleSize val="0"/>
        </c:dLbls>
        <c:axId val="145795712"/>
        <c:axId val="145806464"/>
      </c:scatterChart>
      <c:valAx>
        <c:axId val="145795712"/>
        <c:scaling>
          <c:orientation val="minMax"/>
          <c:max val="7"/>
          <c:min val="-23"/>
        </c:scaling>
        <c:delete val="0"/>
        <c:axPos val="b"/>
        <c:majorGridlines>
          <c:spPr>
            <a:ln>
              <a:solidFill>
                <a:schemeClr val="bg1">
                  <a:lumMod val="50000"/>
                </a:schemeClr>
              </a:solidFill>
            </a:ln>
          </c:spPr>
        </c:majorGridlines>
        <c:minorGridlines>
          <c:spPr>
            <a:ln>
              <a:solidFill>
                <a:schemeClr val="bg1">
                  <a:lumMod val="85000"/>
                </a:schemeClr>
              </a:solidFill>
            </a:ln>
          </c:spPr>
        </c:minorGridlines>
        <c:title>
          <c:tx>
            <c:rich>
              <a:bodyPr/>
              <a:lstStyle/>
              <a:p>
                <a:pPr>
                  <a:defRPr/>
                </a:pPr>
                <a:r>
                  <a:rPr lang="en-US"/>
                  <a:t>Observed Head [m]</a:t>
                </a:r>
              </a:p>
            </c:rich>
          </c:tx>
          <c:layout>
            <c:manualLayout>
              <c:xMode val="edge"/>
              <c:yMode val="edge"/>
              <c:x val="0.20751961035363958"/>
              <c:y val="0.92739347684957929"/>
            </c:manualLayout>
          </c:layout>
          <c:overlay val="0"/>
        </c:title>
        <c:numFmt formatCode="0" sourceLinked="0"/>
        <c:majorTickMark val="in"/>
        <c:minorTickMark val="none"/>
        <c:tickLblPos val="low"/>
        <c:crossAx val="145806464"/>
        <c:crossesAt val="-23"/>
        <c:crossBetween val="midCat"/>
        <c:majorUnit val="5"/>
        <c:minorUnit val="1"/>
      </c:valAx>
      <c:valAx>
        <c:axId val="145806464"/>
        <c:scaling>
          <c:orientation val="minMax"/>
          <c:max val="7"/>
          <c:min val="-23"/>
        </c:scaling>
        <c:delete val="0"/>
        <c:axPos val="l"/>
        <c:majorGridlines>
          <c:spPr>
            <a:ln>
              <a:solidFill>
                <a:schemeClr val="bg1">
                  <a:lumMod val="50000"/>
                </a:schemeClr>
              </a:solidFill>
            </a:ln>
          </c:spPr>
        </c:majorGridlines>
        <c:minorGridlines>
          <c:spPr>
            <a:ln>
              <a:solidFill>
                <a:schemeClr val="bg1">
                  <a:lumMod val="85000"/>
                </a:schemeClr>
              </a:solidFill>
            </a:ln>
          </c:spPr>
        </c:minorGridlines>
        <c:title>
          <c:tx>
            <c:rich>
              <a:bodyPr/>
              <a:lstStyle/>
              <a:p>
                <a:pPr>
                  <a:defRPr/>
                </a:pPr>
                <a:r>
                  <a:rPr lang="en-US"/>
                  <a:t>Simulated Head [m ]</a:t>
                </a:r>
              </a:p>
            </c:rich>
          </c:tx>
          <c:layout>
            <c:manualLayout>
              <c:xMode val="edge"/>
              <c:yMode val="edge"/>
              <c:x val="0.71621754035735008"/>
              <c:y val="0.24887951918966175"/>
            </c:manualLayout>
          </c:layout>
          <c:overlay val="0"/>
        </c:title>
        <c:numFmt formatCode="0" sourceLinked="0"/>
        <c:majorTickMark val="in"/>
        <c:minorTickMark val="none"/>
        <c:tickLblPos val="high"/>
        <c:crossAx val="145795712"/>
        <c:crossesAt val="7"/>
        <c:crossBetween val="midCat"/>
        <c:majorUnit val="5"/>
        <c:minorUnit val="1"/>
      </c:valAx>
      <c:spPr>
        <a:ln>
          <a:solidFill>
            <a:schemeClr val="tx1">
              <a:lumMod val="65000"/>
              <a:lumOff val="35000"/>
            </a:schemeClr>
          </a:solidFill>
        </a:ln>
      </c:spPr>
    </c:plotArea>
    <c:legend>
      <c:legendPos val="r"/>
      <c:legendEntry>
        <c:idx val="0"/>
        <c:delete val="1"/>
      </c:legendEntry>
      <c:legendEntry>
        <c:idx val="1"/>
        <c:delete val="1"/>
      </c:legendEntry>
      <c:legendEntry>
        <c:idx val="2"/>
        <c:delete val="1"/>
      </c:legendEntry>
      <c:layout>
        <c:manualLayout>
          <c:xMode val="edge"/>
          <c:yMode val="edge"/>
          <c:x val="0.83666509017365798"/>
          <c:y val="0.40464885870880618"/>
          <c:w val="0.149648500762874"/>
          <c:h val="0.56962588811704484"/>
        </c:manualLayout>
      </c:layout>
      <c:overlay val="0"/>
      <c:spPr>
        <a:solidFill>
          <a:schemeClr val="bg1">
            <a:lumMod val="85000"/>
          </a:schemeClr>
        </a:solidFill>
      </c:spPr>
    </c:legend>
    <c:plotVisOnly val="1"/>
    <c:dispBlanksAs val="gap"/>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56891878473154"/>
          <c:y val="0.14795861918185763"/>
          <c:w val="0.8282471542335631"/>
          <c:h val="0.82410568472798706"/>
        </c:manualLayout>
      </c:layout>
      <c:scatterChart>
        <c:scatterStyle val="lineMarker"/>
        <c:varyColors val="0"/>
        <c:ser>
          <c:idx val="13"/>
          <c:order val="0"/>
          <c:tx>
            <c:v>Allwells</c:v>
          </c:tx>
          <c:spPr>
            <a:ln w="28575">
              <a:noFill/>
            </a:ln>
          </c:spPr>
          <c:marker>
            <c:symbol val="diamond"/>
            <c:size val="5"/>
            <c:spPr>
              <a:solidFill>
                <a:schemeClr val="tx1"/>
              </a:solidFill>
              <a:ln>
                <a:noFill/>
              </a:ln>
            </c:spPr>
          </c:marker>
          <c:trendline>
            <c:spPr>
              <a:ln>
                <a:solidFill>
                  <a:srgbClr val="FF0000"/>
                </a:solidFill>
              </a:ln>
            </c:spPr>
            <c:trendlineType val="linear"/>
            <c:dispRSqr val="0"/>
            <c:dispEq val="1"/>
            <c:trendlineLbl>
              <c:layout>
                <c:manualLayout>
                  <c:x val="-0.47283329329647228"/>
                  <c:y val="-0.2722207977138455"/>
                </c:manualLayout>
              </c:layout>
              <c:numFmt formatCode="General" sourceLinked="0"/>
              <c:spPr>
                <a:solidFill>
                  <a:schemeClr val="bg1"/>
                </a:solidFill>
              </c:spPr>
              <c:txPr>
                <a:bodyPr/>
                <a:lstStyle/>
                <a:p>
                  <a:pPr>
                    <a:defRPr>
                      <a:solidFill>
                        <a:srgbClr val="FF0000"/>
                      </a:solidFill>
                    </a:defRPr>
                  </a:pPr>
                  <a:endParaRPr lang="en-US"/>
                </a:p>
              </c:txPr>
            </c:trendlineLbl>
          </c:trendline>
          <c:xVal>
            <c:numRef>
              <c:f>Data!$A$2:$A$289</c:f>
              <c:numCache>
                <c:formatCode>0.00</c:formatCode>
                <c:ptCount val="288"/>
                <c:pt idx="0">
                  <c:v>6.6433362960800002</c:v>
                </c:pt>
                <c:pt idx="1">
                  <c:v>4.9710817337000002</c:v>
                </c:pt>
                <c:pt idx="2">
                  <c:v>6.50867128372</c:v>
                </c:pt>
                <c:pt idx="3">
                  <c:v>5.4805688858000003</c:v>
                </c:pt>
                <c:pt idx="4">
                  <c:v>5.8374676704399997</c:v>
                </c:pt>
                <c:pt idx="5">
                  <c:v>5.42617321014</c:v>
                </c:pt>
                <c:pt idx="6">
                  <c:v>3.7042472362500001</c:v>
                </c:pt>
                <c:pt idx="7">
                  <c:v>5.6659045219399999</c:v>
                </c:pt>
                <c:pt idx="8">
                  <c:v>4.7853884697</c:v>
                </c:pt>
                <c:pt idx="9">
                  <c:v>3.6398358344999999</c:v>
                </c:pt>
                <c:pt idx="10">
                  <c:v>4.7579226493800002</c:v>
                </c:pt>
                <c:pt idx="11">
                  <c:v>3.4722225666000002</c:v>
                </c:pt>
                <c:pt idx="12">
                  <c:v>3.1289727687800002</c:v>
                </c:pt>
                <c:pt idx="13">
                  <c:v>4.3718857765200001</c:v>
                </c:pt>
                <c:pt idx="14">
                  <c:v>3.6651604175600001</c:v>
                </c:pt>
                <c:pt idx="15">
                  <c:v>2.23058199883</c:v>
                </c:pt>
                <c:pt idx="16">
                  <c:v>2.1968808174099999</c:v>
                </c:pt>
                <c:pt idx="17">
                  <c:v>2.3622295856500002</c:v>
                </c:pt>
                <c:pt idx="18">
                  <c:v>2.0883483886700001</c:v>
                </c:pt>
                <c:pt idx="19">
                  <c:v>2.1237425804100001</c:v>
                </c:pt>
                <c:pt idx="20">
                  <c:v>3.57332324982</c:v>
                </c:pt>
                <c:pt idx="21">
                  <c:v>1.7980048656500001</c:v>
                </c:pt>
                <c:pt idx="22">
                  <c:v>2.3187899589500001</c:v>
                </c:pt>
                <c:pt idx="23">
                  <c:v>2.16136908531</c:v>
                </c:pt>
                <c:pt idx="24">
                  <c:v>1.58229720592</c:v>
                </c:pt>
                <c:pt idx="25">
                  <c:v>2.9218668937699999</c:v>
                </c:pt>
                <c:pt idx="26">
                  <c:v>1.8000725507699999</c:v>
                </c:pt>
                <c:pt idx="27">
                  <c:v>2.6274847984299998</c:v>
                </c:pt>
                <c:pt idx="28">
                  <c:v>2.0647580623600001</c:v>
                </c:pt>
                <c:pt idx="29">
                  <c:v>4.1001448631299997</c:v>
                </c:pt>
                <c:pt idx="30">
                  <c:v>2.2678492069199998</c:v>
                </c:pt>
                <c:pt idx="31">
                  <c:v>2.3069076538100002</c:v>
                </c:pt>
                <c:pt idx="32">
                  <c:v>1.9762153625500001</c:v>
                </c:pt>
                <c:pt idx="33">
                  <c:v>1.80975949764</c:v>
                </c:pt>
                <c:pt idx="34">
                  <c:v>1.98415780067</c:v>
                </c:pt>
                <c:pt idx="35">
                  <c:v>2.1030824184400001</c:v>
                </c:pt>
                <c:pt idx="36">
                  <c:v>2.64157772064</c:v>
                </c:pt>
                <c:pt idx="37">
                  <c:v>2.8445408344300001</c:v>
                </c:pt>
                <c:pt idx="38">
                  <c:v>2.6337838172899999</c:v>
                </c:pt>
                <c:pt idx="39">
                  <c:v>3.8639147281600001</c:v>
                </c:pt>
                <c:pt idx="40">
                  <c:v>2.3605542182899999</c:v>
                </c:pt>
                <c:pt idx="41">
                  <c:v>2.8785467147800001</c:v>
                </c:pt>
                <c:pt idx="42">
                  <c:v>2.8713414669000001</c:v>
                </c:pt>
                <c:pt idx="43">
                  <c:v>3.2702913284299999</c:v>
                </c:pt>
                <c:pt idx="44">
                  <c:v>1.99595332146</c:v>
                </c:pt>
                <c:pt idx="45">
                  <c:v>1.4231408834499999</c:v>
                </c:pt>
                <c:pt idx="46">
                  <c:v>0.90552568435699998</c:v>
                </c:pt>
                <c:pt idx="47">
                  <c:v>1.39589834213</c:v>
                </c:pt>
                <c:pt idx="48">
                  <c:v>2.4654200077100001</c:v>
                </c:pt>
                <c:pt idx="49">
                  <c:v>1.13632512093</c:v>
                </c:pt>
                <c:pt idx="50">
                  <c:v>-1.6838277578400001</c:v>
                </c:pt>
                <c:pt idx="51">
                  <c:v>-1.4276928901699999</c:v>
                </c:pt>
                <c:pt idx="52">
                  <c:v>1.2745277881599999</c:v>
                </c:pt>
                <c:pt idx="53">
                  <c:v>-1.9324043989199999</c:v>
                </c:pt>
                <c:pt idx="54">
                  <c:v>1.06780230999</c:v>
                </c:pt>
                <c:pt idx="55">
                  <c:v>7.5759232044200001E-2</c:v>
                </c:pt>
                <c:pt idx="56">
                  <c:v>0.470962643623</c:v>
                </c:pt>
                <c:pt idx="57">
                  <c:v>0.24653041362799999</c:v>
                </c:pt>
                <c:pt idx="58">
                  <c:v>0.107325382531</c:v>
                </c:pt>
                <c:pt idx="59">
                  <c:v>0.14294138550800001</c:v>
                </c:pt>
                <c:pt idx="60">
                  <c:v>-0.36302030086499998</c:v>
                </c:pt>
                <c:pt idx="61">
                  <c:v>0.161692798138</c:v>
                </c:pt>
                <c:pt idx="62">
                  <c:v>0.13639572262800001</c:v>
                </c:pt>
                <c:pt idx="63">
                  <c:v>7.9612389206900003E-2</c:v>
                </c:pt>
                <c:pt idx="64">
                  <c:v>9.4495303928900001E-2</c:v>
                </c:pt>
                <c:pt idx="65">
                  <c:v>-1.6190022230100001</c:v>
                </c:pt>
                <c:pt idx="66">
                  <c:v>0.59611588716499997</c:v>
                </c:pt>
                <c:pt idx="67">
                  <c:v>-0.59232717752499997</c:v>
                </c:pt>
                <c:pt idx="68">
                  <c:v>-1.78222763538</c:v>
                </c:pt>
                <c:pt idx="69">
                  <c:v>-5.3385898470900001E-2</c:v>
                </c:pt>
                <c:pt idx="70">
                  <c:v>-2.32554316521</c:v>
                </c:pt>
                <c:pt idx="71">
                  <c:v>-0.17636208236199999</c:v>
                </c:pt>
                <c:pt idx="72">
                  <c:v>-0.42525863647500001</c:v>
                </c:pt>
                <c:pt idx="73">
                  <c:v>-1.9248424768400001</c:v>
                </c:pt>
                <c:pt idx="74">
                  <c:v>-0.20498777926</c:v>
                </c:pt>
                <c:pt idx="75">
                  <c:v>-2.2333447933200001</c:v>
                </c:pt>
                <c:pt idx="76">
                  <c:v>6.1852809041699999E-2</c:v>
                </c:pt>
                <c:pt idx="77">
                  <c:v>-2.0654256343799999</c:v>
                </c:pt>
                <c:pt idx="78">
                  <c:v>-2.7230105400100002</c:v>
                </c:pt>
                <c:pt idx="79">
                  <c:v>-2.1465921402000001</c:v>
                </c:pt>
                <c:pt idx="80">
                  <c:v>-2.0486960411099999</c:v>
                </c:pt>
                <c:pt idx="81">
                  <c:v>-2.3682208061200001</c:v>
                </c:pt>
                <c:pt idx="82">
                  <c:v>-2.0828375816300002</c:v>
                </c:pt>
                <c:pt idx="83">
                  <c:v>-0.35606336593600002</c:v>
                </c:pt>
                <c:pt idx="84">
                  <c:v>-2.34154653549</c:v>
                </c:pt>
                <c:pt idx="85">
                  <c:v>-2.2870419025399999</c:v>
                </c:pt>
                <c:pt idx="86">
                  <c:v>-2.3906354904199998</c:v>
                </c:pt>
                <c:pt idx="87">
                  <c:v>-2.4951496124300001</c:v>
                </c:pt>
                <c:pt idx="88">
                  <c:v>-0.256802260876</c:v>
                </c:pt>
                <c:pt idx="89">
                  <c:v>-3.0349402427699999</c:v>
                </c:pt>
                <c:pt idx="90">
                  <c:v>-2.27447128296</c:v>
                </c:pt>
                <c:pt idx="91">
                  <c:v>-3.2141387462600002</c:v>
                </c:pt>
                <c:pt idx="92">
                  <c:v>-2.5923335552200002</c:v>
                </c:pt>
                <c:pt idx="93">
                  <c:v>-2.7047355175000001</c:v>
                </c:pt>
                <c:pt idx="94">
                  <c:v>0.31574165821099998</c:v>
                </c:pt>
                <c:pt idx="95">
                  <c:v>-2.7068364620200001</c:v>
                </c:pt>
                <c:pt idx="96">
                  <c:v>-2.68340396881</c:v>
                </c:pt>
                <c:pt idx="97">
                  <c:v>-2.66342806816</c:v>
                </c:pt>
                <c:pt idx="98">
                  <c:v>-3.3059520721400002</c:v>
                </c:pt>
                <c:pt idx="99">
                  <c:v>-2.9565660953499999</c:v>
                </c:pt>
                <c:pt idx="100">
                  <c:v>-2.8270452022599999</c:v>
                </c:pt>
                <c:pt idx="101">
                  <c:v>-3.0921249389600001</c:v>
                </c:pt>
                <c:pt idx="102">
                  <c:v>-3.27595257759</c:v>
                </c:pt>
                <c:pt idx="103">
                  <c:v>-3.2102258205399998</c:v>
                </c:pt>
                <c:pt idx="104">
                  <c:v>-3.1492393016800002</c:v>
                </c:pt>
                <c:pt idx="105">
                  <c:v>-2.66551208496</c:v>
                </c:pt>
                <c:pt idx="106">
                  <c:v>-3.1878299713099998</c:v>
                </c:pt>
                <c:pt idx="107">
                  <c:v>-3.18513727188</c:v>
                </c:pt>
                <c:pt idx="108">
                  <c:v>-10.8963003159</c:v>
                </c:pt>
                <c:pt idx="109">
                  <c:v>-10.9108943939</c:v>
                </c:pt>
                <c:pt idx="110">
                  <c:v>-10.8624429703</c:v>
                </c:pt>
                <c:pt idx="111">
                  <c:v>-10.2512054443</c:v>
                </c:pt>
                <c:pt idx="112">
                  <c:v>-10.1593017578</c:v>
                </c:pt>
                <c:pt idx="113">
                  <c:v>-10.546187400799999</c:v>
                </c:pt>
                <c:pt idx="114">
                  <c:v>-10.3343992233</c:v>
                </c:pt>
                <c:pt idx="115">
                  <c:v>-10.504027366600001</c:v>
                </c:pt>
                <c:pt idx="116">
                  <c:v>-10.8384981155</c:v>
                </c:pt>
                <c:pt idx="117">
                  <c:v>-10.0911989212</c:v>
                </c:pt>
                <c:pt idx="118">
                  <c:v>-10.4533653259</c:v>
                </c:pt>
                <c:pt idx="119">
                  <c:v>-10.850011825599999</c:v>
                </c:pt>
                <c:pt idx="120">
                  <c:v>-10.382582664499999</c:v>
                </c:pt>
                <c:pt idx="121">
                  <c:v>-10.894824028</c:v>
                </c:pt>
                <c:pt idx="122">
                  <c:v>-10.551713943499999</c:v>
                </c:pt>
                <c:pt idx="123">
                  <c:v>-10.0657558441</c:v>
                </c:pt>
                <c:pt idx="124">
                  <c:v>-11.0199146271</c:v>
                </c:pt>
                <c:pt idx="125">
                  <c:v>-10.435441970799999</c:v>
                </c:pt>
                <c:pt idx="126">
                  <c:v>-10.677957534800001</c:v>
                </c:pt>
                <c:pt idx="127">
                  <c:v>-10.4241952896</c:v>
                </c:pt>
                <c:pt idx="128">
                  <c:v>-10.484023094199999</c:v>
                </c:pt>
                <c:pt idx="129">
                  <c:v>-10.087470054600001</c:v>
                </c:pt>
                <c:pt idx="130">
                  <c:v>-10.4016189575</c:v>
                </c:pt>
                <c:pt idx="131">
                  <c:v>-10.3847932816</c:v>
                </c:pt>
                <c:pt idx="132">
                  <c:v>-10.134893417400001</c:v>
                </c:pt>
                <c:pt idx="133">
                  <c:v>-10.3768787384</c:v>
                </c:pt>
                <c:pt idx="134">
                  <c:v>-10.486612319900001</c:v>
                </c:pt>
                <c:pt idx="135">
                  <c:v>-10.212471962</c:v>
                </c:pt>
                <c:pt idx="136">
                  <c:v>-10.5023765564</c:v>
                </c:pt>
                <c:pt idx="137">
                  <c:v>-10.565977096599999</c:v>
                </c:pt>
                <c:pt idx="138">
                  <c:v>-10.8291015625</c:v>
                </c:pt>
                <c:pt idx="139">
                  <c:v>-10.418828964199999</c:v>
                </c:pt>
                <c:pt idx="140">
                  <c:v>-10.7361011505</c:v>
                </c:pt>
                <c:pt idx="141">
                  <c:v>-10.3099327087</c:v>
                </c:pt>
                <c:pt idx="142">
                  <c:v>-10.651903152499999</c:v>
                </c:pt>
                <c:pt idx="143">
                  <c:v>-10.410932540899999</c:v>
                </c:pt>
                <c:pt idx="144">
                  <c:v>-13.9931554794</c:v>
                </c:pt>
                <c:pt idx="145">
                  <c:v>-15.811284065200001</c:v>
                </c:pt>
                <c:pt idx="146">
                  <c:v>-13.354678154</c:v>
                </c:pt>
                <c:pt idx="147">
                  <c:v>-14.241307258599999</c:v>
                </c:pt>
                <c:pt idx="148">
                  <c:v>-13.6485939026</c:v>
                </c:pt>
                <c:pt idx="149">
                  <c:v>-13.4717292786</c:v>
                </c:pt>
                <c:pt idx="150">
                  <c:v>-13.6300439835</c:v>
                </c:pt>
                <c:pt idx="151">
                  <c:v>-13.6170129776</c:v>
                </c:pt>
                <c:pt idx="152">
                  <c:v>-13.6738195419</c:v>
                </c:pt>
                <c:pt idx="153">
                  <c:v>-13.5448589325</c:v>
                </c:pt>
                <c:pt idx="154">
                  <c:v>-13.5817613602</c:v>
                </c:pt>
                <c:pt idx="155">
                  <c:v>-14.078534126299999</c:v>
                </c:pt>
                <c:pt idx="156">
                  <c:v>-15.642499923700001</c:v>
                </c:pt>
                <c:pt idx="157">
                  <c:v>-13.7046384811</c:v>
                </c:pt>
                <c:pt idx="158">
                  <c:v>-13.6097764969</c:v>
                </c:pt>
                <c:pt idx="159">
                  <c:v>-13.736696243300001</c:v>
                </c:pt>
                <c:pt idx="160">
                  <c:v>-13.599300384499999</c:v>
                </c:pt>
                <c:pt idx="161">
                  <c:v>-13.6067380905</c:v>
                </c:pt>
                <c:pt idx="162">
                  <c:v>-13.6049995422</c:v>
                </c:pt>
                <c:pt idx="163">
                  <c:v>-15.9606790543</c:v>
                </c:pt>
                <c:pt idx="164">
                  <c:v>-15.487659454299999</c:v>
                </c:pt>
                <c:pt idx="165">
                  <c:v>-15.326406478899999</c:v>
                </c:pt>
                <c:pt idx="166">
                  <c:v>-13.7763195038</c:v>
                </c:pt>
                <c:pt idx="167">
                  <c:v>-14.5030975342</c:v>
                </c:pt>
                <c:pt idx="168">
                  <c:v>-13.818369865399999</c:v>
                </c:pt>
                <c:pt idx="169">
                  <c:v>-14.0223426819</c:v>
                </c:pt>
                <c:pt idx="170">
                  <c:v>-13.9137115479</c:v>
                </c:pt>
                <c:pt idx="171">
                  <c:v>-16.064168930099999</c:v>
                </c:pt>
                <c:pt idx="172">
                  <c:v>-13.966657638499999</c:v>
                </c:pt>
                <c:pt idx="173">
                  <c:v>-13.865274429299999</c:v>
                </c:pt>
                <c:pt idx="174">
                  <c:v>-14.737784385699999</c:v>
                </c:pt>
                <c:pt idx="175">
                  <c:v>-14.138648033100001</c:v>
                </c:pt>
                <c:pt idx="176">
                  <c:v>-14.9514579773</c:v>
                </c:pt>
                <c:pt idx="177">
                  <c:v>-16.091083526599999</c:v>
                </c:pt>
                <c:pt idx="178">
                  <c:v>-16.1600723267</c:v>
                </c:pt>
                <c:pt idx="179">
                  <c:v>-14.889626503000001</c:v>
                </c:pt>
                <c:pt idx="180">
                  <c:v>-15.015186309800001</c:v>
                </c:pt>
                <c:pt idx="181">
                  <c:v>-14.198437690700001</c:v>
                </c:pt>
                <c:pt idx="182">
                  <c:v>-16.340629577600001</c:v>
                </c:pt>
                <c:pt idx="183">
                  <c:v>-15.138065338100001</c:v>
                </c:pt>
                <c:pt idx="184">
                  <c:v>-16.030004501299999</c:v>
                </c:pt>
                <c:pt idx="185">
                  <c:v>-14.261339187600001</c:v>
                </c:pt>
                <c:pt idx="186">
                  <c:v>-14.3251314163</c:v>
                </c:pt>
                <c:pt idx="187">
                  <c:v>-14.9470338821</c:v>
                </c:pt>
                <c:pt idx="188">
                  <c:v>-14.825637817400001</c:v>
                </c:pt>
                <c:pt idx="189">
                  <c:v>-14.383105278</c:v>
                </c:pt>
                <c:pt idx="190">
                  <c:v>-14.447366714499999</c:v>
                </c:pt>
                <c:pt idx="191">
                  <c:v>-14.5095272064</c:v>
                </c:pt>
                <c:pt idx="192">
                  <c:v>-14.763682365399999</c:v>
                </c:pt>
                <c:pt idx="193">
                  <c:v>-14.6356563568</c:v>
                </c:pt>
                <c:pt idx="194">
                  <c:v>-14.5736732483</c:v>
                </c:pt>
                <c:pt idx="195">
                  <c:v>-14.6996679306</c:v>
                </c:pt>
                <c:pt idx="196">
                  <c:v>-16.150156021099999</c:v>
                </c:pt>
                <c:pt idx="197">
                  <c:v>-16.181596756000001</c:v>
                </c:pt>
                <c:pt idx="198">
                  <c:v>-16.1187210083</c:v>
                </c:pt>
                <c:pt idx="199">
                  <c:v>-14.884977340700001</c:v>
                </c:pt>
                <c:pt idx="200">
                  <c:v>-14.948055267299999</c:v>
                </c:pt>
                <c:pt idx="201">
                  <c:v>-16.3473548889</c:v>
                </c:pt>
                <c:pt idx="202">
                  <c:v>-14.9643182755</c:v>
                </c:pt>
                <c:pt idx="203">
                  <c:v>-16.211160659800001</c:v>
                </c:pt>
                <c:pt idx="204">
                  <c:v>-16.3774261475</c:v>
                </c:pt>
                <c:pt idx="205">
                  <c:v>-14.9450454712</c:v>
                </c:pt>
                <c:pt idx="206">
                  <c:v>-14.830083846999999</c:v>
                </c:pt>
                <c:pt idx="207">
                  <c:v>-14.7511129379</c:v>
                </c:pt>
                <c:pt idx="208">
                  <c:v>-14.897766113299999</c:v>
                </c:pt>
                <c:pt idx="209">
                  <c:v>-14.6337327957</c:v>
                </c:pt>
                <c:pt idx="210">
                  <c:v>-16.280582427999999</c:v>
                </c:pt>
                <c:pt idx="211">
                  <c:v>-16.299764633199999</c:v>
                </c:pt>
                <c:pt idx="212">
                  <c:v>-14.668822288499999</c:v>
                </c:pt>
                <c:pt idx="213">
                  <c:v>-16.3234367371</c:v>
                </c:pt>
                <c:pt idx="214">
                  <c:v>-14.537933349599999</c:v>
                </c:pt>
                <c:pt idx="215">
                  <c:v>-14.7218132019</c:v>
                </c:pt>
                <c:pt idx="216">
                  <c:v>-14.5164613724</c:v>
                </c:pt>
                <c:pt idx="217">
                  <c:v>-16.3465614319</c:v>
                </c:pt>
                <c:pt idx="218">
                  <c:v>-14.5712738037</c:v>
                </c:pt>
                <c:pt idx="219">
                  <c:v>-14.794232368499999</c:v>
                </c:pt>
                <c:pt idx="220">
                  <c:v>-14.796631812999999</c:v>
                </c:pt>
                <c:pt idx="221">
                  <c:v>-14.764611244199999</c:v>
                </c:pt>
                <c:pt idx="222">
                  <c:v>-14.532544136</c:v>
                </c:pt>
                <c:pt idx="223">
                  <c:v>-16.152582168599999</c:v>
                </c:pt>
                <c:pt idx="224">
                  <c:v>-14.7353315353</c:v>
                </c:pt>
                <c:pt idx="225">
                  <c:v>-14.621459960899999</c:v>
                </c:pt>
                <c:pt idx="226">
                  <c:v>-16.235462188700001</c:v>
                </c:pt>
                <c:pt idx="227">
                  <c:v>-14.6906337738</c:v>
                </c:pt>
                <c:pt idx="228">
                  <c:v>-16.145187377900001</c:v>
                </c:pt>
                <c:pt idx="229">
                  <c:v>-16.133182525599999</c:v>
                </c:pt>
                <c:pt idx="230">
                  <c:v>-14.716127395599999</c:v>
                </c:pt>
                <c:pt idx="231">
                  <c:v>-16.340141296399999</c:v>
                </c:pt>
                <c:pt idx="232">
                  <c:v>-16.258962631199999</c:v>
                </c:pt>
                <c:pt idx="233">
                  <c:v>-16.404436111500001</c:v>
                </c:pt>
                <c:pt idx="234">
                  <c:v>-16.341415405300001</c:v>
                </c:pt>
                <c:pt idx="235">
                  <c:v>-16.340456008899999</c:v>
                </c:pt>
                <c:pt idx="236">
                  <c:v>-14.7830963135</c:v>
                </c:pt>
                <c:pt idx="237">
                  <c:v>-16.429525375400001</c:v>
                </c:pt>
                <c:pt idx="238">
                  <c:v>-14.8813056946</c:v>
                </c:pt>
                <c:pt idx="239">
                  <c:v>-15.228895187399999</c:v>
                </c:pt>
                <c:pt idx="240">
                  <c:v>-15.3381061554</c:v>
                </c:pt>
                <c:pt idx="241">
                  <c:v>-15.000082969699999</c:v>
                </c:pt>
                <c:pt idx="242">
                  <c:v>-15.1225805283</c:v>
                </c:pt>
                <c:pt idx="243">
                  <c:v>-15.4494857788</c:v>
                </c:pt>
                <c:pt idx="244">
                  <c:v>-15.522947311399999</c:v>
                </c:pt>
                <c:pt idx="245">
                  <c:v>-15.5608577728</c:v>
                </c:pt>
                <c:pt idx="246">
                  <c:v>-15.5097131729</c:v>
                </c:pt>
                <c:pt idx="247">
                  <c:v>-15.5541372299</c:v>
                </c:pt>
                <c:pt idx="248">
                  <c:v>-15.4858007431</c:v>
                </c:pt>
                <c:pt idx="249">
                  <c:v>-15.5117797852</c:v>
                </c:pt>
                <c:pt idx="250">
                  <c:v>-15.5732088089</c:v>
                </c:pt>
                <c:pt idx="251">
                  <c:v>-15.6548748016</c:v>
                </c:pt>
                <c:pt idx="252">
                  <c:v>-21.8750953674</c:v>
                </c:pt>
                <c:pt idx="253">
                  <c:v>-21.2163772583</c:v>
                </c:pt>
                <c:pt idx="254">
                  <c:v>-21.274097442599999</c:v>
                </c:pt>
                <c:pt idx="255">
                  <c:v>-21.339418411299999</c:v>
                </c:pt>
                <c:pt idx="256">
                  <c:v>-21.529150009199999</c:v>
                </c:pt>
                <c:pt idx="257">
                  <c:v>-21.109491348300001</c:v>
                </c:pt>
                <c:pt idx="258">
                  <c:v>-21.015850067100001</c:v>
                </c:pt>
                <c:pt idx="259">
                  <c:v>-20.9342689514</c:v>
                </c:pt>
                <c:pt idx="260">
                  <c:v>-21.2436676025</c:v>
                </c:pt>
                <c:pt idx="261">
                  <c:v>-20.723951339700001</c:v>
                </c:pt>
                <c:pt idx="262">
                  <c:v>-20.8705024719</c:v>
                </c:pt>
                <c:pt idx="263">
                  <c:v>-21.216369628900001</c:v>
                </c:pt>
                <c:pt idx="264">
                  <c:v>-20.687677383400001</c:v>
                </c:pt>
                <c:pt idx="265">
                  <c:v>-20.767967224100001</c:v>
                </c:pt>
                <c:pt idx="266">
                  <c:v>-20.818000793500001</c:v>
                </c:pt>
                <c:pt idx="267">
                  <c:v>-20.660682678200001</c:v>
                </c:pt>
                <c:pt idx="268">
                  <c:v>-20.617403030399998</c:v>
                </c:pt>
                <c:pt idx="269">
                  <c:v>-20.642976760900002</c:v>
                </c:pt>
                <c:pt idx="270">
                  <c:v>-20.6300010681</c:v>
                </c:pt>
                <c:pt idx="271">
                  <c:v>-20.624090194699999</c:v>
                </c:pt>
                <c:pt idx="272">
                  <c:v>-20.626029968299999</c:v>
                </c:pt>
                <c:pt idx="273">
                  <c:v>-21.1905250549</c:v>
                </c:pt>
                <c:pt idx="274">
                  <c:v>-20.614786148099999</c:v>
                </c:pt>
                <c:pt idx="275">
                  <c:v>-21.1632099152</c:v>
                </c:pt>
                <c:pt idx="276">
                  <c:v>-20.6222057343</c:v>
                </c:pt>
                <c:pt idx="277">
                  <c:v>-20.641689300500001</c:v>
                </c:pt>
                <c:pt idx="278">
                  <c:v>-21.129140853900001</c:v>
                </c:pt>
                <c:pt idx="279">
                  <c:v>-20.675941467299999</c:v>
                </c:pt>
                <c:pt idx="280">
                  <c:v>-21.084255218500001</c:v>
                </c:pt>
                <c:pt idx="281">
                  <c:v>-20.774852752699999</c:v>
                </c:pt>
                <c:pt idx="282">
                  <c:v>-20.722545623799999</c:v>
                </c:pt>
                <c:pt idx="283">
                  <c:v>-20.827129364000001</c:v>
                </c:pt>
                <c:pt idx="284">
                  <c:v>-20.921226501500001</c:v>
                </c:pt>
                <c:pt idx="285">
                  <c:v>-20.873453140300001</c:v>
                </c:pt>
                <c:pt idx="286">
                  <c:v>-21.032218933100001</c:v>
                </c:pt>
                <c:pt idx="287">
                  <c:v>-20.9752731323</c:v>
                </c:pt>
              </c:numCache>
            </c:numRef>
          </c:xVal>
          <c:yVal>
            <c:numRef>
              <c:f>Data!$E$2:$E$289</c:f>
              <c:numCache>
                <c:formatCode>0.00</c:formatCode>
                <c:ptCount val="288"/>
                <c:pt idx="0">
                  <c:v>0.66333627700999998</c:v>
                </c:pt>
                <c:pt idx="1">
                  <c:v>-0.84891843796000011</c:v>
                </c:pt>
                <c:pt idx="2">
                  <c:v>1.33867120743</c:v>
                </c:pt>
                <c:pt idx="3">
                  <c:v>0.46056890487000057</c:v>
                </c:pt>
                <c:pt idx="4">
                  <c:v>1.2574677467299997</c:v>
                </c:pt>
                <c:pt idx="5">
                  <c:v>0.88617324828999955</c:v>
                </c:pt>
                <c:pt idx="6">
                  <c:v>-0.5657527446799997</c:v>
                </c:pt>
                <c:pt idx="7">
                  <c:v>1.4159045219399999</c:v>
                </c:pt>
                <c:pt idx="8">
                  <c:v>0.65538835526000039</c:v>
                </c:pt>
                <c:pt idx="9">
                  <c:v>-8.0164194109999976E-2</c:v>
                </c:pt>
                <c:pt idx="10">
                  <c:v>1.0979225635500001</c:v>
                </c:pt>
                <c:pt idx="11">
                  <c:v>-9.7777366639999919E-2</c:v>
                </c:pt>
                <c:pt idx="12">
                  <c:v>-0.32102727889999993</c:v>
                </c:pt>
                <c:pt idx="13">
                  <c:v>0.98188567162000018</c:v>
                </c:pt>
                <c:pt idx="14">
                  <c:v>0.7651603221900003</c:v>
                </c:pt>
                <c:pt idx="15">
                  <c:v>-0.55941796302000002</c:v>
                </c:pt>
                <c:pt idx="16">
                  <c:v>-0.41311907769000022</c:v>
                </c:pt>
                <c:pt idx="17">
                  <c:v>-0.2077703475899999</c:v>
                </c:pt>
                <c:pt idx="18">
                  <c:v>-0.47165155411000015</c:v>
                </c:pt>
                <c:pt idx="19">
                  <c:v>-0.41625738143999991</c:v>
                </c:pt>
                <c:pt idx="20">
                  <c:v>1.0533232688899998</c:v>
                </c:pt>
                <c:pt idx="21">
                  <c:v>-0.71199512480999982</c:v>
                </c:pt>
                <c:pt idx="22">
                  <c:v>-0.11121010780999985</c:v>
                </c:pt>
                <c:pt idx="23">
                  <c:v>-0.15863084793000004</c:v>
                </c:pt>
                <c:pt idx="24">
                  <c:v>-0.65770280362000011</c:v>
                </c:pt>
                <c:pt idx="25">
                  <c:v>0.74186682700999995</c:v>
                </c:pt>
                <c:pt idx="26">
                  <c:v>-0.25992739201000026</c:v>
                </c:pt>
                <c:pt idx="27">
                  <c:v>0.57748484610999995</c:v>
                </c:pt>
                <c:pt idx="28">
                  <c:v>0.1547580957400001</c:v>
                </c:pt>
                <c:pt idx="29">
                  <c:v>2.2001448869699995</c:v>
                </c:pt>
                <c:pt idx="30">
                  <c:v>0.41784918307999974</c:v>
                </c:pt>
                <c:pt idx="31">
                  <c:v>0.45690762997000012</c:v>
                </c:pt>
                <c:pt idx="32">
                  <c:v>0.36621534824000013</c:v>
                </c:pt>
                <c:pt idx="33">
                  <c:v>0.21975946426000004</c:v>
                </c:pt>
                <c:pt idx="34">
                  <c:v>0.46415781974000003</c:v>
                </c:pt>
                <c:pt idx="35">
                  <c:v>0.6230823993700001</c:v>
                </c:pt>
                <c:pt idx="36">
                  <c:v>1.3615777492499999</c:v>
                </c:pt>
                <c:pt idx="37">
                  <c:v>1.5745408535000001</c:v>
                </c:pt>
                <c:pt idx="38">
                  <c:v>1.41378378868</c:v>
                </c:pt>
                <c:pt idx="39">
                  <c:v>2.7439147233900001</c:v>
                </c:pt>
                <c:pt idx="40">
                  <c:v>1.3005542755099999</c:v>
                </c:pt>
                <c:pt idx="41">
                  <c:v>1.9085466861700002</c:v>
                </c:pt>
                <c:pt idx="42">
                  <c:v>1.9513414502110003</c:v>
                </c:pt>
                <c:pt idx="43">
                  <c:v>2.3602913022039997</c:v>
                </c:pt>
                <c:pt idx="44">
                  <c:v>1.6259533166920002</c:v>
                </c:pt>
                <c:pt idx="45">
                  <c:v>1.163140892987</c:v>
                </c:pt>
                <c:pt idx="46">
                  <c:v>1.035525679589</c:v>
                </c:pt>
                <c:pt idx="47">
                  <c:v>1.625898346302</c:v>
                </c:pt>
                <c:pt idx="48">
                  <c:v>2.785420000557</c:v>
                </c:pt>
                <c:pt idx="49">
                  <c:v>2.0163251161620002</c:v>
                </c:pt>
                <c:pt idx="50">
                  <c:v>-0.72382777929800002</c:v>
                </c:pt>
                <c:pt idx="51">
                  <c:v>-0.30769288539999984</c:v>
                </c:pt>
                <c:pt idx="52">
                  <c:v>2.4445277452399998</c:v>
                </c:pt>
                <c:pt idx="53">
                  <c:v>-0.62240445613999995</c:v>
                </c:pt>
                <c:pt idx="54">
                  <c:v>2.4078023433700002</c:v>
                </c:pt>
                <c:pt idx="55">
                  <c:v>1.4157592654241999</c:v>
                </c:pt>
                <c:pt idx="56">
                  <c:v>1.8209626674630002</c:v>
                </c:pt>
                <c:pt idx="57">
                  <c:v>1.686530470848</c:v>
                </c:pt>
                <c:pt idx="58">
                  <c:v>1.5473254397510001</c:v>
                </c:pt>
                <c:pt idx="59">
                  <c:v>1.7029413282879999</c:v>
                </c:pt>
                <c:pt idx="60">
                  <c:v>1.286979675295</c:v>
                </c:pt>
                <c:pt idx="61">
                  <c:v>1.831692755218</c:v>
                </c:pt>
                <c:pt idx="62">
                  <c:v>1.8463957607779999</c:v>
                </c:pt>
                <c:pt idx="63">
                  <c:v>1.8096124082769001</c:v>
                </c:pt>
                <c:pt idx="64">
                  <c:v>1.8544952943889002</c:v>
                </c:pt>
                <c:pt idx="65">
                  <c:v>0.18099772931000002</c:v>
                </c:pt>
                <c:pt idx="66">
                  <c:v>2.496115863325</c:v>
                </c:pt>
                <c:pt idx="67">
                  <c:v>1.3276727795549998</c:v>
                </c:pt>
                <c:pt idx="68">
                  <c:v>0.13777232169999998</c:v>
                </c:pt>
                <c:pt idx="69">
                  <c:v>1.9566140919891</c:v>
                </c:pt>
                <c:pt idx="70">
                  <c:v>-0.31554317475000015</c:v>
                </c:pt>
                <c:pt idx="71">
                  <c:v>1.8536378890280001</c:v>
                </c:pt>
                <c:pt idx="72">
                  <c:v>1.654741287235</c:v>
                </c:pt>
                <c:pt idx="73">
                  <c:v>0.1751574277900001</c:v>
                </c:pt>
                <c:pt idx="74">
                  <c:v>1.9650122970299999</c:v>
                </c:pt>
                <c:pt idx="75">
                  <c:v>6.655216219999982E-3</c:v>
                </c:pt>
                <c:pt idx="76">
                  <c:v>2.3318527899717001</c:v>
                </c:pt>
                <c:pt idx="77">
                  <c:v>0.22457432747000006</c:v>
                </c:pt>
                <c:pt idx="78">
                  <c:v>-0.38301062584000034</c:v>
                </c:pt>
                <c:pt idx="79">
                  <c:v>0.22340774535999985</c:v>
                </c:pt>
                <c:pt idx="80">
                  <c:v>0.35130405425999989</c:v>
                </c:pt>
                <c:pt idx="81">
                  <c:v>5.1779270169999947E-2</c:v>
                </c:pt>
                <c:pt idx="82">
                  <c:v>0.35716247558999958</c:v>
                </c:pt>
                <c:pt idx="83">
                  <c:v>2.1339366436040001</c:v>
                </c:pt>
                <c:pt idx="84">
                  <c:v>0.18845343590000008</c:v>
                </c:pt>
                <c:pt idx="85">
                  <c:v>0.26295804977999993</c:v>
                </c:pt>
                <c:pt idx="86">
                  <c:v>0.24936461448000014</c:v>
                </c:pt>
                <c:pt idx="87">
                  <c:v>0.1548504829399997</c:v>
                </c:pt>
                <c:pt idx="88">
                  <c:v>2.4131978154140001</c:v>
                </c:pt>
                <c:pt idx="89">
                  <c:v>-0.36494016647999983</c:v>
                </c:pt>
                <c:pt idx="90">
                  <c:v>0.50552868843000009</c:v>
                </c:pt>
                <c:pt idx="91">
                  <c:v>-0.30413866043000004</c:v>
                </c:pt>
                <c:pt idx="92">
                  <c:v>0.36766648292999982</c:v>
                </c:pt>
                <c:pt idx="93">
                  <c:v>0.30526447295999981</c:v>
                </c:pt>
                <c:pt idx="94">
                  <c:v>3.3457416296010001</c:v>
                </c:pt>
                <c:pt idx="95">
                  <c:v>0.32316350937000005</c:v>
                </c:pt>
                <c:pt idx="96">
                  <c:v>0.45659613608999994</c:v>
                </c:pt>
                <c:pt idx="97">
                  <c:v>0.51657199859999992</c:v>
                </c:pt>
                <c:pt idx="98">
                  <c:v>-2.5952100750000096E-2</c:v>
                </c:pt>
                <c:pt idx="99">
                  <c:v>0.34343385696999995</c:v>
                </c:pt>
                <c:pt idx="100">
                  <c:v>0.61295485495999991</c:v>
                </c:pt>
                <c:pt idx="101">
                  <c:v>0.36787509918999994</c:v>
                </c:pt>
                <c:pt idx="102">
                  <c:v>0.19404745101999987</c:v>
                </c:pt>
                <c:pt idx="103">
                  <c:v>0.32977414131000016</c:v>
                </c:pt>
                <c:pt idx="104">
                  <c:v>0.40076065063999966</c:v>
                </c:pt>
                <c:pt idx="105">
                  <c:v>0.96448802948000001</c:v>
                </c:pt>
                <c:pt idx="106">
                  <c:v>0.47217011452000035</c:v>
                </c:pt>
                <c:pt idx="107">
                  <c:v>0.94486284255999964</c:v>
                </c:pt>
                <c:pt idx="108">
                  <c:v>-2.6363000870200004</c:v>
                </c:pt>
                <c:pt idx="109">
                  <c:v>-2.5808944701899996</c:v>
                </c:pt>
                <c:pt idx="110">
                  <c:v>-2.4624433517700002</c:v>
                </c:pt>
                <c:pt idx="111">
                  <c:v>-1.6912050246800003</c:v>
                </c:pt>
                <c:pt idx="112">
                  <c:v>-1.5393018722399994</c:v>
                </c:pt>
                <c:pt idx="113">
                  <c:v>-1.8761873245099991</c:v>
                </c:pt>
                <c:pt idx="114">
                  <c:v>-1.5943994521799993</c:v>
                </c:pt>
                <c:pt idx="115">
                  <c:v>-1.4840269088400007</c:v>
                </c:pt>
                <c:pt idx="116">
                  <c:v>-1.7984981536499998</c:v>
                </c:pt>
                <c:pt idx="117">
                  <c:v>-0.94119930267000029</c:v>
                </c:pt>
                <c:pt idx="118">
                  <c:v>-1.2633657455199998</c:v>
                </c:pt>
                <c:pt idx="119">
                  <c:v>-1.5900115967200001</c:v>
                </c:pt>
                <c:pt idx="120">
                  <c:v>-1.1125822067399991</c:v>
                </c:pt>
                <c:pt idx="121">
                  <c:v>-1.5948238372700008</c:v>
                </c:pt>
                <c:pt idx="122">
                  <c:v>-1.2217140197899994</c:v>
                </c:pt>
                <c:pt idx="123">
                  <c:v>-0.70575618742000046</c:v>
                </c:pt>
                <c:pt idx="124">
                  <c:v>-1.64991474154</c:v>
                </c:pt>
                <c:pt idx="125">
                  <c:v>-1.0654420852399991</c:v>
                </c:pt>
                <c:pt idx="126">
                  <c:v>-1.2079572677700003</c:v>
                </c:pt>
                <c:pt idx="127">
                  <c:v>-0.92419528960000008</c:v>
                </c:pt>
                <c:pt idx="128">
                  <c:v>-0.94402313234999902</c:v>
                </c:pt>
                <c:pt idx="129">
                  <c:v>-0.44746971128000013</c:v>
                </c:pt>
                <c:pt idx="130">
                  <c:v>-0.7116193771199999</c:v>
                </c:pt>
                <c:pt idx="131">
                  <c:v>-0.65479373936000052</c:v>
                </c:pt>
                <c:pt idx="132">
                  <c:v>-0.36489295964000057</c:v>
                </c:pt>
                <c:pt idx="133">
                  <c:v>-0.53687858581000114</c:v>
                </c:pt>
                <c:pt idx="134">
                  <c:v>-0.61661243434000035</c:v>
                </c:pt>
                <c:pt idx="135">
                  <c:v>-0.31247234347000052</c:v>
                </c:pt>
                <c:pt idx="136">
                  <c:v>-0.58237648010999976</c:v>
                </c:pt>
                <c:pt idx="137">
                  <c:v>-0.57597732547999847</c:v>
                </c:pt>
                <c:pt idx="138">
                  <c:v>-0.8291015625</c:v>
                </c:pt>
                <c:pt idx="139">
                  <c:v>-0.33882904049999851</c:v>
                </c:pt>
                <c:pt idx="140">
                  <c:v>-0.61610126489999928</c:v>
                </c:pt>
                <c:pt idx="141">
                  <c:v>-0.1799325943000003</c:v>
                </c:pt>
                <c:pt idx="142">
                  <c:v>-0.32190322879999833</c:v>
                </c:pt>
                <c:pt idx="143">
                  <c:v>0.48906707760000145</c:v>
                </c:pt>
                <c:pt idx="144">
                  <c:v>-1.8331556320000004</c:v>
                </c:pt>
                <c:pt idx="145">
                  <c:v>-3.4412841796000002</c:v>
                </c:pt>
                <c:pt idx="146">
                  <c:v>-0.97467803960000055</c:v>
                </c:pt>
                <c:pt idx="147">
                  <c:v>-1.811306953399999</c:v>
                </c:pt>
                <c:pt idx="148">
                  <c:v>-1.2185935974</c:v>
                </c:pt>
                <c:pt idx="149">
                  <c:v>-0.9717292785999998</c:v>
                </c:pt>
                <c:pt idx="150">
                  <c:v>-1.1100435257000001</c:v>
                </c:pt>
                <c:pt idx="151">
                  <c:v>-1.0570125580000003</c:v>
                </c:pt>
                <c:pt idx="152">
                  <c:v>-1.1138191223000007</c:v>
                </c:pt>
                <c:pt idx="153">
                  <c:v>-0.97485923770000049</c:v>
                </c:pt>
                <c:pt idx="154">
                  <c:v>-0.97176170350000035</c:v>
                </c:pt>
                <c:pt idx="155">
                  <c:v>-1.4485340118999996</c:v>
                </c:pt>
                <c:pt idx="156">
                  <c:v>-2.9425001144000014</c:v>
                </c:pt>
                <c:pt idx="157">
                  <c:v>-0.96463870999999912</c:v>
                </c:pt>
                <c:pt idx="158">
                  <c:v>-0.84977626800000117</c:v>
                </c:pt>
                <c:pt idx="159">
                  <c:v>-0.96669578550000068</c:v>
                </c:pt>
                <c:pt idx="160">
                  <c:v>-0.81930065149999898</c:v>
                </c:pt>
                <c:pt idx="161">
                  <c:v>-0.82673835750000002</c:v>
                </c:pt>
                <c:pt idx="162">
                  <c:v>-0.79499912260000016</c:v>
                </c:pt>
                <c:pt idx="163">
                  <c:v>-3.0906791686999995</c:v>
                </c:pt>
                <c:pt idx="164">
                  <c:v>-2.5776596068999993</c:v>
                </c:pt>
                <c:pt idx="165">
                  <c:v>-2.3964061736999991</c:v>
                </c:pt>
                <c:pt idx="166">
                  <c:v>-0.83631992339999961</c:v>
                </c:pt>
                <c:pt idx="167">
                  <c:v>-1.5130977630999993</c:v>
                </c:pt>
                <c:pt idx="168">
                  <c:v>-0.78837013239999898</c:v>
                </c:pt>
                <c:pt idx="169">
                  <c:v>-0.97234249119999916</c:v>
                </c:pt>
                <c:pt idx="170">
                  <c:v>-0.83371162419999933</c:v>
                </c:pt>
                <c:pt idx="171">
                  <c:v>-2.9441690444999988</c:v>
                </c:pt>
                <c:pt idx="172">
                  <c:v>-0.83665752409999961</c:v>
                </c:pt>
                <c:pt idx="173">
                  <c:v>-0.70527458189999948</c:v>
                </c:pt>
                <c:pt idx="174">
                  <c:v>-1.5577840804999994</c:v>
                </c:pt>
                <c:pt idx="175">
                  <c:v>-0.90864849090000099</c:v>
                </c:pt>
                <c:pt idx="176">
                  <c:v>-1.7014579773000005</c:v>
                </c:pt>
                <c:pt idx="177">
                  <c:v>-2.8110837935999982</c:v>
                </c:pt>
                <c:pt idx="178">
                  <c:v>-2.8800725936999996</c:v>
                </c:pt>
                <c:pt idx="179">
                  <c:v>-1.6096267700000002</c:v>
                </c:pt>
                <c:pt idx="180">
                  <c:v>-1.7251863479000011</c:v>
                </c:pt>
                <c:pt idx="181">
                  <c:v>-0.86843776699999964</c:v>
                </c:pt>
                <c:pt idx="182">
                  <c:v>-2.980629920900002</c:v>
                </c:pt>
                <c:pt idx="183">
                  <c:v>-1.7480649948</c:v>
                </c:pt>
                <c:pt idx="184">
                  <c:v>-2.630004882799998</c:v>
                </c:pt>
                <c:pt idx="185">
                  <c:v>-0.86133956910000009</c:v>
                </c:pt>
                <c:pt idx="186">
                  <c:v>-0.87513160700000014</c:v>
                </c:pt>
                <c:pt idx="187">
                  <c:v>-1.4770336150999999</c:v>
                </c:pt>
                <c:pt idx="188">
                  <c:v>-1.3456382752000007</c:v>
                </c:pt>
                <c:pt idx="189">
                  <c:v>-0.88310527800000038</c:v>
                </c:pt>
                <c:pt idx="190">
                  <c:v>-0.91736698149999896</c:v>
                </c:pt>
                <c:pt idx="191">
                  <c:v>-0.9595270156999991</c:v>
                </c:pt>
                <c:pt idx="192">
                  <c:v>-1.1936826705999994</c:v>
                </c:pt>
                <c:pt idx="193">
                  <c:v>-1.0556564330999993</c:v>
                </c:pt>
                <c:pt idx="194">
                  <c:v>-0.9736728668000012</c:v>
                </c:pt>
                <c:pt idx="195">
                  <c:v>-1.089668273900001</c:v>
                </c:pt>
                <c:pt idx="196">
                  <c:v>-2.4501562117999995</c:v>
                </c:pt>
                <c:pt idx="197">
                  <c:v>-2.4315967560000011</c:v>
                </c:pt>
                <c:pt idx="198">
                  <c:v>-2.3087205887</c:v>
                </c:pt>
                <c:pt idx="199">
                  <c:v>-1.0749769211000011</c:v>
                </c:pt>
                <c:pt idx="200">
                  <c:v>-1.1080551146999991</c:v>
                </c:pt>
                <c:pt idx="201">
                  <c:v>-2.4873552322000005</c:v>
                </c:pt>
                <c:pt idx="202">
                  <c:v>-1.0743179321999996</c:v>
                </c:pt>
                <c:pt idx="203">
                  <c:v>-2.3011608124000009</c:v>
                </c:pt>
                <c:pt idx="204">
                  <c:v>-2.3974266052999997</c:v>
                </c:pt>
                <c:pt idx="205">
                  <c:v>-0.93504524230000108</c:v>
                </c:pt>
                <c:pt idx="206">
                  <c:v>-0.76008415219999925</c:v>
                </c:pt>
                <c:pt idx="207">
                  <c:v>-0.6511125564000011</c:v>
                </c:pt>
                <c:pt idx="208">
                  <c:v>-0.77776622769999904</c:v>
                </c:pt>
                <c:pt idx="209">
                  <c:v>-0.50373268130000071</c:v>
                </c:pt>
                <c:pt idx="210">
                  <c:v>-2.1305828094999981</c:v>
                </c:pt>
                <c:pt idx="211">
                  <c:v>-2.1097650527999985</c:v>
                </c:pt>
                <c:pt idx="212">
                  <c:v>-0.45882225039999902</c:v>
                </c:pt>
                <c:pt idx="213">
                  <c:v>-2.1034364701000001</c:v>
                </c:pt>
                <c:pt idx="214">
                  <c:v>-0.28793334959999939</c:v>
                </c:pt>
                <c:pt idx="215">
                  <c:v>-0.45181274409999972</c:v>
                </c:pt>
                <c:pt idx="216">
                  <c:v>-0.22646141050000068</c:v>
                </c:pt>
                <c:pt idx="217">
                  <c:v>-2.0065612792999996</c:v>
                </c:pt>
                <c:pt idx="218">
                  <c:v>-0.23127365110000042</c:v>
                </c:pt>
                <c:pt idx="219">
                  <c:v>-0.4542322158999994</c:v>
                </c:pt>
                <c:pt idx="220">
                  <c:v>-0.44663143150000018</c:v>
                </c:pt>
                <c:pt idx="221">
                  <c:v>-0.40461158749999981</c:v>
                </c:pt>
                <c:pt idx="222">
                  <c:v>-0.15254402160000069</c:v>
                </c:pt>
                <c:pt idx="223">
                  <c:v>-1.7225818633999985</c:v>
                </c:pt>
                <c:pt idx="224">
                  <c:v>-0.30533123010000018</c:v>
                </c:pt>
                <c:pt idx="225">
                  <c:v>-0.16145992279999888</c:v>
                </c:pt>
                <c:pt idx="226">
                  <c:v>-1.7454624176000006</c:v>
                </c:pt>
                <c:pt idx="227">
                  <c:v>-0.20063400269999931</c:v>
                </c:pt>
                <c:pt idx="228">
                  <c:v>-1.645187377900001</c:v>
                </c:pt>
                <c:pt idx="229">
                  <c:v>-1.5831823348999983</c:v>
                </c:pt>
                <c:pt idx="230">
                  <c:v>-8.6127281199999572E-2</c:v>
                </c:pt>
                <c:pt idx="231">
                  <c:v>-1.6201410293999992</c:v>
                </c:pt>
                <c:pt idx="232">
                  <c:v>-1.4989624023000001</c:v>
                </c:pt>
                <c:pt idx="233">
                  <c:v>-1.6344356537000007</c:v>
                </c:pt>
                <c:pt idx="234">
                  <c:v>-1.5514154434000016</c:v>
                </c:pt>
                <c:pt idx="235">
                  <c:v>-1.5104560851999977</c:v>
                </c:pt>
                <c:pt idx="236">
                  <c:v>0.26690387720000075</c:v>
                </c:pt>
                <c:pt idx="237">
                  <c:v>-1.3095254898000004</c:v>
                </c:pt>
                <c:pt idx="238">
                  <c:v>0.31869411469999953</c:v>
                </c:pt>
                <c:pt idx="239">
                  <c:v>3.1105041500000041E-2</c:v>
                </c:pt>
                <c:pt idx="240">
                  <c:v>-5.8106422399999857E-2</c:v>
                </c:pt>
                <c:pt idx="241">
                  <c:v>0.29991722100000118</c:v>
                </c:pt>
                <c:pt idx="242">
                  <c:v>0.17741966240000018</c:v>
                </c:pt>
                <c:pt idx="243">
                  <c:v>-0.12948608399999983</c:v>
                </c:pt>
                <c:pt idx="244">
                  <c:v>-0.17294692990000016</c:v>
                </c:pt>
                <c:pt idx="245">
                  <c:v>-0.18085765840000079</c:v>
                </c:pt>
                <c:pt idx="246">
                  <c:v>-4.9713134799999281E-2</c:v>
                </c:pt>
                <c:pt idx="247">
                  <c:v>-4.4137001000001064E-2</c:v>
                </c:pt>
                <c:pt idx="248">
                  <c:v>2.4199485799998754E-2</c:v>
                </c:pt>
                <c:pt idx="249">
                  <c:v>8.2206726000002561E-3</c:v>
                </c:pt>
                <c:pt idx="250">
                  <c:v>3.6790847799998971E-2</c:v>
                </c:pt>
                <c:pt idx="251">
                  <c:v>5.5125236500000341E-2</c:v>
                </c:pt>
                <c:pt idx="252">
                  <c:v>-2.5950946807999991</c:v>
                </c:pt>
                <c:pt idx="253">
                  <c:v>-1.8963775634999998</c:v>
                </c:pt>
                <c:pt idx="254">
                  <c:v>-1.9540977477999988</c:v>
                </c:pt>
                <c:pt idx="255">
                  <c:v>-2.0094184875999979</c:v>
                </c:pt>
                <c:pt idx="256">
                  <c:v>-2.1791496276999993</c:v>
                </c:pt>
                <c:pt idx="257">
                  <c:v>-1.7594909668000014</c:v>
                </c:pt>
                <c:pt idx="258">
                  <c:v>-1.6158504485999998</c:v>
                </c:pt>
                <c:pt idx="259">
                  <c:v>-1.3142681122000006</c:v>
                </c:pt>
                <c:pt idx="260">
                  <c:v>-1.5936679839999996</c:v>
                </c:pt>
                <c:pt idx="261">
                  <c:v>-1.0339508056</c:v>
                </c:pt>
                <c:pt idx="262">
                  <c:v>-1.1605033873999986</c:v>
                </c:pt>
                <c:pt idx="263">
                  <c:v>-1.5063705443999993</c:v>
                </c:pt>
                <c:pt idx="264">
                  <c:v>-0.94767761230000147</c:v>
                </c:pt>
                <c:pt idx="265">
                  <c:v>-1.0179672241000013</c:v>
                </c:pt>
                <c:pt idx="266">
                  <c:v>-1.0480003357000029</c:v>
                </c:pt>
                <c:pt idx="267">
                  <c:v>-0.84068298340000069</c:v>
                </c:pt>
                <c:pt idx="268">
                  <c:v>-0.78740310669999758</c:v>
                </c:pt>
                <c:pt idx="269">
                  <c:v>-0.79297637940000243</c:v>
                </c:pt>
                <c:pt idx="270">
                  <c:v>-0.76000022890000096</c:v>
                </c:pt>
                <c:pt idx="271">
                  <c:v>-0.68408966059999798</c:v>
                </c:pt>
                <c:pt idx="272">
                  <c:v>-0.676029205399999</c:v>
                </c:pt>
                <c:pt idx="273">
                  <c:v>-1.1705245971000018</c:v>
                </c:pt>
                <c:pt idx="274">
                  <c:v>-0.54478645329999864</c:v>
                </c:pt>
                <c:pt idx="275">
                  <c:v>-0.8432102203999996</c:v>
                </c:pt>
                <c:pt idx="276">
                  <c:v>-0.29220581059999873</c:v>
                </c:pt>
                <c:pt idx="277">
                  <c:v>-0.13168907160000032</c:v>
                </c:pt>
                <c:pt idx="278">
                  <c:v>-0.5791416168000012</c:v>
                </c:pt>
                <c:pt idx="279">
                  <c:v>3.4057617200001999E-2</c:v>
                </c:pt>
                <c:pt idx="280">
                  <c:v>-0.28425598140000119</c:v>
                </c:pt>
                <c:pt idx="281">
                  <c:v>8.5147857700000884E-2</c:v>
                </c:pt>
                <c:pt idx="282">
                  <c:v>0.15745353700000209</c:v>
                </c:pt>
                <c:pt idx="283">
                  <c:v>0.12287139889999921</c:v>
                </c:pt>
                <c:pt idx="284">
                  <c:v>5.8773040700000223E-2</c:v>
                </c:pt>
                <c:pt idx="285">
                  <c:v>0.12654685969999946</c:v>
                </c:pt>
                <c:pt idx="286">
                  <c:v>0.11778068539999964</c:v>
                </c:pt>
                <c:pt idx="287">
                  <c:v>0.2747268677000001</c:v>
                </c:pt>
              </c:numCache>
            </c:numRef>
          </c:yVal>
          <c:smooth val="0"/>
        </c:ser>
        <c:dLbls>
          <c:showLegendKey val="0"/>
          <c:showVal val="0"/>
          <c:showCatName val="0"/>
          <c:showSerName val="0"/>
          <c:showPercent val="0"/>
          <c:showBubbleSize val="0"/>
        </c:dLbls>
        <c:axId val="169459072"/>
        <c:axId val="169461248"/>
      </c:scatterChart>
      <c:valAx>
        <c:axId val="169459072"/>
        <c:scaling>
          <c:orientation val="minMax"/>
          <c:max val="7"/>
          <c:min val="-23"/>
        </c:scaling>
        <c:delete val="0"/>
        <c:axPos val="b"/>
        <c:majorGridlines>
          <c:spPr>
            <a:ln>
              <a:solidFill>
                <a:schemeClr val="bg1">
                  <a:lumMod val="65000"/>
                </a:schemeClr>
              </a:solidFill>
            </a:ln>
          </c:spPr>
        </c:majorGridlines>
        <c:title>
          <c:tx>
            <c:rich>
              <a:bodyPr/>
              <a:lstStyle/>
              <a:p>
                <a:pPr>
                  <a:defRPr/>
                </a:pPr>
                <a:r>
                  <a:rPr lang="en-US"/>
                  <a:t>Simulated Head [m a.s.l.]</a:t>
                </a:r>
              </a:p>
            </c:rich>
          </c:tx>
          <c:layout>
            <c:manualLayout>
              <c:xMode val="edge"/>
              <c:yMode val="edge"/>
              <c:x val="0.37644595861542468"/>
              <c:y val="2.3734675151302342E-3"/>
            </c:manualLayout>
          </c:layout>
          <c:overlay val="0"/>
        </c:title>
        <c:numFmt formatCode="0" sourceLinked="0"/>
        <c:majorTickMark val="in"/>
        <c:minorTickMark val="none"/>
        <c:tickLblPos val="high"/>
        <c:crossAx val="169461248"/>
        <c:crossesAt val="-23"/>
        <c:crossBetween val="midCat"/>
        <c:majorUnit val="2"/>
      </c:valAx>
      <c:valAx>
        <c:axId val="169461248"/>
        <c:scaling>
          <c:orientation val="minMax"/>
          <c:max val="7"/>
          <c:min val="-7"/>
        </c:scaling>
        <c:delete val="0"/>
        <c:axPos val="l"/>
        <c:majorGridlines>
          <c:spPr>
            <a:ln>
              <a:solidFill>
                <a:schemeClr val="bg1">
                  <a:lumMod val="65000"/>
                </a:schemeClr>
              </a:solidFill>
            </a:ln>
          </c:spPr>
        </c:majorGridlines>
        <c:title>
          <c:tx>
            <c:rich>
              <a:bodyPr/>
              <a:lstStyle/>
              <a:p>
                <a:pPr>
                  <a:defRPr/>
                </a:pPr>
                <a:r>
                  <a:rPr lang="en-US"/>
                  <a:t>Residual</a:t>
                </a:r>
              </a:p>
            </c:rich>
          </c:tx>
          <c:layout>
            <c:manualLayout>
              <c:xMode val="edge"/>
              <c:yMode val="edge"/>
              <c:x val="5.1498738502464159E-3"/>
              <c:y val="0.32818443409562914"/>
            </c:manualLayout>
          </c:layout>
          <c:overlay val="0"/>
        </c:title>
        <c:numFmt formatCode="0" sourceLinked="0"/>
        <c:majorTickMark val="in"/>
        <c:minorTickMark val="none"/>
        <c:tickLblPos val="low"/>
        <c:crossAx val="169459072"/>
        <c:crossesAt val="-23"/>
        <c:crossBetween val="midCat"/>
        <c:majorUnit val="1"/>
      </c:valAx>
      <c:spPr>
        <a:ln>
          <a:solidFill>
            <a:schemeClr val="tx1">
              <a:lumMod val="50000"/>
              <a:lumOff val="50000"/>
            </a:schemeClr>
          </a:solidFill>
        </a:ln>
      </c:spPr>
    </c:plotArea>
    <c:plotVisOnly val="1"/>
    <c:dispBlanksAs val="gap"/>
    <c:showDLblsOverMax val="0"/>
  </c:chart>
  <c:spPr>
    <a:ln>
      <a:noFill/>
    </a:ln>
  </c:spPr>
  <c:txPr>
    <a:bodyPr/>
    <a:lstStyle/>
    <a:p>
      <a:pPr>
        <a:defRPr sz="105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035977886316973"/>
          <c:y val="5.1400554097404488E-2"/>
          <c:w val="0.8420430452253348"/>
          <c:h val="0.78074438611840191"/>
        </c:manualLayout>
      </c:layout>
      <c:scatterChart>
        <c:scatterStyle val="lineMarker"/>
        <c:varyColors val="0"/>
        <c:ser>
          <c:idx val="0"/>
          <c:order val="0"/>
          <c:spPr>
            <a:ln w="28575">
              <a:noFill/>
            </a:ln>
          </c:spPr>
          <c:marker>
            <c:symbol val="diamond"/>
            <c:size val="6"/>
            <c:spPr>
              <a:solidFill>
                <a:schemeClr val="tx1"/>
              </a:solidFill>
              <a:ln>
                <a:noFill/>
              </a:ln>
            </c:spPr>
          </c:marker>
          <c:trendline>
            <c:spPr>
              <a:ln>
                <a:solidFill>
                  <a:srgbClr val="FF0000"/>
                </a:solidFill>
              </a:ln>
            </c:spPr>
            <c:trendlineType val="linear"/>
            <c:dispRSqr val="1"/>
            <c:dispEq val="1"/>
            <c:trendlineLbl>
              <c:layout>
                <c:manualLayout>
                  <c:x val="-0.38721550896262386"/>
                  <c:y val="-2.6981627296587925E-2"/>
                </c:manualLayout>
              </c:layout>
              <c:numFmt formatCode="General" sourceLinked="0"/>
              <c:spPr>
                <a:solidFill>
                  <a:schemeClr val="bg1"/>
                </a:solidFill>
              </c:spPr>
              <c:txPr>
                <a:bodyPr/>
                <a:lstStyle/>
                <a:p>
                  <a:pPr>
                    <a:defRPr>
                      <a:solidFill>
                        <a:srgbClr val="FF0000"/>
                      </a:solidFill>
                    </a:defRPr>
                  </a:pPr>
                  <a:endParaRPr lang="en-US"/>
                </a:p>
              </c:txPr>
            </c:trendlineLbl>
          </c:trendline>
          <c:xVal>
            <c:numRef>
              <c:f>'Normal distribution'!$A$2:$A$289</c:f>
              <c:numCache>
                <c:formatCode>0.00</c:formatCode>
                <c:ptCount val="288"/>
                <c:pt idx="0">
                  <c:v>-3.4412841796000002</c:v>
                </c:pt>
                <c:pt idx="1">
                  <c:v>-3.0906791686999995</c:v>
                </c:pt>
                <c:pt idx="2">
                  <c:v>-2.980629920900002</c:v>
                </c:pt>
                <c:pt idx="3">
                  <c:v>-2.9441690444999988</c:v>
                </c:pt>
                <c:pt idx="4">
                  <c:v>-2.9425001144000014</c:v>
                </c:pt>
                <c:pt idx="5">
                  <c:v>-2.8800725936999996</c:v>
                </c:pt>
                <c:pt idx="6">
                  <c:v>-2.8110837935999982</c:v>
                </c:pt>
                <c:pt idx="7">
                  <c:v>-2.6363000870200004</c:v>
                </c:pt>
                <c:pt idx="8">
                  <c:v>-2.630004882799998</c:v>
                </c:pt>
                <c:pt idx="9">
                  <c:v>-2.5950946807999991</c:v>
                </c:pt>
                <c:pt idx="10">
                  <c:v>-2.5808944701899996</c:v>
                </c:pt>
                <c:pt idx="11">
                  <c:v>-2.5776596068999993</c:v>
                </c:pt>
                <c:pt idx="12">
                  <c:v>-2.4873552322000005</c:v>
                </c:pt>
                <c:pt idx="13">
                  <c:v>-2.4624433517700002</c:v>
                </c:pt>
                <c:pt idx="14">
                  <c:v>-2.4501562117999995</c:v>
                </c:pt>
                <c:pt idx="15">
                  <c:v>-2.4315967560000011</c:v>
                </c:pt>
                <c:pt idx="16">
                  <c:v>-2.3974266052999997</c:v>
                </c:pt>
                <c:pt idx="17">
                  <c:v>-2.3964061736999991</c:v>
                </c:pt>
                <c:pt idx="18">
                  <c:v>-2.3087205887</c:v>
                </c:pt>
                <c:pt idx="19">
                  <c:v>-2.3011608124000009</c:v>
                </c:pt>
                <c:pt idx="20">
                  <c:v>-2.1791496276999993</c:v>
                </c:pt>
                <c:pt idx="21">
                  <c:v>-2.1305828094999981</c:v>
                </c:pt>
                <c:pt idx="22">
                  <c:v>-2.1097650527999985</c:v>
                </c:pt>
                <c:pt idx="23">
                  <c:v>-2.1034364701000001</c:v>
                </c:pt>
                <c:pt idx="24">
                  <c:v>-2.0094184875999979</c:v>
                </c:pt>
                <c:pt idx="25">
                  <c:v>-2.0065612792999996</c:v>
                </c:pt>
                <c:pt idx="26">
                  <c:v>-1.9540977477999988</c:v>
                </c:pt>
                <c:pt idx="27">
                  <c:v>-1.8963775634999998</c:v>
                </c:pt>
                <c:pt idx="28">
                  <c:v>-1.8761873245099991</c:v>
                </c:pt>
                <c:pt idx="29">
                  <c:v>-1.8331556320000004</c:v>
                </c:pt>
                <c:pt idx="30">
                  <c:v>-1.811306953399999</c:v>
                </c:pt>
                <c:pt idx="31">
                  <c:v>-1.7984981536499998</c:v>
                </c:pt>
                <c:pt idx="32">
                  <c:v>-1.7594909668000014</c:v>
                </c:pt>
                <c:pt idx="33">
                  <c:v>-1.7480649948</c:v>
                </c:pt>
                <c:pt idx="34">
                  <c:v>-1.7454624176000006</c:v>
                </c:pt>
                <c:pt idx="35">
                  <c:v>-1.7251863479000011</c:v>
                </c:pt>
                <c:pt idx="36">
                  <c:v>-1.7225818633999985</c:v>
                </c:pt>
                <c:pt idx="37">
                  <c:v>-1.7014579773000005</c:v>
                </c:pt>
                <c:pt idx="38">
                  <c:v>-1.6912050246800003</c:v>
                </c:pt>
                <c:pt idx="39">
                  <c:v>-1.64991474154</c:v>
                </c:pt>
                <c:pt idx="40">
                  <c:v>-1.645187377900001</c:v>
                </c:pt>
                <c:pt idx="41">
                  <c:v>-1.6344356537000007</c:v>
                </c:pt>
                <c:pt idx="42">
                  <c:v>-1.6201410293999992</c:v>
                </c:pt>
                <c:pt idx="43">
                  <c:v>-1.6158504485999998</c:v>
                </c:pt>
                <c:pt idx="44">
                  <c:v>-1.6096267700000002</c:v>
                </c:pt>
                <c:pt idx="45">
                  <c:v>-1.5948238372700008</c:v>
                </c:pt>
                <c:pt idx="46">
                  <c:v>-1.5943994521799993</c:v>
                </c:pt>
                <c:pt idx="47">
                  <c:v>-1.5936679839999996</c:v>
                </c:pt>
                <c:pt idx="48">
                  <c:v>-1.5900115967200001</c:v>
                </c:pt>
                <c:pt idx="49">
                  <c:v>-1.5831823348999983</c:v>
                </c:pt>
                <c:pt idx="50">
                  <c:v>-1.5577840804999994</c:v>
                </c:pt>
                <c:pt idx="51">
                  <c:v>-1.5514154434000016</c:v>
                </c:pt>
                <c:pt idx="52">
                  <c:v>-1.5393018722399994</c:v>
                </c:pt>
                <c:pt idx="53">
                  <c:v>-1.5130977630999993</c:v>
                </c:pt>
                <c:pt idx="54">
                  <c:v>-1.5104560851999977</c:v>
                </c:pt>
                <c:pt idx="55">
                  <c:v>-1.5063705443999993</c:v>
                </c:pt>
                <c:pt idx="56">
                  <c:v>-1.4989624023000001</c:v>
                </c:pt>
                <c:pt idx="57">
                  <c:v>-1.4840269088400007</c:v>
                </c:pt>
                <c:pt idx="58">
                  <c:v>-1.4770336150999999</c:v>
                </c:pt>
                <c:pt idx="59">
                  <c:v>-1.4485340118999996</c:v>
                </c:pt>
                <c:pt idx="60">
                  <c:v>-1.3456382752000007</c:v>
                </c:pt>
                <c:pt idx="61">
                  <c:v>-1.3142681122000006</c:v>
                </c:pt>
                <c:pt idx="62">
                  <c:v>-1.3095254898000004</c:v>
                </c:pt>
                <c:pt idx="63">
                  <c:v>-1.2633657455199998</c:v>
                </c:pt>
                <c:pt idx="64">
                  <c:v>-1.2217140197899994</c:v>
                </c:pt>
                <c:pt idx="65">
                  <c:v>-1.2185935974</c:v>
                </c:pt>
                <c:pt idx="66">
                  <c:v>-1.2079572677700003</c:v>
                </c:pt>
                <c:pt idx="67">
                  <c:v>-1.1936826705999994</c:v>
                </c:pt>
                <c:pt idx="68">
                  <c:v>-1.1705245971000018</c:v>
                </c:pt>
                <c:pt idx="69">
                  <c:v>-1.1605033873999986</c:v>
                </c:pt>
                <c:pt idx="70">
                  <c:v>-1.1138191223000007</c:v>
                </c:pt>
                <c:pt idx="71">
                  <c:v>-1.1125822067399991</c:v>
                </c:pt>
                <c:pt idx="72">
                  <c:v>-1.1100435257000001</c:v>
                </c:pt>
                <c:pt idx="73">
                  <c:v>-1.1080551146999991</c:v>
                </c:pt>
                <c:pt idx="74">
                  <c:v>-1.089668273900001</c:v>
                </c:pt>
                <c:pt idx="75">
                  <c:v>-1.0749769211000011</c:v>
                </c:pt>
                <c:pt idx="76">
                  <c:v>-1.0743179321999996</c:v>
                </c:pt>
                <c:pt idx="77">
                  <c:v>-1.0654420852399991</c:v>
                </c:pt>
                <c:pt idx="78">
                  <c:v>-1.0570125580000003</c:v>
                </c:pt>
                <c:pt idx="79">
                  <c:v>-1.0556564330999993</c:v>
                </c:pt>
                <c:pt idx="80">
                  <c:v>-1.0480003357000029</c:v>
                </c:pt>
                <c:pt idx="81">
                  <c:v>-1.0339508056</c:v>
                </c:pt>
                <c:pt idx="82">
                  <c:v>-1.0179672241000013</c:v>
                </c:pt>
                <c:pt idx="83">
                  <c:v>-0.97485923770000049</c:v>
                </c:pt>
                <c:pt idx="84">
                  <c:v>-0.97467803960000055</c:v>
                </c:pt>
                <c:pt idx="85">
                  <c:v>-0.9736728668000012</c:v>
                </c:pt>
                <c:pt idx="86">
                  <c:v>-0.97234249119999916</c:v>
                </c:pt>
                <c:pt idx="87">
                  <c:v>-0.97176170350000035</c:v>
                </c:pt>
                <c:pt idx="88">
                  <c:v>-0.9717292785999998</c:v>
                </c:pt>
                <c:pt idx="89">
                  <c:v>-0.96669578550000068</c:v>
                </c:pt>
                <c:pt idx="90">
                  <c:v>-0.96463870999999912</c:v>
                </c:pt>
                <c:pt idx="91">
                  <c:v>-0.9595270156999991</c:v>
                </c:pt>
                <c:pt idx="92">
                  <c:v>-0.94767761230000147</c:v>
                </c:pt>
                <c:pt idx="93">
                  <c:v>-0.94402313234999902</c:v>
                </c:pt>
                <c:pt idx="94">
                  <c:v>-0.94119930267000029</c:v>
                </c:pt>
                <c:pt idx="95">
                  <c:v>-0.93504524230000108</c:v>
                </c:pt>
                <c:pt idx="96">
                  <c:v>-0.92419528960000008</c:v>
                </c:pt>
                <c:pt idx="97">
                  <c:v>-0.91736698149999896</c:v>
                </c:pt>
                <c:pt idx="98">
                  <c:v>-0.90864849090000099</c:v>
                </c:pt>
                <c:pt idx="99">
                  <c:v>-0.88310527800000038</c:v>
                </c:pt>
                <c:pt idx="100">
                  <c:v>-0.87513160700000014</c:v>
                </c:pt>
                <c:pt idx="101">
                  <c:v>-0.86843776699999964</c:v>
                </c:pt>
                <c:pt idx="102">
                  <c:v>-0.86133956910000009</c:v>
                </c:pt>
                <c:pt idx="103">
                  <c:v>-0.84977626800000117</c:v>
                </c:pt>
                <c:pt idx="104">
                  <c:v>-0.84891843796000011</c:v>
                </c:pt>
                <c:pt idx="105">
                  <c:v>-0.8432102203999996</c:v>
                </c:pt>
                <c:pt idx="106">
                  <c:v>-0.84068298340000069</c:v>
                </c:pt>
                <c:pt idx="107">
                  <c:v>-0.83665752409999961</c:v>
                </c:pt>
                <c:pt idx="108">
                  <c:v>-0.83631992339999961</c:v>
                </c:pt>
                <c:pt idx="109">
                  <c:v>-0.83371162419999933</c:v>
                </c:pt>
                <c:pt idx="110">
                  <c:v>-0.8291015625</c:v>
                </c:pt>
                <c:pt idx="111">
                  <c:v>-0.82673835750000002</c:v>
                </c:pt>
                <c:pt idx="112">
                  <c:v>-0.81930065149999898</c:v>
                </c:pt>
                <c:pt idx="113">
                  <c:v>-0.79499912260000016</c:v>
                </c:pt>
                <c:pt idx="114">
                  <c:v>-0.79297637940000243</c:v>
                </c:pt>
                <c:pt idx="115">
                  <c:v>-0.78837013239999898</c:v>
                </c:pt>
                <c:pt idx="116">
                  <c:v>-0.78740310669999758</c:v>
                </c:pt>
                <c:pt idx="117">
                  <c:v>-0.77776622769999904</c:v>
                </c:pt>
                <c:pt idx="118">
                  <c:v>-0.76008415219999925</c:v>
                </c:pt>
                <c:pt idx="119">
                  <c:v>-0.76000022890000096</c:v>
                </c:pt>
                <c:pt idx="120">
                  <c:v>-0.72382777929800002</c:v>
                </c:pt>
                <c:pt idx="121">
                  <c:v>-0.71199512480999982</c:v>
                </c:pt>
                <c:pt idx="122">
                  <c:v>-0.7116193771199999</c:v>
                </c:pt>
                <c:pt idx="123">
                  <c:v>-0.70575618742000046</c:v>
                </c:pt>
                <c:pt idx="124">
                  <c:v>-0.70527458189999948</c:v>
                </c:pt>
                <c:pt idx="125">
                  <c:v>-0.68408966059999798</c:v>
                </c:pt>
                <c:pt idx="126">
                  <c:v>-0.676029205399999</c:v>
                </c:pt>
                <c:pt idx="127">
                  <c:v>-0.65770280362000011</c:v>
                </c:pt>
                <c:pt idx="128">
                  <c:v>-0.65479373936000052</c:v>
                </c:pt>
                <c:pt idx="129">
                  <c:v>-0.6511125564000011</c:v>
                </c:pt>
                <c:pt idx="130">
                  <c:v>-0.62240445613999995</c:v>
                </c:pt>
                <c:pt idx="131">
                  <c:v>-0.61661243434000035</c:v>
                </c:pt>
                <c:pt idx="132">
                  <c:v>-0.61610126489999928</c:v>
                </c:pt>
                <c:pt idx="133">
                  <c:v>-0.58237648010999976</c:v>
                </c:pt>
                <c:pt idx="134">
                  <c:v>-0.5791416168000012</c:v>
                </c:pt>
                <c:pt idx="135">
                  <c:v>-0.57597732547999847</c:v>
                </c:pt>
                <c:pt idx="136">
                  <c:v>-0.5657527446799997</c:v>
                </c:pt>
                <c:pt idx="137">
                  <c:v>-0.55941796302000002</c:v>
                </c:pt>
                <c:pt idx="138">
                  <c:v>-0.54478645329999864</c:v>
                </c:pt>
                <c:pt idx="139">
                  <c:v>-0.53687858581000114</c:v>
                </c:pt>
                <c:pt idx="140">
                  <c:v>-0.50373268130000071</c:v>
                </c:pt>
                <c:pt idx="141">
                  <c:v>-0.47165155411000015</c:v>
                </c:pt>
                <c:pt idx="142">
                  <c:v>-0.45882225039999902</c:v>
                </c:pt>
                <c:pt idx="143">
                  <c:v>-0.4542322158999994</c:v>
                </c:pt>
                <c:pt idx="144">
                  <c:v>-0.45181274409999972</c:v>
                </c:pt>
                <c:pt idx="145">
                  <c:v>-0.44746971128000013</c:v>
                </c:pt>
                <c:pt idx="146">
                  <c:v>-0.44663143150000018</c:v>
                </c:pt>
                <c:pt idx="147">
                  <c:v>-0.41625738143999991</c:v>
                </c:pt>
                <c:pt idx="148">
                  <c:v>-0.41311907769000022</c:v>
                </c:pt>
                <c:pt idx="149">
                  <c:v>-0.40461158749999981</c:v>
                </c:pt>
                <c:pt idx="150">
                  <c:v>-0.38301062584000034</c:v>
                </c:pt>
                <c:pt idx="151">
                  <c:v>-0.36494016647999983</c:v>
                </c:pt>
                <c:pt idx="152">
                  <c:v>-0.36489295964000057</c:v>
                </c:pt>
                <c:pt idx="153">
                  <c:v>-0.33882904049999851</c:v>
                </c:pt>
                <c:pt idx="154">
                  <c:v>-0.32190322879999833</c:v>
                </c:pt>
                <c:pt idx="155">
                  <c:v>-0.32102727889999993</c:v>
                </c:pt>
                <c:pt idx="156">
                  <c:v>-0.31554317475000015</c:v>
                </c:pt>
                <c:pt idx="157">
                  <c:v>-0.31247234347000052</c:v>
                </c:pt>
                <c:pt idx="158">
                  <c:v>-0.30769288539999984</c:v>
                </c:pt>
                <c:pt idx="159">
                  <c:v>-0.30533123010000018</c:v>
                </c:pt>
                <c:pt idx="160">
                  <c:v>-0.30413866043000004</c:v>
                </c:pt>
                <c:pt idx="161">
                  <c:v>-0.29220581059999873</c:v>
                </c:pt>
                <c:pt idx="162">
                  <c:v>-0.28793334959999939</c:v>
                </c:pt>
                <c:pt idx="163">
                  <c:v>-0.28425598140000119</c:v>
                </c:pt>
                <c:pt idx="164">
                  <c:v>-0.25992739201000026</c:v>
                </c:pt>
                <c:pt idx="165">
                  <c:v>-0.23127365110000042</c:v>
                </c:pt>
                <c:pt idx="166">
                  <c:v>-0.22646141050000068</c:v>
                </c:pt>
                <c:pt idx="167">
                  <c:v>-0.2077703475899999</c:v>
                </c:pt>
                <c:pt idx="168">
                  <c:v>-0.20063400269999931</c:v>
                </c:pt>
                <c:pt idx="169">
                  <c:v>-0.18085765840000079</c:v>
                </c:pt>
                <c:pt idx="170">
                  <c:v>-0.1799325943000003</c:v>
                </c:pt>
                <c:pt idx="171">
                  <c:v>-0.17294692990000016</c:v>
                </c:pt>
                <c:pt idx="172">
                  <c:v>-0.16145992279999888</c:v>
                </c:pt>
                <c:pt idx="173">
                  <c:v>-0.15863084793000004</c:v>
                </c:pt>
                <c:pt idx="174">
                  <c:v>-0.15254402160000069</c:v>
                </c:pt>
                <c:pt idx="175">
                  <c:v>-0.13168907160000032</c:v>
                </c:pt>
                <c:pt idx="176">
                  <c:v>-0.12948608399999983</c:v>
                </c:pt>
                <c:pt idx="177">
                  <c:v>-0.11121010780999985</c:v>
                </c:pt>
                <c:pt idx="178">
                  <c:v>-9.7777366639999919E-2</c:v>
                </c:pt>
                <c:pt idx="179">
                  <c:v>-8.6127281199999572E-2</c:v>
                </c:pt>
                <c:pt idx="180">
                  <c:v>-8.0164194109999976E-2</c:v>
                </c:pt>
                <c:pt idx="181">
                  <c:v>-5.8106422399999857E-2</c:v>
                </c:pt>
                <c:pt idx="182">
                  <c:v>-4.9713134799999281E-2</c:v>
                </c:pt>
                <c:pt idx="183">
                  <c:v>-4.4137001000001064E-2</c:v>
                </c:pt>
                <c:pt idx="184">
                  <c:v>-2.5952100750000096E-2</c:v>
                </c:pt>
                <c:pt idx="185">
                  <c:v>6.655216219999982E-3</c:v>
                </c:pt>
                <c:pt idx="186">
                  <c:v>8.2206726000002561E-3</c:v>
                </c:pt>
                <c:pt idx="187">
                  <c:v>2.4199485799998754E-2</c:v>
                </c:pt>
                <c:pt idx="188">
                  <c:v>3.1105041500000041E-2</c:v>
                </c:pt>
                <c:pt idx="189">
                  <c:v>3.4057617200001999E-2</c:v>
                </c:pt>
                <c:pt idx="190">
                  <c:v>3.6790847799998971E-2</c:v>
                </c:pt>
                <c:pt idx="191">
                  <c:v>5.1779270169999947E-2</c:v>
                </c:pt>
                <c:pt idx="192">
                  <c:v>5.5125236500000341E-2</c:v>
                </c:pt>
                <c:pt idx="193">
                  <c:v>5.8773040700000223E-2</c:v>
                </c:pt>
                <c:pt idx="194">
                  <c:v>8.5147857700000884E-2</c:v>
                </c:pt>
                <c:pt idx="195">
                  <c:v>0.11778068539999964</c:v>
                </c:pt>
                <c:pt idx="196">
                  <c:v>0.12287139889999921</c:v>
                </c:pt>
                <c:pt idx="197">
                  <c:v>0.12654685969999946</c:v>
                </c:pt>
                <c:pt idx="198">
                  <c:v>0.13777232169999998</c:v>
                </c:pt>
                <c:pt idx="199">
                  <c:v>0.1547580957400001</c:v>
                </c:pt>
                <c:pt idx="200">
                  <c:v>0.1548504829399997</c:v>
                </c:pt>
                <c:pt idx="201">
                  <c:v>0.15745353700000209</c:v>
                </c:pt>
                <c:pt idx="202">
                  <c:v>0.1751574277900001</c:v>
                </c:pt>
                <c:pt idx="203">
                  <c:v>0.17741966240000018</c:v>
                </c:pt>
                <c:pt idx="204">
                  <c:v>0.18099772931000002</c:v>
                </c:pt>
                <c:pt idx="205">
                  <c:v>0.18845343590000008</c:v>
                </c:pt>
                <c:pt idx="206">
                  <c:v>0.19404745101999987</c:v>
                </c:pt>
                <c:pt idx="207">
                  <c:v>0.21975946426000004</c:v>
                </c:pt>
                <c:pt idx="208">
                  <c:v>0.22340774535999985</c:v>
                </c:pt>
                <c:pt idx="209">
                  <c:v>0.22457432747000006</c:v>
                </c:pt>
                <c:pt idx="210">
                  <c:v>0.24936461448000014</c:v>
                </c:pt>
                <c:pt idx="211">
                  <c:v>0.26295804977999993</c:v>
                </c:pt>
                <c:pt idx="212">
                  <c:v>0.26690387720000075</c:v>
                </c:pt>
                <c:pt idx="213">
                  <c:v>0.2747268677000001</c:v>
                </c:pt>
                <c:pt idx="214">
                  <c:v>0.29991722100000118</c:v>
                </c:pt>
                <c:pt idx="215">
                  <c:v>0.30526447295999981</c:v>
                </c:pt>
                <c:pt idx="216">
                  <c:v>0.31869411469999953</c:v>
                </c:pt>
                <c:pt idx="217">
                  <c:v>0.32316350937000005</c:v>
                </c:pt>
                <c:pt idx="218">
                  <c:v>0.32977414131000016</c:v>
                </c:pt>
                <c:pt idx="219">
                  <c:v>0.34343385696999995</c:v>
                </c:pt>
                <c:pt idx="220">
                  <c:v>0.35130405425999989</c:v>
                </c:pt>
                <c:pt idx="221">
                  <c:v>0.35716247558999958</c:v>
                </c:pt>
                <c:pt idx="222">
                  <c:v>0.36621534824000013</c:v>
                </c:pt>
                <c:pt idx="223">
                  <c:v>0.36766648292999982</c:v>
                </c:pt>
                <c:pt idx="224">
                  <c:v>0.36787509918999994</c:v>
                </c:pt>
                <c:pt idx="225">
                  <c:v>0.40076065063999966</c:v>
                </c:pt>
                <c:pt idx="226">
                  <c:v>0.41784918307999974</c:v>
                </c:pt>
                <c:pt idx="227">
                  <c:v>0.45659613608999994</c:v>
                </c:pt>
                <c:pt idx="228">
                  <c:v>0.45690762997000012</c:v>
                </c:pt>
                <c:pt idx="229">
                  <c:v>0.46056890487000057</c:v>
                </c:pt>
                <c:pt idx="230">
                  <c:v>0.46415781974000003</c:v>
                </c:pt>
                <c:pt idx="231">
                  <c:v>0.47217011452000035</c:v>
                </c:pt>
                <c:pt idx="232">
                  <c:v>0.48906707760000145</c:v>
                </c:pt>
                <c:pt idx="233">
                  <c:v>0.50552868843000009</c:v>
                </c:pt>
                <c:pt idx="234">
                  <c:v>0.51657199859999992</c:v>
                </c:pt>
                <c:pt idx="235">
                  <c:v>0.57748484610999995</c:v>
                </c:pt>
                <c:pt idx="236">
                  <c:v>0.61295485495999991</c:v>
                </c:pt>
                <c:pt idx="237">
                  <c:v>0.6230823993700001</c:v>
                </c:pt>
                <c:pt idx="238">
                  <c:v>0.65538835526000039</c:v>
                </c:pt>
                <c:pt idx="239">
                  <c:v>0.66333627700999998</c:v>
                </c:pt>
                <c:pt idx="240">
                  <c:v>0.74186682700999995</c:v>
                </c:pt>
                <c:pt idx="241">
                  <c:v>0.7651603221900003</c:v>
                </c:pt>
                <c:pt idx="242">
                  <c:v>0.88617324828999955</c:v>
                </c:pt>
                <c:pt idx="243">
                  <c:v>0.94486284255999964</c:v>
                </c:pt>
                <c:pt idx="244">
                  <c:v>0.96448802948000001</c:v>
                </c:pt>
                <c:pt idx="245">
                  <c:v>0.98188567162000018</c:v>
                </c:pt>
                <c:pt idx="246">
                  <c:v>1.035525679589</c:v>
                </c:pt>
                <c:pt idx="247">
                  <c:v>1.0533232688899998</c:v>
                </c:pt>
                <c:pt idx="248">
                  <c:v>1.0979225635500001</c:v>
                </c:pt>
                <c:pt idx="249">
                  <c:v>1.163140892987</c:v>
                </c:pt>
                <c:pt idx="250">
                  <c:v>1.2574677467299997</c:v>
                </c:pt>
                <c:pt idx="251">
                  <c:v>1.286979675295</c:v>
                </c:pt>
                <c:pt idx="252">
                  <c:v>1.3005542755099999</c:v>
                </c:pt>
                <c:pt idx="253">
                  <c:v>1.3276727795549998</c:v>
                </c:pt>
                <c:pt idx="254">
                  <c:v>1.33867120743</c:v>
                </c:pt>
                <c:pt idx="255">
                  <c:v>1.3615777492499999</c:v>
                </c:pt>
                <c:pt idx="256">
                  <c:v>1.41378378868</c:v>
                </c:pt>
                <c:pt idx="257">
                  <c:v>1.4157592654241999</c:v>
                </c:pt>
                <c:pt idx="258">
                  <c:v>1.4159045219399999</c:v>
                </c:pt>
                <c:pt idx="259">
                  <c:v>1.5473254397510001</c:v>
                </c:pt>
                <c:pt idx="260">
                  <c:v>1.5745408535000001</c:v>
                </c:pt>
                <c:pt idx="261">
                  <c:v>1.625898346302</c:v>
                </c:pt>
                <c:pt idx="262">
                  <c:v>1.6259533166920002</c:v>
                </c:pt>
                <c:pt idx="263">
                  <c:v>1.654741287235</c:v>
                </c:pt>
                <c:pt idx="264">
                  <c:v>1.686530470848</c:v>
                </c:pt>
                <c:pt idx="265">
                  <c:v>1.7029413282879999</c:v>
                </c:pt>
                <c:pt idx="266">
                  <c:v>1.8096124082769001</c:v>
                </c:pt>
                <c:pt idx="267">
                  <c:v>1.8209626674630002</c:v>
                </c:pt>
                <c:pt idx="268">
                  <c:v>1.831692755218</c:v>
                </c:pt>
                <c:pt idx="269">
                  <c:v>1.8463957607779999</c:v>
                </c:pt>
                <c:pt idx="270">
                  <c:v>1.8536378890280001</c:v>
                </c:pt>
                <c:pt idx="271">
                  <c:v>1.8544952943889002</c:v>
                </c:pt>
                <c:pt idx="272">
                  <c:v>1.9085466861700002</c:v>
                </c:pt>
                <c:pt idx="273">
                  <c:v>1.9513414502110003</c:v>
                </c:pt>
                <c:pt idx="274">
                  <c:v>1.9566140919891</c:v>
                </c:pt>
                <c:pt idx="275">
                  <c:v>1.9650122970299999</c:v>
                </c:pt>
                <c:pt idx="276">
                  <c:v>2.0163251161620002</c:v>
                </c:pt>
                <c:pt idx="277">
                  <c:v>2.1339366436040001</c:v>
                </c:pt>
                <c:pt idx="278">
                  <c:v>2.2001448869699995</c:v>
                </c:pt>
                <c:pt idx="279">
                  <c:v>2.3318527899717001</c:v>
                </c:pt>
                <c:pt idx="280">
                  <c:v>2.3602913022039997</c:v>
                </c:pt>
                <c:pt idx="281">
                  <c:v>2.4078023433700002</c:v>
                </c:pt>
                <c:pt idx="282">
                  <c:v>2.4131978154140001</c:v>
                </c:pt>
                <c:pt idx="283">
                  <c:v>2.4445277452399998</c:v>
                </c:pt>
                <c:pt idx="284">
                  <c:v>2.496115863325</c:v>
                </c:pt>
                <c:pt idx="285">
                  <c:v>2.7439147233900001</c:v>
                </c:pt>
                <c:pt idx="286">
                  <c:v>2.785420000557</c:v>
                </c:pt>
                <c:pt idx="287">
                  <c:v>3.3457416296010001</c:v>
                </c:pt>
              </c:numCache>
            </c:numRef>
          </c:xVal>
          <c:yVal>
            <c:numRef>
              <c:f>'Normal distribution'!$C$2:$C$289</c:f>
              <c:numCache>
                <c:formatCode>General</c:formatCode>
                <c:ptCount val="288"/>
                <c:pt idx="0">
                  <c:v>-2.9225102231635289</c:v>
                </c:pt>
                <c:pt idx="1">
                  <c:v>-2.5616819349340227</c:v>
                </c:pt>
                <c:pt idx="2">
                  <c:v>-2.3789695270016096</c:v>
                </c:pt>
                <c:pt idx="3">
                  <c:v>-2.2522646042149357</c:v>
                </c:pt>
                <c:pt idx="4">
                  <c:v>-2.1538746940614555</c:v>
                </c:pt>
                <c:pt idx="5">
                  <c:v>-2.0727618934994134</c:v>
                </c:pt>
                <c:pt idx="6">
                  <c:v>-2.0033578811760298</c:v>
                </c:pt>
                <c:pt idx="7">
                  <c:v>-1.942444328423899</c:v>
                </c:pt>
                <c:pt idx="8">
                  <c:v>-1.8879863886160768</c:v>
                </c:pt>
                <c:pt idx="9">
                  <c:v>-1.838612358582945</c:v>
                </c:pt>
                <c:pt idx="10">
                  <c:v>-1.7933519429410234</c:v>
                </c:pt>
                <c:pt idx="11">
                  <c:v>-1.7514925055251003</c:v>
                </c:pt>
                <c:pt idx="12">
                  <c:v>-1.7124946182279033</c:v>
                </c:pt>
                <c:pt idx="13">
                  <c:v>-1.6759397227734436</c:v>
                </c:pt>
                <c:pt idx="14">
                  <c:v>-1.6414962520760372</c:v>
                </c:pt>
                <c:pt idx="15">
                  <c:v>-1.6088968934807135</c:v>
                </c:pt>
                <c:pt idx="16">
                  <c:v>-1.5779228566327843</c:v>
                </c:pt>
                <c:pt idx="17">
                  <c:v>-1.5483926997664113</c:v>
                </c:pt>
                <c:pt idx="18">
                  <c:v>-1.520154211872611</c:v>
                </c:pt>
                <c:pt idx="19">
                  <c:v>-1.493078397012896</c:v>
                </c:pt>
                <c:pt idx="20">
                  <c:v>-1.4670549378117201</c:v>
                </c:pt>
                <c:pt idx="21">
                  <c:v>-1.4419887208325139</c:v>
                </c:pt>
                <c:pt idx="22">
                  <c:v>-1.4177971379962682</c:v>
                </c:pt>
                <c:pt idx="23">
                  <c:v>-1.3944079642994316</c:v>
                </c:pt>
                <c:pt idx="24">
                  <c:v>-1.3717576697264824</c:v>
                </c:pt>
                <c:pt idx="25">
                  <c:v>-1.3497900626065398</c:v>
                </c:pt>
                <c:pt idx="26">
                  <c:v>-1.3284551890168197</c:v>
                </c:pt>
                <c:pt idx="27">
                  <c:v>-1.3077084321590708</c:v>
                </c:pt>
                <c:pt idx="28">
                  <c:v>-1.2875097694894846</c:v>
                </c:pt>
                <c:pt idx="29">
                  <c:v>-1.2678231554520873</c:v>
                </c:pt>
                <c:pt idx="30">
                  <c:v>-1.2486160050762598</c:v>
                </c:pt>
                <c:pt idx="31">
                  <c:v>-1.229858759216589</c:v>
                </c:pt>
                <c:pt idx="32">
                  <c:v>-1.2115245163654345</c:v>
                </c:pt>
                <c:pt idx="33">
                  <c:v>-1.1935887191246799</c:v>
                </c:pt>
                <c:pt idx="34">
                  <c:v>-1.1760288858444803</c:v>
                </c:pt>
                <c:pt idx="35">
                  <c:v>-1.1588243798105804</c:v>
                </c:pt>
                <c:pt idx="36">
                  <c:v>-1.1419562098236766</c:v>
                </c:pt>
                <c:pt idx="37">
                  <c:v>-1.1254068571636224</c:v>
                </c:pt>
                <c:pt idx="38">
                  <c:v>-1.1091601248412657</c:v>
                </c:pt>
                <c:pt idx="39">
                  <c:v>-1.0932010057661403</c:v>
                </c:pt>
                <c:pt idx="40">
                  <c:v>-1.0775155670402805</c:v>
                </c:pt>
                <c:pt idx="41">
                  <c:v>-1.0620908480581168</c:v>
                </c:pt>
                <c:pt idx="42">
                  <c:v>-1.0469147704737438</c:v>
                </c:pt>
                <c:pt idx="43">
                  <c:v>-1.0319760584080309</c:v>
                </c:pt>
                <c:pt idx="44">
                  <c:v>-1.0172641675233138</c:v>
                </c:pt>
                <c:pt idx="45">
                  <c:v>-1.0027692218038311</c:v>
                </c:pt>
                <c:pt idx="46">
                  <c:v>-0.98848195705438602</c:v>
                </c:pt>
                <c:pt idx="47">
                  <c:v>-0.97439367027460111</c:v>
                </c:pt>
                <c:pt idx="48">
                  <c:v>-0.96049617418729738</c:v>
                </c:pt>
                <c:pt idx="49">
                  <c:v>-0.94678175630104722</c:v>
                </c:pt>
                <c:pt idx="50">
                  <c:v>-0.93324314197253488</c:v>
                </c:pt>
                <c:pt idx="51">
                  <c:v>-0.91987346100654699</c:v>
                </c:pt>
                <c:pt idx="52">
                  <c:v>-0.90666621739272779</c:v>
                </c:pt>
                <c:pt idx="53">
                  <c:v>-0.89361526183044226</c:v>
                </c:pt>
                <c:pt idx="54">
                  <c:v>-0.88071476673753235</c:v>
                </c:pt>
                <c:pt idx="55">
                  <c:v>-0.86795920347694333</c:v>
                </c:pt>
                <c:pt idx="56">
                  <c:v>-0.8553433215678945</c:v>
                </c:pt>
                <c:pt idx="57">
                  <c:v>-0.84286212967654084</c:v>
                </c:pt>
                <c:pt idx="58">
                  <c:v>-0.83051087820540004</c:v>
                </c:pt>
                <c:pt idx="59">
                  <c:v>-0.8182850433219373</c:v>
                </c:pt>
                <c:pt idx="60">
                  <c:v>-0.80618031228507259</c:v>
                </c:pt>
                <c:pt idx="61">
                  <c:v>-0.79419256994424303</c:v>
                </c:pt>
                <c:pt idx="62">
                  <c:v>-0.78231788629970145</c:v>
                </c:pt>
                <c:pt idx="63">
                  <c:v>-0.77055250502480366</c:v>
                </c:pt>
                <c:pt idx="64">
                  <c:v>-0.75889283286177922</c:v>
                </c:pt>
                <c:pt idx="65">
                  <c:v>-0.74733542981184398</c:v>
                </c:pt>
                <c:pt idx="66">
                  <c:v>-0.73587700004877921</c:v>
                </c:pt>
                <c:pt idx="67">
                  <c:v>-0.72451438349236563</c:v>
                </c:pt>
                <c:pt idx="68">
                  <c:v>-0.71324454798453718</c:v>
                </c:pt>
                <c:pt idx="69">
                  <c:v>-0.70206458201679867</c:v>
                </c:pt>
                <c:pt idx="70">
                  <c:v>-0.69097168796251685</c:v>
                </c:pt>
                <c:pt idx="71">
                  <c:v>-0.67996317577219412</c:v>
                </c:pt>
                <c:pt idx="72">
                  <c:v>-0.6690364570938544</c:v>
                </c:pt>
                <c:pt idx="73">
                  <c:v>-0.65818903978420318</c:v>
                </c:pt>
                <c:pt idx="74">
                  <c:v>-0.64741852277946932</c:v>
                </c:pt>
                <c:pt idx="75">
                  <c:v>-0.63672259129764452</c:v>
                </c:pt>
                <c:pt idx="76">
                  <c:v>-0.62609901234642129</c:v>
                </c:pt>
                <c:pt idx="77">
                  <c:v>-0.61554563051342048</c:v>
                </c:pt>
                <c:pt idx="78">
                  <c:v>-0.60506036401736329</c:v>
                </c:pt>
                <c:pt idx="79">
                  <c:v>-0.59464120100069728</c:v>
                </c:pt>
                <c:pt idx="80">
                  <c:v>-0.58428619604587528</c:v>
                </c:pt>
                <c:pt idx="81">
                  <c:v>-0.5739934668989729</c:v>
                </c:pt>
                <c:pt idx="82">
                  <c:v>-0.56376119138572522</c:v>
                </c:pt>
                <c:pt idx="83">
                  <c:v>-0.55358760450627409</c:v>
                </c:pt>
                <c:pt idx="84">
                  <c:v>-0.54347099569605883</c:v>
                </c:pt>
                <c:pt idx="85">
                  <c:v>-0.5334097062412807</c:v>
                </c:pt>
                <c:pt idx="86">
                  <c:v>-0.52340212683830956</c:v>
                </c:pt>
                <c:pt idx="87">
                  <c:v>-0.51344669528723152</c:v>
                </c:pt>
                <c:pt idx="88">
                  <c:v>-0.50354189431050245</c:v>
                </c:pt>
                <c:pt idx="89">
                  <c:v>-0.49368624948836914</c:v>
                </c:pt>
                <c:pt idx="90">
                  <c:v>-0.48387832730335295</c:v>
                </c:pt>
                <c:pt idx="91">
                  <c:v>-0.47411673328667442</c:v>
                </c:pt>
                <c:pt idx="92">
                  <c:v>-0.46440011026002348</c:v>
                </c:pt>
                <c:pt idx="93">
                  <c:v>-0.45472713666656472</c:v>
                </c:pt>
                <c:pt idx="94">
                  <c:v>-0.44509652498551644</c:v>
                </c:pt>
                <c:pt idx="95">
                  <c:v>-0.4355070202250434</c:v>
                </c:pt>
                <c:pt idx="96">
                  <c:v>-0.42595739848858122</c:v>
                </c:pt>
                <c:pt idx="97">
                  <c:v>-0.41644646561004894</c:v>
                </c:pt>
                <c:pt idx="98">
                  <c:v>-0.40697305585373028</c:v>
                </c:pt>
                <c:pt idx="99">
                  <c:v>-0.39753603067488152</c:v>
                </c:pt>
                <c:pt idx="100">
                  <c:v>-0.38813427753740326</c:v>
                </c:pt>
                <c:pt idx="101">
                  <c:v>-0.37876670878515317</c:v>
                </c:pt>
                <c:pt idx="102">
                  <c:v>-0.36943226056370554</c:v>
                </c:pt>
                <c:pt idx="103">
                  <c:v>-0.36012989178956933</c:v>
                </c:pt>
                <c:pt idx="104">
                  <c:v>-0.35085858316407903</c:v>
                </c:pt>
                <c:pt idx="105">
                  <c:v>-0.34161733622933876</c:v>
                </c:pt>
                <c:pt idx="106">
                  <c:v>-0.33240517246377799</c:v>
                </c:pt>
                <c:pt idx="107">
                  <c:v>-0.32322113241501965</c:v>
                </c:pt>
                <c:pt idx="108">
                  <c:v>-0.31406427486790939</c:v>
                </c:pt>
                <c:pt idx="109">
                  <c:v>-0.30493367604568428</c:v>
                </c:pt>
                <c:pt idx="110">
                  <c:v>-0.29582842884237942</c:v>
                </c:pt>
                <c:pt idx="111">
                  <c:v>-0.28674764208468628</c:v>
                </c:pt>
                <c:pt idx="112">
                  <c:v>-0.27769043982157676</c:v>
                </c:pt>
                <c:pt idx="113">
                  <c:v>-0.26865596064011044</c:v>
                </c:pt>
                <c:pt idx="114">
                  <c:v>-0.25964335700592556</c:v>
                </c:pt>
                <c:pt idx="115">
                  <c:v>-0.25065179462700349</c:v>
                </c:pt>
                <c:pt idx="116">
                  <c:v>-0.24168045183937165</c:v>
                </c:pt>
                <c:pt idx="117">
                  <c:v>-0.23272851901347977</c:v>
                </c:pt>
                <c:pt idx="118">
                  <c:v>-0.22379519798005867</c:v>
                </c:pt>
                <c:pt idx="119">
                  <c:v>-0.21487970147432417</c:v>
                </c:pt>
                <c:pt idx="120">
                  <c:v>-0.20598125259745373</c:v>
                </c:pt>
                <c:pt idx="121">
                  <c:v>-0.19709908429431236</c:v>
                </c:pt>
                <c:pt idx="122">
                  <c:v>-0.18823243884645868</c:v>
                </c:pt>
                <c:pt idx="123">
                  <c:v>-0.17938056737950495</c:v>
                </c:pt>
                <c:pt idx="124">
                  <c:v>-0.17054272938394979</c:v>
                </c:pt>
                <c:pt idx="125">
                  <c:v>-0.16171819224864237</c:v>
                </c:pt>
                <c:pt idx="126">
                  <c:v>-0.15290623080607219</c:v>
                </c:pt>
                <c:pt idx="127">
                  <c:v>-0.1441061268887168</c:v>
                </c:pt>
                <c:pt idx="128">
                  <c:v>-0.13531716889570714</c:v>
                </c:pt>
                <c:pt idx="129">
                  <c:v>-0.12653865136910294</c:v>
                </c:pt>
                <c:pt idx="130">
                  <c:v>-0.11776987457909528</c:v>
                </c:pt>
                <c:pt idx="131">
                  <c:v>-0.10901014411748161</c:v>
                </c:pt>
                <c:pt idx="132">
                  <c:v>-0.10025877049877775</c:v>
                </c:pt>
                <c:pt idx="133">
                  <c:v>-9.151506876835544E-2</c:v>
                </c:pt>
                <c:pt idx="134">
                  <c:v>-8.2778358117012243E-2</c:v>
                </c:pt>
                <c:pt idx="135">
                  <c:v>-7.4047961501396115E-2</c:v>
                </c:pt>
                <c:pt idx="136">
                  <c:v>-6.532320526972743E-2</c:v>
                </c:pt>
                <c:pt idx="137">
                  <c:v>-5.6603418792270425E-2</c:v>
                </c:pt>
                <c:pt idx="138">
                  <c:v>-4.7887934096022544E-2</c:v>
                </c:pt>
                <c:pt idx="139">
                  <c:v>-3.9176085503097632E-2</c:v>
                </c:pt>
                <c:pt idx="140">
                  <c:v>-3.0467209272293662E-2</c:v>
                </c:pt>
                <c:pt idx="141">
                  <c:v>-2.1760643243339147E-2</c:v>
                </c:pt>
                <c:pt idx="142">
                  <c:v>-1.3055726483322334E-2</c:v>
                </c:pt>
                <c:pt idx="143">
                  <c:v>-4.3517989348128309E-3</c:v>
                </c:pt>
                <c:pt idx="144">
                  <c:v>4.3517989348129697E-3</c:v>
                </c:pt>
                <c:pt idx="145">
                  <c:v>1.3055726483322472E-2</c:v>
                </c:pt>
                <c:pt idx="146">
                  <c:v>2.1760643243339147E-2</c:v>
                </c:pt>
                <c:pt idx="147">
                  <c:v>3.0467209272293662E-2</c:v>
                </c:pt>
                <c:pt idx="148">
                  <c:v>3.9176085503097632E-2</c:v>
                </c:pt>
                <c:pt idx="149">
                  <c:v>4.7887934096022544E-2</c:v>
                </c:pt>
                <c:pt idx="150">
                  <c:v>5.6603418792270425E-2</c:v>
                </c:pt>
                <c:pt idx="151">
                  <c:v>6.5323205269727291E-2</c:v>
                </c:pt>
                <c:pt idx="152">
                  <c:v>7.4047961501395976E-2</c:v>
                </c:pt>
                <c:pt idx="153">
                  <c:v>8.2778358117012382E-2</c:v>
                </c:pt>
                <c:pt idx="154">
                  <c:v>9.1515068768355579E-2</c:v>
                </c:pt>
                <c:pt idx="155">
                  <c:v>0.10025877049877775</c:v>
                </c:pt>
                <c:pt idx="156">
                  <c:v>0.10901014411748161</c:v>
                </c:pt>
                <c:pt idx="157">
                  <c:v>0.11776987457909528</c:v>
                </c:pt>
                <c:pt idx="158">
                  <c:v>0.12653865136910294</c:v>
                </c:pt>
                <c:pt idx="159">
                  <c:v>0.13531716889570714</c:v>
                </c:pt>
                <c:pt idx="160">
                  <c:v>0.14410612688871671</c:v>
                </c:pt>
                <c:pt idx="161">
                  <c:v>0.15290623080607202</c:v>
                </c:pt>
                <c:pt idx="162">
                  <c:v>0.16171819224864251</c:v>
                </c:pt>
                <c:pt idx="163">
                  <c:v>0.17054272938394993</c:v>
                </c:pt>
                <c:pt idx="164">
                  <c:v>0.17938056737950495</c:v>
                </c:pt>
                <c:pt idx="165">
                  <c:v>0.18823243884645868</c:v>
                </c:pt>
                <c:pt idx="166">
                  <c:v>0.19709908429431236</c:v>
                </c:pt>
                <c:pt idx="167">
                  <c:v>0.20598125259745373</c:v>
                </c:pt>
                <c:pt idx="168">
                  <c:v>0.21487970147432417</c:v>
                </c:pt>
                <c:pt idx="169">
                  <c:v>0.22379519798005856</c:v>
                </c:pt>
                <c:pt idx="170">
                  <c:v>0.2327285190134796</c:v>
                </c:pt>
                <c:pt idx="171">
                  <c:v>0.24168045183937178</c:v>
                </c:pt>
                <c:pt idx="172">
                  <c:v>0.25065179462700365</c:v>
                </c:pt>
                <c:pt idx="173">
                  <c:v>0.25964335700592556</c:v>
                </c:pt>
                <c:pt idx="174">
                  <c:v>0.26865596064011044</c:v>
                </c:pt>
                <c:pt idx="175">
                  <c:v>0.27769043982157676</c:v>
                </c:pt>
                <c:pt idx="176">
                  <c:v>0.28674764208468628</c:v>
                </c:pt>
                <c:pt idx="177">
                  <c:v>0.29582842884237942</c:v>
                </c:pt>
                <c:pt idx="178">
                  <c:v>0.30493367604568405</c:v>
                </c:pt>
                <c:pt idx="179">
                  <c:v>0.31406427486790922</c:v>
                </c:pt>
                <c:pt idx="180">
                  <c:v>0.32322113241501982</c:v>
                </c:pt>
                <c:pt idx="181">
                  <c:v>0.3324051724637781</c:v>
                </c:pt>
                <c:pt idx="182">
                  <c:v>0.34161733622933876</c:v>
                </c:pt>
                <c:pt idx="183">
                  <c:v>0.35085858316407903</c:v>
                </c:pt>
                <c:pt idx="184">
                  <c:v>0.36012989178956933</c:v>
                </c:pt>
                <c:pt idx="185">
                  <c:v>0.36943226056370554</c:v>
                </c:pt>
                <c:pt idx="186">
                  <c:v>0.37876670878515317</c:v>
                </c:pt>
                <c:pt idx="187">
                  <c:v>0.38813427753740304</c:v>
                </c:pt>
                <c:pt idx="188">
                  <c:v>0.3975360306748813</c:v>
                </c:pt>
                <c:pt idx="189">
                  <c:v>0.40697305585373056</c:v>
                </c:pt>
                <c:pt idx="190">
                  <c:v>0.41644646561004917</c:v>
                </c:pt>
                <c:pt idx="191">
                  <c:v>0.42595739848858122</c:v>
                </c:pt>
                <c:pt idx="192">
                  <c:v>0.4355070202250434</c:v>
                </c:pt>
                <c:pt idx="193">
                  <c:v>0.44509652498551644</c:v>
                </c:pt>
                <c:pt idx="194">
                  <c:v>0.45472713666656472</c:v>
                </c:pt>
                <c:pt idx="195">
                  <c:v>0.46440011026002348</c:v>
                </c:pt>
                <c:pt idx="196">
                  <c:v>0.47411673328667431</c:v>
                </c:pt>
                <c:pt idx="197">
                  <c:v>0.48387832730335278</c:v>
                </c:pt>
                <c:pt idx="198">
                  <c:v>0.49368624948836937</c:v>
                </c:pt>
                <c:pt idx="199">
                  <c:v>0.50354189431050256</c:v>
                </c:pt>
                <c:pt idx="200">
                  <c:v>0.51344669528723152</c:v>
                </c:pt>
                <c:pt idx="201">
                  <c:v>0.52340212683830956</c:v>
                </c:pt>
                <c:pt idx="202">
                  <c:v>0.5334097062412807</c:v>
                </c:pt>
                <c:pt idx="203">
                  <c:v>0.54347099569605883</c:v>
                </c:pt>
                <c:pt idx="204">
                  <c:v>0.55358760450627409</c:v>
                </c:pt>
                <c:pt idx="205">
                  <c:v>0.563761191385725</c:v>
                </c:pt>
                <c:pt idx="206">
                  <c:v>0.5739934668989729</c:v>
                </c:pt>
                <c:pt idx="207">
                  <c:v>0.58428619604587551</c:v>
                </c:pt>
                <c:pt idx="208">
                  <c:v>0.59464120100069717</c:v>
                </c:pt>
                <c:pt idx="209">
                  <c:v>0.60506036401736329</c:v>
                </c:pt>
                <c:pt idx="210">
                  <c:v>0.61554563051342048</c:v>
                </c:pt>
                <c:pt idx="211">
                  <c:v>0.62609901234642129</c:v>
                </c:pt>
                <c:pt idx="212">
                  <c:v>0.63672259129764452</c:v>
                </c:pt>
                <c:pt idx="213">
                  <c:v>0.64741852277946932</c:v>
                </c:pt>
                <c:pt idx="214">
                  <c:v>0.65818903978420296</c:v>
                </c:pt>
                <c:pt idx="215">
                  <c:v>0.66903645709385418</c:v>
                </c:pt>
                <c:pt idx="216">
                  <c:v>0.67996317577219478</c:v>
                </c:pt>
                <c:pt idx="217">
                  <c:v>0.69097168796251685</c:v>
                </c:pt>
                <c:pt idx="218">
                  <c:v>0.70206458201679867</c:v>
                </c:pt>
                <c:pt idx="219">
                  <c:v>0.71324454798453718</c:v>
                </c:pt>
                <c:pt idx="220">
                  <c:v>0.72451438349236563</c:v>
                </c:pt>
                <c:pt idx="221">
                  <c:v>0.73587700004877921</c:v>
                </c:pt>
                <c:pt idx="222">
                  <c:v>0.74733542981184398</c:v>
                </c:pt>
                <c:pt idx="223">
                  <c:v>0.75889283286177922</c:v>
                </c:pt>
                <c:pt idx="224">
                  <c:v>0.77055250502480377</c:v>
                </c:pt>
                <c:pt idx="225">
                  <c:v>0.78231788629970156</c:v>
                </c:pt>
                <c:pt idx="226">
                  <c:v>0.79419256994424303</c:v>
                </c:pt>
                <c:pt idx="227">
                  <c:v>0.80618031228507259</c:v>
                </c:pt>
                <c:pt idx="228">
                  <c:v>0.8182850433219373</c:v>
                </c:pt>
                <c:pt idx="229">
                  <c:v>0.83051087820540004</c:v>
                </c:pt>
                <c:pt idx="230">
                  <c:v>0.84286212967654084</c:v>
                </c:pt>
                <c:pt idx="231">
                  <c:v>0.8553433215678945</c:v>
                </c:pt>
                <c:pt idx="232">
                  <c:v>0.86795920347694333</c:v>
                </c:pt>
                <c:pt idx="233">
                  <c:v>0.88071476673753224</c:v>
                </c:pt>
                <c:pt idx="234">
                  <c:v>0.89361526183044182</c:v>
                </c:pt>
                <c:pt idx="235">
                  <c:v>0.90666621739272779</c:v>
                </c:pt>
                <c:pt idx="236">
                  <c:v>0.91987346100654699</c:v>
                </c:pt>
                <c:pt idx="237">
                  <c:v>0.93324314197253488</c:v>
                </c:pt>
                <c:pt idx="238">
                  <c:v>0.94678175630104722</c:v>
                </c:pt>
                <c:pt idx="239">
                  <c:v>0.96049617418729738</c:v>
                </c:pt>
                <c:pt idx="240">
                  <c:v>0.97439367027460111</c:v>
                </c:pt>
                <c:pt idx="241">
                  <c:v>0.98848195705438602</c:v>
                </c:pt>
                <c:pt idx="242">
                  <c:v>1.0027692218038309</c:v>
                </c:pt>
                <c:pt idx="243">
                  <c:v>1.0172641675233127</c:v>
                </c:pt>
                <c:pt idx="244">
                  <c:v>1.0319760584080309</c:v>
                </c:pt>
                <c:pt idx="245">
                  <c:v>1.0469147704737438</c:v>
                </c:pt>
                <c:pt idx="246">
                  <c:v>1.0620908480581168</c:v>
                </c:pt>
                <c:pt idx="247">
                  <c:v>1.0775155670402805</c:v>
                </c:pt>
                <c:pt idx="248">
                  <c:v>1.0932010057661403</c:v>
                </c:pt>
                <c:pt idx="249">
                  <c:v>1.1091601248412657</c:v>
                </c:pt>
                <c:pt idx="250">
                  <c:v>1.1254068571636224</c:v>
                </c:pt>
                <c:pt idx="251">
                  <c:v>1.1419562098236762</c:v>
                </c:pt>
                <c:pt idx="252">
                  <c:v>1.1588243798105811</c:v>
                </c:pt>
                <c:pt idx="253">
                  <c:v>1.1760288858444805</c:v>
                </c:pt>
                <c:pt idx="254">
                  <c:v>1.1935887191246799</c:v>
                </c:pt>
                <c:pt idx="255">
                  <c:v>1.2115245163654345</c:v>
                </c:pt>
                <c:pt idx="256">
                  <c:v>1.229858759216589</c:v>
                </c:pt>
                <c:pt idx="257">
                  <c:v>1.2486160050762598</c:v>
                </c:pt>
                <c:pt idx="258">
                  <c:v>1.2678231554520873</c:v>
                </c:pt>
                <c:pt idx="259">
                  <c:v>1.2875097694894846</c:v>
                </c:pt>
                <c:pt idx="260">
                  <c:v>1.3077084321590704</c:v>
                </c:pt>
                <c:pt idx="261">
                  <c:v>1.3284551890168204</c:v>
                </c:pt>
                <c:pt idx="262">
                  <c:v>1.3497900626065391</c:v>
                </c:pt>
                <c:pt idx="263">
                  <c:v>1.3717576697264824</c:v>
                </c:pt>
                <c:pt idx="264">
                  <c:v>1.3944079642994316</c:v>
                </c:pt>
                <c:pt idx="265">
                  <c:v>1.4177971379962682</c:v>
                </c:pt>
                <c:pt idx="266">
                  <c:v>1.4419887208325144</c:v>
                </c:pt>
                <c:pt idx="267">
                  <c:v>1.4670549378117204</c:v>
                </c:pt>
                <c:pt idx="268">
                  <c:v>1.4930783970128962</c:v>
                </c:pt>
                <c:pt idx="269">
                  <c:v>1.520154211872611</c:v>
                </c:pt>
                <c:pt idx="270">
                  <c:v>1.5483926997664119</c:v>
                </c:pt>
                <c:pt idx="271">
                  <c:v>1.577922856632785</c:v>
                </c:pt>
                <c:pt idx="272">
                  <c:v>1.608896893480714</c:v>
                </c:pt>
                <c:pt idx="273">
                  <c:v>1.6414962520760372</c:v>
                </c:pt>
                <c:pt idx="274">
                  <c:v>1.6759397227734436</c:v>
                </c:pt>
                <c:pt idx="275">
                  <c:v>1.7124946182279033</c:v>
                </c:pt>
                <c:pt idx="276">
                  <c:v>1.7514925055251003</c:v>
                </c:pt>
                <c:pt idx="277">
                  <c:v>1.793351942941023</c:v>
                </c:pt>
                <c:pt idx="278">
                  <c:v>1.8386123585829441</c:v>
                </c:pt>
                <c:pt idx="279">
                  <c:v>1.8879863886160775</c:v>
                </c:pt>
                <c:pt idx="280">
                  <c:v>1.9424443284238995</c:v>
                </c:pt>
                <c:pt idx="281">
                  <c:v>2.0033578811760306</c:v>
                </c:pt>
                <c:pt idx="282">
                  <c:v>2.0727618934994134</c:v>
                </c:pt>
                <c:pt idx="283">
                  <c:v>2.1538746940614555</c:v>
                </c:pt>
                <c:pt idx="284">
                  <c:v>2.2522646042149348</c:v>
                </c:pt>
                <c:pt idx="285">
                  <c:v>2.3789695270016082</c:v>
                </c:pt>
                <c:pt idx="286">
                  <c:v>2.5616819349340214</c:v>
                </c:pt>
                <c:pt idx="287">
                  <c:v>2.9225102231635205</c:v>
                </c:pt>
              </c:numCache>
            </c:numRef>
          </c:yVal>
          <c:smooth val="0"/>
        </c:ser>
        <c:dLbls>
          <c:showLegendKey val="0"/>
          <c:showVal val="0"/>
          <c:showCatName val="0"/>
          <c:showSerName val="0"/>
          <c:showPercent val="0"/>
          <c:showBubbleSize val="0"/>
        </c:dLbls>
        <c:axId val="169474304"/>
        <c:axId val="169615744"/>
      </c:scatterChart>
      <c:valAx>
        <c:axId val="169474304"/>
        <c:scaling>
          <c:orientation val="minMax"/>
        </c:scaling>
        <c:delete val="0"/>
        <c:axPos val="b"/>
        <c:majorGridlines/>
        <c:title>
          <c:tx>
            <c:rich>
              <a:bodyPr/>
              <a:lstStyle/>
              <a:p>
                <a:pPr>
                  <a:defRPr/>
                </a:pPr>
                <a:r>
                  <a:rPr lang="en-US"/>
                  <a:t>Residual</a:t>
                </a:r>
              </a:p>
            </c:rich>
          </c:tx>
          <c:layout>
            <c:manualLayout>
              <c:xMode val="edge"/>
              <c:yMode val="edge"/>
              <c:x val="0.45713998250218724"/>
              <c:y val="0.92034703995333922"/>
            </c:manualLayout>
          </c:layout>
          <c:overlay val="0"/>
        </c:title>
        <c:numFmt formatCode="0" sourceLinked="0"/>
        <c:majorTickMark val="out"/>
        <c:minorTickMark val="none"/>
        <c:tickLblPos val="nextTo"/>
        <c:crossAx val="169615744"/>
        <c:crossesAt val="-4"/>
        <c:crossBetween val="midCat"/>
        <c:majorUnit val="1"/>
        <c:minorUnit val="0.2"/>
      </c:valAx>
      <c:valAx>
        <c:axId val="169615744"/>
        <c:scaling>
          <c:orientation val="minMax"/>
        </c:scaling>
        <c:delete val="0"/>
        <c:axPos val="l"/>
        <c:majorGridlines/>
        <c:title>
          <c:tx>
            <c:rich>
              <a:bodyPr rot="-5400000" vert="horz"/>
              <a:lstStyle/>
              <a:p>
                <a:pPr>
                  <a:defRPr/>
                </a:pPr>
                <a:r>
                  <a:rPr lang="en-US"/>
                  <a:t>Normal Probabiltiy Function</a:t>
                </a:r>
              </a:p>
            </c:rich>
          </c:tx>
          <c:overlay val="0"/>
        </c:title>
        <c:numFmt formatCode="General" sourceLinked="1"/>
        <c:majorTickMark val="out"/>
        <c:minorTickMark val="none"/>
        <c:tickLblPos val="nextTo"/>
        <c:crossAx val="169474304"/>
        <c:crossesAt val="-4"/>
        <c:crossBetween val="midCat"/>
      </c:valAx>
      <c:spPr>
        <a:ln>
          <a:solidFill>
            <a:schemeClr val="bg1">
              <a:lumMod val="50000"/>
            </a:schemeClr>
          </a:solidFill>
        </a:ln>
      </c:spPr>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87241719307"/>
          <c:y val="4.9845267037472857E-2"/>
          <c:w val="0.61079443170412195"/>
          <c:h val="0.80342226806902595"/>
        </c:manualLayout>
      </c:layout>
      <c:lineChart>
        <c:grouping val="standard"/>
        <c:varyColors val="0"/>
        <c:ser>
          <c:idx val="2"/>
          <c:order val="2"/>
          <c:tx>
            <c:v>Q_63 obs</c:v>
          </c:tx>
          <c:spPr>
            <a:ln>
              <a:noFill/>
            </a:ln>
          </c:spPr>
          <c:marker>
            <c:symbol val="diamond"/>
            <c:size val="5"/>
            <c:spPr>
              <a:solidFill>
                <a:schemeClr val="tx1">
                  <a:lumMod val="50000"/>
                  <a:lumOff val="50000"/>
                </a:schemeClr>
              </a:solidFill>
              <a:ln w="6350">
                <a:solidFill>
                  <a:schemeClr val="tx1">
                    <a:lumMod val="95000"/>
                    <a:lumOff val="5000"/>
                  </a:schemeClr>
                </a:solidFill>
              </a:ln>
            </c:spPr>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Q_63!$C$2:$C$37</c:f>
              <c:numCache>
                <c:formatCode>General</c:formatCode>
                <c:ptCount val="36"/>
                <c:pt idx="0">
                  <c:v>-19.280000686600001</c:v>
                </c:pt>
                <c:pt idx="1">
                  <c:v>-19.350000381499999</c:v>
                </c:pt>
                <c:pt idx="2">
                  <c:v>-19.329999923700001</c:v>
                </c:pt>
                <c:pt idx="3">
                  <c:v>-19.3199996948</c:v>
                </c:pt>
                <c:pt idx="4">
                  <c:v>-19.350000381499999</c:v>
                </c:pt>
                <c:pt idx="5">
                  <c:v>-19.399999618500001</c:v>
                </c:pt>
                <c:pt idx="6">
                  <c:v>-19.620000839199999</c:v>
                </c:pt>
                <c:pt idx="7">
                  <c:v>-19.709999084500001</c:v>
                </c:pt>
                <c:pt idx="8">
                  <c:v>-19.770000457799991</c:v>
                </c:pt>
                <c:pt idx="9">
                  <c:v>-19.75</c:v>
                </c:pt>
                <c:pt idx="10">
                  <c:v>-19.690000534100001</c:v>
                </c:pt>
                <c:pt idx="11">
                  <c:v>-19.739999771099999</c:v>
                </c:pt>
                <c:pt idx="12">
                  <c:v>-19.8199996948</c:v>
                </c:pt>
                <c:pt idx="13">
                  <c:v>-19.850000381499999</c:v>
                </c:pt>
                <c:pt idx="14">
                  <c:v>-19.870000839199999</c:v>
                </c:pt>
                <c:pt idx="15">
                  <c:v>-19.9500007629</c:v>
                </c:pt>
                <c:pt idx="16">
                  <c:v>-19.94000053409998</c:v>
                </c:pt>
                <c:pt idx="17">
                  <c:v>-19.829999923700001</c:v>
                </c:pt>
                <c:pt idx="18">
                  <c:v>-20.0699996948</c:v>
                </c:pt>
                <c:pt idx="19">
                  <c:v>-20.329999923700001</c:v>
                </c:pt>
                <c:pt idx="20">
                  <c:v>-20.510000228900001</c:v>
                </c:pt>
                <c:pt idx="21">
                  <c:v>-20.709999084500001</c:v>
                </c:pt>
                <c:pt idx="22">
                  <c:v>-20.879999160800001</c:v>
                </c:pt>
                <c:pt idx="23">
                  <c:v>-20.8600006104</c:v>
                </c:pt>
                <c:pt idx="24">
                  <c:v>-20.9500007629</c:v>
                </c:pt>
                <c:pt idx="25">
                  <c:v>-21</c:v>
                </c:pt>
                <c:pt idx="26">
                  <c:v>-20.979999542200002</c:v>
                </c:pt>
                <c:pt idx="27">
                  <c:v>-21.25</c:v>
                </c:pt>
                <c:pt idx="28">
                  <c:v>-21.149999618500001</c:v>
                </c:pt>
                <c:pt idx="29">
                  <c:v>-20.7999992371</c:v>
                </c:pt>
                <c:pt idx="30">
                  <c:v>-20.5499992371</c:v>
                </c:pt>
                <c:pt idx="31">
                  <c:v>-20.3199996948</c:v>
                </c:pt>
                <c:pt idx="32">
                  <c:v>-20.020000457799991</c:v>
                </c:pt>
                <c:pt idx="33">
                  <c:v>-19.709999084500001</c:v>
                </c:pt>
                <c:pt idx="34">
                  <c:v>-19.649999618500001</c:v>
                </c:pt>
                <c:pt idx="35">
                  <c:v>-19.3199996948</c:v>
                </c:pt>
              </c:numCache>
            </c:numRef>
          </c:val>
          <c:smooth val="0"/>
        </c:ser>
        <c:ser>
          <c:idx val="3"/>
          <c:order val="3"/>
          <c:tx>
            <c:v>Q_63 sim</c:v>
          </c:tx>
          <c:spPr>
            <a:ln>
              <a:solidFill>
                <a:schemeClr val="tx1">
                  <a:lumMod val="50000"/>
                  <a:lumOff val="50000"/>
                </a:schemeClr>
              </a:solidFill>
            </a:ln>
          </c:spPr>
          <c:marker>
            <c:symbol val="none"/>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Q_63!$D$2:$D$37</c:f>
              <c:numCache>
                <c:formatCode>0.00</c:formatCode>
                <c:ptCount val="36"/>
                <c:pt idx="0">
                  <c:v>-21.8750953674</c:v>
                </c:pt>
                <c:pt idx="1">
                  <c:v>-21.529150009199999</c:v>
                </c:pt>
                <c:pt idx="2">
                  <c:v>-21.339418411299999</c:v>
                </c:pt>
                <c:pt idx="3" formatCode="General">
                  <c:v>-21.2163772583</c:v>
                </c:pt>
                <c:pt idx="4" formatCode="General">
                  <c:v>-21.109491348300001</c:v>
                </c:pt>
                <c:pt idx="5" formatCode="General">
                  <c:v>-21.015850067100001</c:v>
                </c:pt>
                <c:pt idx="6" formatCode="General">
                  <c:v>-20.9342689514</c:v>
                </c:pt>
                <c:pt idx="7" formatCode="General">
                  <c:v>-20.8705024719</c:v>
                </c:pt>
                <c:pt idx="8" formatCode="General">
                  <c:v>-20.818000793500001</c:v>
                </c:pt>
                <c:pt idx="9" formatCode="General">
                  <c:v>-20.767967224100001</c:v>
                </c:pt>
                <c:pt idx="10" formatCode="General">
                  <c:v>-20.723951339700001</c:v>
                </c:pt>
                <c:pt idx="11" formatCode="General">
                  <c:v>-20.687677383400001</c:v>
                </c:pt>
                <c:pt idx="12" formatCode="General">
                  <c:v>-20.660682678200001</c:v>
                </c:pt>
                <c:pt idx="13" formatCode="General">
                  <c:v>-20.642976760900009</c:v>
                </c:pt>
                <c:pt idx="14" formatCode="General">
                  <c:v>-20.6300010681</c:v>
                </c:pt>
                <c:pt idx="15" formatCode="General">
                  <c:v>-20.626029968299999</c:v>
                </c:pt>
                <c:pt idx="16" formatCode="General">
                  <c:v>-20.624090194699999</c:v>
                </c:pt>
                <c:pt idx="17" formatCode="General">
                  <c:v>-20.617403030399991</c:v>
                </c:pt>
                <c:pt idx="18" formatCode="General">
                  <c:v>-20.614786148099999</c:v>
                </c:pt>
                <c:pt idx="19" formatCode="General">
                  <c:v>-20.6222057343</c:v>
                </c:pt>
                <c:pt idx="20" formatCode="General">
                  <c:v>-20.641689300500001</c:v>
                </c:pt>
                <c:pt idx="21" formatCode="General">
                  <c:v>-20.675941467299999</c:v>
                </c:pt>
                <c:pt idx="22" formatCode="General">
                  <c:v>-20.722545623799981</c:v>
                </c:pt>
                <c:pt idx="23" formatCode="General">
                  <c:v>-20.774852752699999</c:v>
                </c:pt>
                <c:pt idx="24" formatCode="General">
                  <c:v>-20.827129364000001</c:v>
                </c:pt>
                <c:pt idx="25" formatCode="General">
                  <c:v>-20.873453140300001</c:v>
                </c:pt>
                <c:pt idx="26" formatCode="General">
                  <c:v>-20.92122650149998</c:v>
                </c:pt>
                <c:pt idx="27" formatCode="General">
                  <c:v>-20.9752731323</c:v>
                </c:pt>
                <c:pt idx="28" formatCode="General">
                  <c:v>-21.032218933100001</c:v>
                </c:pt>
                <c:pt idx="29" formatCode="General">
                  <c:v>-21.084255218500001</c:v>
                </c:pt>
                <c:pt idx="30" formatCode="General">
                  <c:v>-21.129140853900001</c:v>
                </c:pt>
                <c:pt idx="31" formatCode="General">
                  <c:v>-21.1632099152</c:v>
                </c:pt>
                <c:pt idx="32" formatCode="General">
                  <c:v>-21.1905250549</c:v>
                </c:pt>
                <c:pt idx="33" formatCode="General">
                  <c:v>-21.216369628900001</c:v>
                </c:pt>
                <c:pt idx="34" formatCode="General">
                  <c:v>-21.2436676025</c:v>
                </c:pt>
                <c:pt idx="35" formatCode="General">
                  <c:v>-21.274097442599999</c:v>
                </c:pt>
              </c:numCache>
            </c:numRef>
          </c:val>
          <c:smooth val="0"/>
        </c:ser>
        <c:ser>
          <c:idx val="4"/>
          <c:order val="4"/>
          <c:tx>
            <c:v>P_43 obs</c:v>
          </c:tx>
          <c:spPr>
            <a:ln>
              <a:noFill/>
            </a:ln>
          </c:spPr>
          <c:marker>
            <c:symbol val="diamond"/>
            <c:size val="5"/>
            <c:spPr>
              <a:solidFill>
                <a:schemeClr val="tx1">
                  <a:lumMod val="95000"/>
                  <a:lumOff val="5000"/>
                </a:schemeClr>
              </a:solidFill>
              <a:ln>
                <a:noFill/>
              </a:ln>
            </c:spPr>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P_43!$C$2:$C$37</c:f>
              <c:numCache>
                <c:formatCode>General</c:formatCode>
                <c:ptCount val="36"/>
                <c:pt idx="0">
                  <c:v>-12.3800001144</c:v>
                </c:pt>
                <c:pt idx="1">
                  <c:v>-12.5</c:v>
                </c:pt>
                <c:pt idx="2">
                  <c:v>-12.5699996948</c:v>
                </c:pt>
                <c:pt idx="3">
                  <c:v>-12.609999656699999</c:v>
                </c:pt>
                <c:pt idx="4">
                  <c:v>-12.779999733</c:v>
                </c:pt>
                <c:pt idx="5">
                  <c:v>-12.8100004196</c:v>
                </c:pt>
                <c:pt idx="6">
                  <c:v>-12.779999733</c:v>
                </c:pt>
                <c:pt idx="7">
                  <c:v>-12.760000228899999</c:v>
                </c:pt>
                <c:pt idx="8">
                  <c:v>-12.5600004196</c:v>
                </c:pt>
                <c:pt idx="9">
                  <c:v>-12.5200004578</c:v>
                </c:pt>
                <c:pt idx="10">
                  <c:v>-12.4300003052</c:v>
                </c:pt>
                <c:pt idx="11">
                  <c:v>-12.5600004196</c:v>
                </c:pt>
                <c:pt idx="12">
                  <c:v>-12.739999771100001</c:v>
                </c:pt>
                <c:pt idx="13">
                  <c:v>-12.7700004578</c:v>
                </c:pt>
                <c:pt idx="14">
                  <c:v>-12.9399995804</c:v>
                </c:pt>
                <c:pt idx="15">
                  <c:v>-13.029999733</c:v>
                </c:pt>
                <c:pt idx="16">
                  <c:v>-13.1599998474</c:v>
                </c:pt>
                <c:pt idx="17">
                  <c:v>-13.079999923700001</c:v>
                </c:pt>
                <c:pt idx="18">
                  <c:v>-13.1300001144</c:v>
                </c:pt>
                <c:pt idx="19">
                  <c:v>-13.050000190700001</c:v>
                </c:pt>
                <c:pt idx="20">
                  <c:v>-12.6300001144</c:v>
                </c:pt>
                <c:pt idx="21">
                  <c:v>-13.2299995422</c:v>
                </c:pt>
                <c:pt idx="22">
                  <c:v>-13.329999923700001</c:v>
                </c:pt>
                <c:pt idx="23">
                  <c:v>-13.399999618500001</c:v>
                </c:pt>
                <c:pt idx="24">
                  <c:v>-13.449999809299999</c:v>
                </c:pt>
                <c:pt idx="25">
                  <c:v>-13.5</c:v>
                </c:pt>
                <c:pt idx="26">
                  <c:v>-13.529999733</c:v>
                </c:pt>
                <c:pt idx="27">
                  <c:v>-13.550000190700001</c:v>
                </c:pt>
                <c:pt idx="28">
                  <c:v>-13.600000381499999</c:v>
                </c:pt>
                <c:pt idx="29">
                  <c:v>-13.579999923700001</c:v>
                </c:pt>
                <c:pt idx="30">
                  <c:v>-13.609999656699999</c:v>
                </c:pt>
                <c:pt idx="31">
                  <c:v>-13.5699996948</c:v>
                </c:pt>
                <c:pt idx="32">
                  <c:v>-13.4799995422</c:v>
                </c:pt>
                <c:pt idx="33">
                  <c:v>-13.279999733</c:v>
                </c:pt>
                <c:pt idx="34">
                  <c:v>-13.25</c:v>
                </c:pt>
                <c:pt idx="35">
                  <c:v>-13.2899999619</c:v>
                </c:pt>
              </c:numCache>
            </c:numRef>
          </c:val>
          <c:smooth val="0"/>
        </c:ser>
        <c:ser>
          <c:idx val="5"/>
          <c:order val="5"/>
          <c:tx>
            <c:v>P_43 sim</c:v>
          </c:tx>
          <c:spPr>
            <a:ln>
              <a:solidFill>
                <a:schemeClr val="tx1">
                  <a:lumMod val="95000"/>
                  <a:lumOff val="5000"/>
                </a:schemeClr>
              </a:solidFill>
            </a:ln>
          </c:spPr>
          <c:marker>
            <c:symbol val="none"/>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P_43!$D$2:$D$37</c:f>
              <c:numCache>
                <c:formatCode>General</c:formatCode>
                <c:ptCount val="36"/>
                <c:pt idx="0">
                  <c:v>-13.354678154</c:v>
                </c:pt>
                <c:pt idx="1">
                  <c:v>-13.4717292786</c:v>
                </c:pt>
                <c:pt idx="2">
                  <c:v>-13.5448589325</c:v>
                </c:pt>
                <c:pt idx="3">
                  <c:v>-13.5817613602</c:v>
                </c:pt>
                <c:pt idx="4">
                  <c:v>-13.599300384499999</c:v>
                </c:pt>
                <c:pt idx="5">
                  <c:v>-13.6049995422</c:v>
                </c:pt>
                <c:pt idx="6">
                  <c:v>-13.6067380905</c:v>
                </c:pt>
                <c:pt idx="7">
                  <c:v>-13.6097764969</c:v>
                </c:pt>
                <c:pt idx="8">
                  <c:v>-13.6170129776</c:v>
                </c:pt>
                <c:pt idx="9">
                  <c:v>-13.6300439835</c:v>
                </c:pt>
                <c:pt idx="10">
                  <c:v>-13.6485939026</c:v>
                </c:pt>
                <c:pt idx="11">
                  <c:v>-13.6738195419</c:v>
                </c:pt>
                <c:pt idx="12">
                  <c:v>-13.7046384811</c:v>
                </c:pt>
                <c:pt idx="13">
                  <c:v>-13.736696243300001</c:v>
                </c:pt>
                <c:pt idx="14">
                  <c:v>-13.7763195038</c:v>
                </c:pt>
                <c:pt idx="15">
                  <c:v>-13.818369865399999</c:v>
                </c:pt>
                <c:pt idx="16">
                  <c:v>-13.865274429299999</c:v>
                </c:pt>
                <c:pt idx="17">
                  <c:v>-13.9137115479</c:v>
                </c:pt>
                <c:pt idx="18">
                  <c:v>-13.966657638499999</c:v>
                </c:pt>
                <c:pt idx="19">
                  <c:v>-14.0223426819</c:v>
                </c:pt>
                <c:pt idx="20">
                  <c:v>-14.078534126299999</c:v>
                </c:pt>
                <c:pt idx="21">
                  <c:v>-14.138648033100001</c:v>
                </c:pt>
                <c:pt idx="22">
                  <c:v>-14.198437690700001</c:v>
                </c:pt>
                <c:pt idx="23">
                  <c:v>-14.261339187600001</c:v>
                </c:pt>
                <c:pt idx="24">
                  <c:v>-14.3251314163</c:v>
                </c:pt>
                <c:pt idx="25">
                  <c:v>-14.383105278</c:v>
                </c:pt>
                <c:pt idx="26">
                  <c:v>-14.447366714499999</c:v>
                </c:pt>
                <c:pt idx="27">
                  <c:v>-14.5095272064</c:v>
                </c:pt>
                <c:pt idx="28">
                  <c:v>-14.5736732483</c:v>
                </c:pt>
                <c:pt idx="29">
                  <c:v>-14.6356563568</c:v>
                </c:pt>
                <c:pt idx="30">
                  <c:v>-14.6996679306</c:v>
                </c:pt>
                <c:pt idx="31">
                  <c:v>-14.763682365399999</c:v>
                </c:pt>
                <c:pt idx="32">
                  <c:v>-14.825637817400009</c:v>
                </c:pt>
                <c:pt idx="33">
                  <c:v>-14.889626503000001</c:v>
                </c:pt>
                <c:pt idx="34">
                  <c:v>-14.9514579773</c:v>
                </c:pt>
                <c:pt idx="35">
                  <c:v>-15.015186309800001</c:v>
                </c:pt>
              </c:numCache>
            </c:numRef>
          </c:val>
          <c:smooth val="0"/>
        </c:ser>
        <c:ser>
          <c:idx val="6"/>
          <c:order val="6"/>
          <c:tx>
            <c:v>Q_67 obs</c:v>
          </c:tx>
          <c:spPr>
            <a:ln>
              <a:noFill/>
            </a:ln>
          </c:spPr>
          <c:marker>
            <c:symbol val="diamond"/>
            <c:size val="5"/>
            <c:spPr>
              <a:solidFill>
                <a:schemeClr val="bg1">
                  <a:lumMod val="75000"/>
                </a:schemeClr>
              </a:solidFill>
              <a:ln w="6350">
                <a:solidFill>
                  <a:schemeClr val="tx1">
                    <a:lumMod val="95000"/>
                    <a:lumOff val="5000"/>
                  </a:schemeClr>
                </a:solidFill>
              </a:ln>
            </c:spPr>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Q_67!$C$2:$C$37</c:f>
              <c:numCache>
                <c:formatCode>General</c:formatCode>
                <c:ptCount val="36"/>
                <c:pt idx="0">
                  <c:v>-1.44000005722</c:v>
                </c:pt>
                <c:pt idx="1">
                  <c:v>-1.55999994278</c:v>
                </c:pt>
                <c:pt idx="2">
                  <c:v>-1.6699999570799979</c:v>
                </c:pt>
                <c:pt idx="3">
                  <c:v>-1.73000001907</c:v>
                </c:pt>
                <c:pt idx="4">
                  <c:v>-1.71000003815</c:v>
                </c:pt>
                <c:pt idx="5">
                  <c:v>-0.87999999523200001</c:v>
                </c:pt>
                <c:pt idx="6">
                  <c:v>0.91000002622599996</c:v>
                </c:pt>
                <c:pt idx="7">
                  <c:v>1.8999999761599999</c:v>
                </c:pt>
                <c:pt idx="8">
                  <c:v>1.2799999713900001</c:v>
                </c:pt>
                <c:pt idx="9">
                  <c:v>0.25999999046299999</c:v>
                </c:pt>
                <c:pt idx="10">
                  <c:v>-0.12999999523200001</c:v>
                </c:pt>
                <c:pt idx="11">
                  <c:v>-1.7599999904600001</c:v>
                </c:pt>
                <c:pt idx="12">
                  <c:v>-1.6499999761599999</c:v>
                </c:pt>
                <c:pt idx="13">
                  <c:v>-1.9199999570799979</c:v>
                </c:pt>
                <c:pt idx="14">
                  <c:v>-2.07999992371</c:v>
                </c:pt>
                <c:pt idx="15">
                  <c:v>-2.17000007629</c:v>
                </c:pt>
                <c:pt idx="16">
                  <c:v>-1.8999999761599999</c:v>
                </c:pt>
                <c:pt idx="17">
                  <c:v>-1.169999957079999</c:v>
                </c:pt>
                <c:pt idx="18">
                  <c:v>0.920000016689</c:v>
                </c:pt>
                <c:pt idx="19">
                  <c:v>1.1200000047700001</c:v>
                </c:pt>
                <c:pt idx="20">
                  <c:v>-0.31999999284699998</c:v>
                </c:pt>
                <c:pt idx="21">
                  <c:v>-0.23000000417200001</c:v>
                </c:pt>
                <c:pt idx="22">
                  <c:v>-1.34000003338</c:v>
                </c:pt>
                <c:pt idx="23">
                  <c:v>-1.44000005722</c:v>
                </c:pt>
                <c:pt idx="24">
                  <c:v>-2.0299999713900001</c:v>
                </c:pt>
                <c:pt idx="25">
                  <c:v>-2.4900000095400001</c:v>
                </c:pt>
                <c:pt idx="26">
                  <c:v>-2.67000007629</c:v>
                </c:pt>
                <c:pt idx="27">
                  <c:v>-3.0299999713900001</c:v>
                </c:pt>
                <c:pt idx="28">
                  <c:v>-2.2699999809300002</c:v>
                </c:pt>
                <c:pt idx="29">
                  <c:v>-1.34000003338</c:v>
                </c:pt>
                <c:pt idx="30">
                  <c:v>0.97000002861000001</c:v>
                </c:pt>
                <c:pt idx="31">
                  <c:v>1.26999998093</c:v>
                </c:pt>
                <c:pt idx="32">
                  <c:v>1.05999994278</c:v>
                </c:pt>
                <c:pt idx="33">
                  <c:v>0.37000000476799999</c:v>
                </c:pt>
                <c:pt idx="34">
                  <c:v>-1.3500000238400001</c:v>
                </c:pt>
                <c:pt idx="35">
                  <c:v>-2.0099999904599999</c:v>
                </c:pt>
              </c:numCache>
            </c:numRef>
          </c:val>
          <c:smooth val="0"/>
        </c:ser>
        <c:ser>
          <c:idx val="7"/>
          <c:order val="7"/>
          <c:tx>
            <c:v>Q_67 sim</c:v>
          </c:tx>
          <c:spPr>
            <a:ln w="19050">
              <a:solidFill>
                <a:schemeClr val="bg1">
                  <a:lumMod val="65000"/>
                </a:schemeClr>
              </a:solidFill>
            </a:ln>
          </c:spPr>
          <c:marker>
            <c:symbol val="none"/>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Q_67!$D$2:$D$37</c:f>
              <c:numCache>
                <c:formatCode>General</c:formatCode>
                <c:ptCount val="36"/>
                <c:pt idx="0">
                  <c:v>0.24653041362799999</c:v>
                </c:pt>
                <c:pt idx="1">
                  <c:v>0.14294138550800001</c:v>
                </c:pt>
                <c:pt idx="2">
                  <c:v>0.161692798138</c:v>
                </c:pt>
                <c:pt idx="3">
                  <c:v>7.9612389206900003E-2</c:v>
                </c:pt>
                <c:pt idx="4">
                  <c:v>0.13639572262800001</c:v>
                </c:pt>
                <c:pt idx="5">
                  <c:v>1.13632512093</c:v>
                </c:pt>
                <c:pt idx="6">
                  <c:v>3.2702913284299999</c:v>
                </c:pt>
                <c:pt idx="7">
                  <c:v>4.1001448631299962</c:v>
                </c:pt>
                <c:pt idx="8">
                  <c:v>2.64157772064</c:v>
                </c:pt>
                <c:pt idx="9">
                  <c:v>1.4231408834499999</c:v>
                </c:pt>
                <c:pt idx="10">
                  <c:v>0.90552568435699998</c:v>
                </c:pt>
                <c:pt idx="11">
                  <c:v>9.4495303928900001E-2</c:v>
                </c:pt>
                <c:pt idx="12">
                  <c:v>-0.36302030086499998</c:v>
                </c:pt>
                <c:pt idx="13">
                  <c:v>-0.59232717752499997</c:v>
                </c:pt>
                <c:pt idx="14">
                  <c:v>-0.42525863647500001</c:v>
                </c:pt>
                <c:pt idx="15">
                  <c:v>-0.20498777926</c:v>
                </c:pt>
                <c:pt idx="16">
                  <c:v>0.59611588716499997</c:v>
                </c:pt>
                <c:pt idx="17">
                  <c:v>1.2745277881599999</c:v>
                </c:pt>
                <c:pt idx="18">
                  <c:v>2.8713414669000001</c:v>
                </c:pt>
                <c:pt idx="19">
                  <c:v>3.8639147281600001</c:v>
                </c:pt>
                <c:pt idx="20">
                  <c:v>2.4654200077100001</c:v>
                </c:pt>
                <c:pt idx="21">
                  <c:v>1.39589834213</c:v>
                </c:pt>
                <c:pt idx="22">
                  <c:v>1.06780230999</c:v>
                </c:pt>
                <c:pt idx="23">
                  <c:v>0.107325382531</c:v>
                </c:pt>
                <c:pt idx="24">
                  <c:v>-0.17636208236199999</c:v>
                </c:pt>
                <c:pt idx="25">
                  <c:v>-0.35606336593600002</c:v>
                </c:pt>
                <c:pt idx="26">
                  <c:v>-0.256802260876</c:v>
                </c:pt>
                <c:pt idx="27">
                  <c:v>0.31574165821099998</c:v>
                </c:pt>
                <c:pt idx="28">
                  <c:v>6.1852809041699999E-2</c:v>
                </c:pt>
                <c:pt idx="29">
                  <c:v>7.5759232044200001E-2</c:v>
                </c:pt>
                <c:pt idx="30">
                  <c:v>2.8785467147800001</c:v>
                </c:pt>
                <c:pt idx="31">
                  <c:v>2.8445408344300001</c:v>
                </c:pt>
                <c:pt idx="32">
                  <c:v>2.3605542182899999</c:v>
                </c:pt>
                <c:pt idx="33">
                  <c:v>1.99595332146</c:v>
                </c:pt>
                <c:pt idx="34">
                  <c:v>0.470962643623</c:v>
                </c:pt>
                <c:pt idx="35">
                  <c:v>-5.3385898470900001E-2</c:v>
                </c:pt>
              </c:numCache>
            </c:numRef>
          </c:val>
          <c:smooth val="0"/>
        </c:ser>
        <c:ser>
          <c:idx val="0"/>
          <c:order val="0"/>
          <c:tx>
            <c:v>Q_65 obs</c:v>
          </c:tx>
          <c:spPr>
            <a:ln>
              <a:noFill/>
            </a:ln>
          </c:spPr>
          <c:marker>
            <c:symbol val="diamond"/>
            <c:size val="5"/>
            <c:spPr>
              <a:solidFill>
                <a:schemeClr val="bg1"/>
              </a:solidFill>
              <a:ln w="6350">
                <a:solidFill>
                  <a:schemeClr val="tx1">
                    <a:lumMod val="95000"/>
                    <a:lumOff val="5000"/>
                  </a:schemeClr>
                </a:solidFill>
              </a:ln>
            </c:spPr>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Q_65!$C$2:$C$37</c:f>
              <c:numCache>
                <c:formatCode>0.000</c:formatCode>
                <c:ptCount val="36"/>
                <c:pt idx="0">
                  <c:v>-12.1599998474</c:v>
                </c:pt>
                <c:pt idx="1">
                  <c:v>-12.4300003052</c:v>
                </c:pt>
                <c:pt idx="2">
                  <c:v>-12.989999771100001</c:v>
                </c:pt>
                <c:pt idx="3">
                  <c:v>-13.1800003052</c:v>
                </c:pt>
                <c:pt idx="4">
                  <c:v>-13.470000267</c:v>
                </c:pt>
                <c:pt idx="5">
                  <c:v>-13.390000343300001</c:v>
                </c:pt>
                <c:pt idx="6">
                  <c:v>-12.9300003052</c:v>
                </c:pt>
                <c:pt idx="7">
                  <c:v>-12.9099998474</c:v>
                </c:pt>
                <c:pt idx="8">
                  <c:v>-12.699999809299999</c:v>
                </c:pt>
                <c:pt idx="9">
                  <c:v>-12.3699998856</c:v>
                </c:pt>
                <c:pt idx="10">
                  <c:v>-12.8699998856</c:v>
                </c:pt>
                <c:pt idx="11">
                  <c:v>-13.399999618500001</c:v>
                </c:pt>
                <c:pt idx="12">
                  <c:v>-13.1199998856</c:v>
                </c:pt>
                <c:pt idx="13">
                  <c:v>-13.279999733</c:v>
                </c:pt>
                <c:pt idx="14">
                  <c:v>-13.8100004196</c:v>
                </c:pt>
                <c:pt idx="15">
                  <c:v>-14.550000190700001</c:v>
                </c:pt>
                <c:pt idx="16">
                  <c:v>-14.5</c:v>
                </c:pt>
                <c:pt idx="17">
                  <c:v>-14.4300003052</c:v>
                </c:pt>
                <c:pt idx="18">
                  <c:v>-13.699999809299999</c:v>
                </c:pt>
                <c:pt idx="19">
                  <c:v>-13.279999733</c:v>
                </c:pt>
                <c:pt idx="20">
                  <c:v>-13.75</c:v>
                </c:pt>
                <c:pt idx="21">
                  <c:v>-13.9099998474</c:v>
                </c:pt>
                <c:pt idx="22">
                  <c:v>-14.489999771100001</c:v>
                </c:pt>
                <c:pt idx="23">
                  <c:v>-14.760000228899999</c:v>
                </c:pt>
                <c:pt idx="24">
                  <c:v>-14.149999618500001</c:v>
                </c:pt>
                <c:pt idx="25">
                  <c:v>-14.1899995804</c:v>
                </c:pt>
                <c:pt idx="26">
                  <c:v>-14.220000267</c:v>
                </c:pt>
                <c:pt idx="27">
                  <c:v>-14.7899999619</c:v>
                </c:pt>
                <c:pt idx="28">
                  <c:v>-14.720000267</c:v>
                </c:pt>
                <c:pt idx="29">
                  <c:v>-14.829999923700001</c:v>
                </c:pt>
                <c:pt idx="30">
                  <c:v>-14.3400001526</c:v>
                </c:pt>
                <c:pt idx="31">
                  <c:v>-13.359999656699999</c:v>
                </c:pt>
                <c:pt idx="32">
                  <c:v>-13.859999656699999</c:v>
                </c:pt>
                <c:pt idx="33">
                  <c:v>-13.9799995422</c:v>
                </c:pt>
                <c:pt idx="34">
                  <c:v>-14.7700004578</c:v>
                </c:pt>
                <c:pt idx="35">
                  <c:v>-15.1199998856</c:v>
                </c:pt>
              </c:numCache>
            </c:numRef>
          </c:val>
          <c:smooth val="0"/>
        </c:ser>
        <c:ser>
          <c:idx val="1"/>
          <c:order val="1"/>
          <c:tx>
            <c:v>Q_65 sim</c:v>
          </c:tx>
          <c:spPr>
            <a:ln w="19050">
              <a:solidFill>
                <a:schemeClr val="tx1">
                  <a:lumMod val="95000"/>
                  <a:lumOff val="5000"/>
                </a:schemeClr>
              </a:solidFill>
              <a:prstDash val="dash"/>
            </a:ln>
          </c:spPr>
          <c:marker>
            <c:symbol val="none"/>
          </c:marker>
          <c:cat>
            <c:numRef>
              <c:f>Summary!$G$48:$G$83</c:f>
              <c:numCache>
                <c:formatCode>m/d/yyyy</c:formatCode>
                <c:ptCount val="36"/>
                <c:pt idx="0">
                  <c:v>38353</c:v>
                </c:pt>
                <c:pt idx="1">
                  <c:v>38384</c:v>
                </c:pt>
                <c:pt idx="2">
                  <c:v>38412</c:v>
                </c:pt>
                <c:pt idx="3">
                  <c:v>38443</c:v>
                </c:pt>
                <c:pt idx="4">
                  <c:v>38473</c:v>
                </c:pt>
                <c:pt idx="5">
                  <c:v>38504</c:v>
                </c:pt>
                <c:pt idx="6">
                  <c:v>38534</c:v>
                </c:pt>
                <c:pt idx="7">
                  <c:v>38565</c:v>
                </c:pt>
                <c:pt idx="8">
                  <c:v>38596</c:v>
                </c:pt>
                <c:pt idx="9">
                  <c:v>38626</c:v>
                </c:pt>
                <c:pt idx="10">
                  <c:v>38657</c:v>
                </c:pt>
                <c:pt idx="11">
                  <c:v>38687</c:v>
                </c:pt>
                <c:pt idx="12">
                  <c:v>38718</c:v>
                </c:pt>
                <c:pt idx="13">
                  <c:v>38749</c:v>
                </c:pt>
                <c:pt idx="14">
                  <c:v>38777</c:v>
                </c:pt>
                <c:pt idx="15">
                  <c:v>38808</c:v>
                </c:pt>
                <c:pt idx="16">
                  <c:v>38838</c:v>
                </c:pt>
                <c:pt idx="17">
                  <c:v>38869</c:v>
                </c:pt>
                <c:pt idx="18">
                  <c:v>38899</c:v>
                </c:pt>
                <c:pt idx="19">
                  <c:v>38930</c:v>
                </c:pt>
                <c:pt idx="20">
                  <c:v>38961</c:v>
                </c:pt>
                <c:pt idx="21">
                  <c:v>38991</c:v>
                </c:pt>
                <c:pt idx="22">
                  <c:v>39022</c:v>
                </c:pt>
                <c:pt idx="23">
                  <c:v>39052</c:v>
                </c:pt>
                <c:pt idx="24">
                  <c:v>39083</c:v>
                </c:pt>
                <c:pt idx="25">
                  <c:v>39114</c:v>
                </c:pt>
                <c:pt idx="26">
                  <c:v>39142</c:v>
                </c:pt>
                <c:pt idx="27">
                  <c:v>39173</c:v>
                </c:pt>
                <c:pt idx="28">
                  <c:v>39203</c:v>
                </c:pt>
                <c:pt idx="29">
                  <c:v>39234</c:v>
                </c:pt>
                <c:pt idx="30">
                  <c:v>39264</c:v>
                </c:pt>
                <c:pt idx="31">
                  <c:v>39295</c:v>
                </c:pt>
                <c:pt idx="32">
                  <c:v>39326</c:v>
                </c:pt>
                <c:pt idx="33">
                  <c:v>39356</c:v>
                </c:pt>
                <c:pt idx="34">
                  <c:v>39387</c:v>
                </c:pt>
                <c:pt idx="35">
                  <c:v>39417</c:v>
                </c:pt>
              </c:numCache>
            </c:numRef>
          </c:cat>
          <c:val>
            <c:numRef>
              <c:f>Q_65!$D$2:$D$37</c:f>
              <c:numCache>
                <c:formatCode>0.000</c:formatCode>
                <c:ptCount val="36"/>
                <c:pt idx="0">
                  <c:v>-13.9931554794</c:v>
                </c:pt>
                <c:pt idx="1">
                  <c:v>-14.241307258599999</c:v>
                </c:pt>
                <c:pt idx="2">
                  <c:v>-14.5030975342</c:v>
                </c:pt>
                <c:pt idx="3">
                  <c:v>-14.737784385699999</c:v>
                </c:pt>
                <c:pt idx="4">
                  <c:v>-14.9470338821</c:v>
                </c:pt>
                <c:pt idx="5">
                  <c:v>-15.138065338100001</c:v>
                </c:pt>
                <c:pt idx="6">
                  <c:v>-15.326406478899999</c:v>
                </c:pt>
                <c:pt idx="7">
                  <c:v>-15.487659454299999</c:v>
                </c:pt>
                <c:pt idx="8">
                  <c:v>-15.642499923700001</c:v>
                </c:pt>
                <c:pt idx="9">
                  <c:v>-15.811284065200001</c:v>
                </c:pt>
                <c:pt idx="10">
                  <c:v>-15.9606790543</c:v>
                </c:pt>
                <c:pt idx="11">
                  <c:v>-16.030004501299999</c:v>
                </c:pt>
                <c:pt idx="12">
                  <c:v>-16.064168930099999</c:v>
                </c:pt>
                <c:pt idx="13">
                  <c:v>-16.091083526599999</c:v>
                </c:pt>
                <c:pt idx="14">
                  <c:v>-16.1187210083</c:v>
                </c:pt>
                <c:pt idx="15">
                  <c:v>-16.133182525599999</c:v>
                </c:pt>
                <c:pt idx="16">
                  <c:v>-16.145187377900001</c:v>
                </c:pt>
                <c:pt idx="17">
                  <c:v>-16.152582168599999</c:v>
                </c:pt>
                <c:pt idx="18">
                  <c:v>-16.150156021099999</c:v>
                </c:pt>
                <c:pt idx="19">
                  <c:v>-16.1600723267</c:v>
                </c:pt>
                <c:pt idx="20">
                  <c:v>-16.181596756000001</c:v>
                </c:pt>
                <c:pt idx="21">
                  <c:v>-16.211160659800001</c:v>
                </c:pt>
                <c:pt idx="22">
                  <c:v>-16.235462188700001</c:v>
                </c:pt>
                <c:pt idx="23">
                  <c:v>-16.258962631199999</c:v>
                </c:pt>
                <c:pt idx="24">
                  <c:v>-16.280582427999999</c:v>
                </c:pt>
                <c:pt idx="25">
                  <c:v>-16.299764633199999</c:v>
                </c:pt>
                <c:pt idx="26">
                  <c:v>-16.3234367371</c:v>
                </c:pt>
                <c:pt idx="27">
                  <c:v>-16.341415405300001</c:v>
                </c:pt>
                <c:pt idx="28">
                  <c:v>-16.340141296399999</c:v>
                </c:pt>
                <c:pt idx="29">
                  <c:v>-16.340456008899999</c:v>
                </c:pt>
                <c:pt idx="30">
                  <c:v>-16.3465614319</c:v>
                </c:pt>
                <c:pt idx="31">
                  <c:v>-16.34062957759998</c:v>
                </c:pt>
                <c:pt idx="32">
                  <c:v>-16.3473548889</c:v>
                </c:pt>
                <c:pt idx="33">
                  <c:v>-16.3774261475</c:v>
                </c:pt>
                <c:pt idx="34">
                  <c:v>-16.404436111500001</c:v>
                </c:pt>
                <c:pt idx="35">
                  <c:v>-16.429525375400001</c:v>
                </c:pt>
              </c:numCache>
            </c:numRef>
          </c:val>
          <c:smooth val="0"/>
        </c:ser>
        <c:dLbls>
          <c:showLegendKey val="0"/>
          <c:showVal val="0"/>
          <c:showCatName val="0"/>
          <c:showSerName val="0"/>
          <c:showPercent val="0"/>
          <c:showBubbleSize val="0"/>
        </c:dLbls>
        <c:marker val="1"/>
        <c:smooth val="0"/>
        <c:axId val="170395136"/>
        <c:axId val="170396672"/>
      </c:lineChart>
      <c:dateAx>
        <c:axId val="170395136"/>
        <c:scaling>
          <c:orientation val="minMax"/>
        </c:scaling>
        <c:delete val="0"/>
        <c:axPos val="b"/>
        <c:majorGridlines/>
        <c:numFmt formatCode="yyyy;@" sourceLinked="0"/>
        <c:majorTickMark val="out"/>
        <c:minorTickMark val="out"/>
        <c:tickLblPos val="nextTo"/>
        <c:crossAx val="170396672"/>
        <c:crossesAt val="-23"/>
        <c:auto val="1"/>
        <c:lblOffset val="100"/>
        <c:baseTimeUnit val="months"/>
        <c:majorUnit val="12"/>
        <c:minorUnit val="1"/>
        <c:minorTimeUnit val="months"/>
      </c:dateAx>
      <c:valAx>
        <c:axId val="170396672"/>
        <c:scaling>
          <c:orientation val="minMax"/>
          <c:max val="7"/>
          <c:min val="-23"/>
        </c:scaling>
        <c:delete val="0"/>
        <c:axPos val="l"/>
        <c:majorGridlines/>
        <c:minorGridlines>
          <c:spPr>
            <a:ln>
              <a:solidFill>
                <a:schemeClr val="bg1">
                  <a:lumMod val="85000"/>
                </a:schemeClr>
              </a:solidFill>
            </a:ln>
          </c:spPr>
        </c:minorGridlines>
        <c:title>
          <c:tx>
            <c:rich>
              <a:bodyPr/>
              <a:lstStyle/>
              <a:p>
                <a:pPr>
                  <a:defRPr/>
                </a:pPr>
                <a:r>
                  <a:rPr lang="en-US"/>
                  <a:t>Head [m]</a:t>
                </a:r>
              </a:p>
            </c:rich>
          </c:tx>
          <c:layout>
            <c:manualLayout>
              <c:xMode val="edge"/>
              <c:yMode val="edge"/>
              <c:x val="1.8044482222824069E-2"/>
              <c:y val="0.3893045051396225"/>
            </c:manualLayout>
          </c:layout>
          <c:overlay val="0"/>
        </c:title>
        <c:numFmt formatCode="0" sourceLinked="0"/>
        <c:majorTickMark val="none"/>
        <c:minorTickMark val="none"/>
        <c:tickLblPos val="nextTo"/>
        <c:crossAx val="170395136"/>
        <c:crosses val="autoZero"/>
        <c:crossBetween val="between"/>
      </c:valAx>
      <c:spPr>
        <a:ln>
          <a:solidFill>
            <a:schemeClr val="bg1">
              <a:lumMod val="50000"/>
            </a:schemeClr>
          </a:solidFill>
        </a:ln>
      </c:spPr>
    </c:plotArea>
    <c:legend>
      <c:legendPos val="r"/>
      <c:layout>
        <c:manualLayout>
          <c:xMode val="edge"/>
          <c:yMode val="edge"/>
          <c:x val="0.80392494652041324"/>
          <c:y val="0.117592592592593"/>
          <c:w val="0.19607505347958673"/>
          <c:h val="0.73847420634920602"/>
        </c:manualLayout>
      </c:layout>
      <c:overlay val="0"/>
      <c:txPr>
        <a:bodyPr/>
        <a:lstStyle/>
        <a:p>
          <a:pPr>
            <a:defRPr sz="800"/>
          </a:pPr>
          <a:endParaRPr lang="en-US"/>
        </a:p>
      </c:txPr>
    </c:legend>
    <c:plotVisOnly val="1"/>
    <c:dispBlanksAs val="zero"/>
    <c:showDLblsOverMax val="0"/>
  </c:chart>
  <c:spPr>
    <a:ln>
      <a:noFill/>
    </a:ln>
  </c:spPr>
  <c:txPr>
    <a:bodyPr/>
    <a:lstStyle/>
    <a:p>
      <a:pPr>
        <a:defRPr sz="800">
          <a:latin typeface="Arial" panose="020B0604020202020204" pitchFamily="34" charset="0"/>
          <a:cs typeface="Arial" panose="020B0604020202020204" pitchFamily="34"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8455</cdr:x>
      <cdr:y>0.41367</cdr:y>
    </cdr:from>
    <cdr:to>
      <cdr:x>0.8663</cdr:x>
      <cdr:y>0.45689</cdr:y>
    </cdr:to>
    <cdr:sp macro="" textlink="">
      <cdr:nvSpPr>
        <cdr:cNvPr id="2" name="Rechteck 1"/>
        <cdr:cNvSpPr/>
      </cdr:nvSpPr>
      <cdr:spPr>
        <a:xfrm xmlns:a="http://schemas.openxmlformats.org/drawingml/2006/main">
          <a:off x="3882788" y="914401"/>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84616</cdr:x>
      <cdr:y>0.55705</cdr:y>
    </cdr:from>
    <cdr:to>
      <cdr:x>0.86696</cdr:x>
      <cdr:y>0.60027</cdr:y>
    </cdr:to>
    <cdr:sp macro="" textlink="">
      <cdr:nvSpPr>
        <cdr:cNvPr id="3" name="Rechteck 2"/>
        <cdr:cNvSpPr/>
      </cdr:nvSpPr>
      <cdr:spPr>
        <a:xfrm xmlns:a="http://schemas.openxmlformats.org/drawingml/2006/main">
          <a:off x="3885820" y="1231332"/>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dr:relSizeAnchor xmlns:cdr="http://schemas.openxmlformats.org/drawingml/2006/chartDrawing">
    <cdr:from>
      <cdr:x>0.84616</cdr:x>
      <cdr:y>0.63115</cdr:y>
    </cdr:from>
    <cdr:to>
      <cdr:x>0.86696</cdr:x>
      <cdr:y>0.67436</cdr:y>
    </cdr:to>
    <cdr:sp macro="" textlink="">
      <cdr:nvSpPr>
        <cdr:cNvPr id="4" name="Rechteck 3"/>
        <cdr:cNvSpPr/>
      </cdr:nvSpPr>
      <cdr:spPr>
        <a:xfrm xmlns:a="http://schemas.openxmlformats.org/drawingml/2006/main">
          <a:off x="3885820" y="1395105"/>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dr:relSizeAnchor xmlns:cdr="http://schemas.openxmlformats.org/drawingml/2006/chartDrawing">
    <cdr:from>
      <cdr:x>0.84467</cdr:x>
      <cdr:y>0.70215</cdr:y>
    </cdr:from>
    <cdr:to>
      <cdr:x>0.86547</cdr:x>
      <cdr:y>0.74537</cdr:y>
    </cdr:to>
    <cdr:sp macro="" textlink="">
      <cdr:nvSpPr>
        <cdr:cNvPr id="5" name="Rechteck 4"/>
        <cdr:cNvSpPr/>
      </cdr:nvSpPr>
      <cdr:spPr>
        <a:xfrm xmlns:a="http://schemas.openxmlformats.org/drawingml/2006/main">
          <a:off x="3878997" y="1552055"/>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dr:relSizeAnchor xmlns:cdr="http://schemas.openxmlformats.org/drawingml/2006/chartDrawing">
    <cdr:from>
      <cdr:x>0.84467</cdr:x>
      <cdr:y>0.77315</cdr:y>
    </cdr:from>
    <cdr:to>
      <cdr:x>0.86547</cdr:x>
      <cdr:y>0.81637</cdr:y>
    </cdr:to>
    <cdr:sp macro="" textlink="">
      <cdr:nvSpPr>
        <cdr:cNvPr id="6" name="Rechteck 5"/>
        <cdr:cNvSpPr/>
      </cdr:nvSpPr>
      <cdr:spPr>
        <a:xfrm xmlns:a="http://schemas.openxmlformats.org/drawingml/2006/main">
          <a:off x="3878997" y="1709004"/>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dr:relSizeAnchor xmlns:cdr="http://schemas.openxmlformats.org/drawingml/2006/chartDrawing">
    <cdr:from>
      <cdr:x>0.84616</cdr:x>
      <cdr:y>0.85033</cdr:y>
    </cdr:from>
    <cdr:to>
      <cdr:x>0.86696</cdr:x>
      <cdr:y>0.89355</cdr:y>
    </cdr:to>
    <cdr:sp macro="" textlink="">
      <cdr:nvSpPr>
        <cdr:cNvPr id="7" name="Rechteck 6"/>
        <cdr:cNvSpPr/>
      </cdr:nvSpPr>
      <cdr:spPr>
        <a:xfrm xmlns:a="http://schemas.openxmlformats.org/drawingml/2006/main">
          <a:off x="3885821" y="1879601"/>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dr:relSizeAnchor xmlns:cdr="http://schemas.openxmlformats.org/drawingml/2006/chartDrawing">
    <cdr:from>
      <cdr:x>0.84616</cdr:x>
      <cdr:y>0.91825</cdr:y>
    </cdr:from>
    <cdr:to>
      <cdr:x>0.86696</cdr:x>
      <cdr:y>0.96147</cdr:y>
    </cdr:to>
    <cdr:sp macro="" textlink="">
      <cdr:nvSpPr>
        <cdr:cNvPr id="8" name="Rechteck 7"/>
        <cdr:cNvSpPr/>
      </cdr:nvSpPr>
      <cdr:spPr>
        <a:xfrm xmlns:a="http://schemas.openxmlformats.org/drawingml/2006/main">
          <a:off x="3885820" y="2029726"/>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dr:relSizeAnchor xmlns:cdr="http://schemas.openxmlformats.org/drawingml/2006/chartDrawing">
    <cdr:from>
      <cdr:x>0.84467</cdr:x>
      <cdr:y>0.48296</cdr:y>
    </cdr:from>
    <cdr:to>
      <cdr:x>0.86547</cdr:x>
      <cdr:y>0.52618</cdr:y>
    </cdr:to>
    <cdr:sp macro="" textlink="">
      <cdr:nvSpPr>
        <cdr:cNvPr id="9" name="Rechteck 8"/>
        <cdr:cNvSpPr/>
      </cdr:nvSpPr>
      <cdr:spPr>
        <a:xfrm xmlns:a="http://schemas.openxmlformats.org/drawingml/2006/main">
          <a:off x="3878997" y="1067559"/>
          <a:ext cx="95535" cy="95534"/>
        </a:xfrm>
        <a:prstGeom xmlns:a="http://schemas.openxmlformats.org/drawingml/2006/main" prst="rect">
          <a:avLst/>
        </a:prstGeom>
        <a:ln xmlns:a="http://schemas.openxmlformats.org/drawingml/2006/main" w="9525"/>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sp>
  </cdr:relSizeAnchor>
  <cdr:relSizeAnchor xmlns:cdr="http://schemas.openxmlformats.org/drawingml/2006/chartDrawing">
    <cdr:from>
      <cdr:x>0.84401</cdr:x>
      <cdr:y>0.48159</cdr:y>
    </cdr:from>
    <cdr:to>
      <cdr:x>0.86775</cdr:x>
      <cdr:y>0.53407</cdr:y>
    </cdr:to>
    <cdr:cxnSp macro="">
      <cdr:nvCxnSpPr>
        <cdr:cNvPr id="11" name="Gerade Verbindung 10"/>
        <cdr:cNvCxnSpPr/>
      </cdr:nvCxnSpPr>
      <cdr:spPr>
        <a:xfrm xmlns:a="http://schemas.openxmlformats.org/drawingml/2006/main">
          <a:off x="3875965" y="1064526"/>
          <a:ext cx="109030" cy="116006"/>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84242</cdr:x>
      <cdr:y>0.48145</cdr:y>
    </cdr:from>
    <cdr:to>
      <cdr:x>0.86769</cdr:x>
      <cdr:y>0.53078</cdr:y>
    </cdr:to>
    <cdr:cxnSp macro="">
      <cdr:nvCxnSpPr>
        <cdr:cNvPr id="13" name="Gerade Verbindung 12"/>
        <cdr:cNvCxnSpPr/>
      </cdr:nvCxnSpPr>
      <cdr:spPr>
        <a:xfrm xmlns:a="http://schemas.openxmlformats.org/drawingml/2006/main" rot="5400000">
          <a:off x="3872173" y="1060735"/>
          <a:ext cx="109030" cy="116006"/>
        </a:xfrm>
        <a:prstGeom xmlns:a="http://schemas.openxmlformats.org/drawingml/2006/main" prst="line">
          <a:avLst/>
        </a:prstGeom>
        <a:ln xmlns:a="http://schemas.openxmlformats.org/drawingml/2006/main" w="19050">
          <a:solidFill>
            <a:srgbClr val="FF0000"/>
          </a:solidFill>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dr:relSizeAnchor xmlns:cdr="http://schemas.openxmlformats.org/drawingml/2006/chartDrawing">
    <cdr:from>
      <cdr:x>0.46143</cdr:x>
      <cdr:y>0.53418</cdr:y>
    </cdr:from>
    <cdr:to>
      <cdr:x>0.59475</cdr:x>
      <cdr:y>0.66368</cdr:y>
    </cdr:to>
    <cdr:sp macro="" textlink="">
      <cdr:nvSpPr>
        <cdr:cNvPr id="10" name="Legende mit Linie 2 9"/>
        <cdr:cNvSpPr/>
      </cdr:nvSpPr>
      <cdr:spPr>
        <a:xfrm xmlns:a="http://schemas.openxmlformats.org/drawingml/2006/main">
          <a:off x="2119021" y="1180769"/>
          <a:ext cx="612251" cy="286247"/>
        </a:xfrm>
        <a:prstGeom xmlns:a="http://schemas.openxmlformats.org/drawingml/2006/main" prst="borderCallout2">
          <a:avLst>
            <a:gd name="adj1" fmla="val 18750"/>
            <a:gd name="adj2" fmla="val -8333"/>
            <a:gd name="adj3" fmla="val 18750"/>
            <a:gd name="adj4" fmla="val -16667"/>
            <a:gd name="adj5" fmla="val -852"/>
            <a:gd name="adj6" fmla="val -63034"/>
          </a:avLst>
        </a:prstGeom>
        <a:ln xmlns:a="http://schemas.openxmlformats.org/drawingml/2006/main" w="12700">
          <a:headEnd type="none" w="med" len="med"/>
          <a:tailEnd type="triangle" w="med" len="med"/>
        </a:ln>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a:noAutofit/>
        </a:bodyPr>
        <a:lstStyle xmlns:a="http://schemas.openxmlformats.org/drawingml/2006/main"/>
        <a:p xmlns:a="http://schemas.openxmlformats.org/drawingml/2006/main">
          <a:r>
            <a:rPr lang="en-US" sz="600"/>
            <a:t>P_32, 8</a:t>
          </a:r>
        </a:p>
        <a:p xmlns:a="http://schemas.openxmlformats.org/drawingml/2006/main">
          <a:r>
            <a:rPr lang="en-US" sz="600"/>
            <a:t>(-8.33,-10.91)</a:t>
          </a:r>
        </a:p>
      </cdr:txBody>
    </cdr:sp>
  </cdr:relSizeAnchor>
</c:userShapes>
</file>

<file path=word/drawings/drawing2.xml><?xml version="1.0" encoding="utf-8"?>
<c:userShapes xmlns:c="http://schemas.openxmlformats.org/drawingml/2006/chart">
  <cdr:relSizeAnchor xmlns:cdr="http://schemas.openxmlformats.org/drawingml/2006/chartDrawing">
    <cdr:from>
      <cdr:x>0.10432</cdr:x>
      <cdr:y>0.55831</cdr:y>
    </cdr:from>
    <cdr:to>
      <cdr:x>0.92807</cdr:x>
      <cdr:y>0.5613</cdr:y>
    </cdr:to>
    <cdr:cxnSp macro="">
      <cdr:nvCxnSpPr>
        <cdr:cNvPr id="3" name="Gerade Verbindung 2"/>
        <cdr:cNvCxnSpPr/>
      </cdr:nvCxnSpPr>
      <cdr:spPr>
        <a:xfrm xmlns:a="http://schemas.openxmlformats.org/drawingml/2006/main" flipV="1">
          <a:off x="461176" y="1486894"/>
          <a:ext cx="3641697" cy="7952"/>
        </a:xfrm>
        <a:prstGeom xmlns:a="http://schemas.openxmlformats.org/drawingml/2006/main" prst="line">
          <a:avLst/>
        </a:prstGeom>
        <a:ln xmlns:a="http://schemas.openxmlformats.org/drawingml/2006/main" w="19050">
          <a:solidFill>
            <a:srgbClr val="00B0F0"/>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37</Words>
  <Characters>5915</Characters>
  <Application>Microsoft Office Word</Application>
  <DocSecurity>0</DocSecurity>
  <Lines>49</Lines>
  <Paragraphs>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ngleb</dc:creator>
  <cp:lastModifiedBy>Ringleb</cp:lastModifiedBy>
  <cp:revision>2</cp:revision>
  <dcterms:created xsi:type="dcterms:W3CDTF">2016-04-20T08:58:00Z</dcterms:created>
  <dcterms:modified xsi:type="dcterms:W3CDTF">2016-04-2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S2XYYD5x"/&gt;&lt;style id="http://www.zotero.org/styles/journal-of-hydrology" hasBibliography="1" bibliographyStyleHasBeenSet="0"/&gt;&lt;prefs&gt;&lt;pref name="fieldType" value="Field"/&gt;&lt;pref name="storeReferen</vt:lpwstr>
  </property>
  <property fmtid="{D5CDD505-2E9C-101B-9397-08002B2CF9AE}" pid="3" name="ZOTERO_PREF_2">
    <vt:lpwstr>ces" value="true"/&gt;&lt;pref name="automaticJournalAbbreviations" value=""/&gt;&lt;pref name="noteType" value=""/&gt;&lt;/prefs&gt;&lt;/data&gt;</vt:lpwstr>
  </property>
</Properties>
</file>